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Pr="004C6CB3" w:rsidRDefault="0029024E" w:rsidP="001C59C1">
          <w:pPr>
            <w:spacing w:after="2748"/>
            <w:ind w:left="253"/>
            <w:jc w:val="left"/>
          </w:pPr>
          <w:r w:rsidRPr="004C6CB3">
            <w:rPr>
              <w:noProof/>
            </w:rPr>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Pr="004C6CB3" w:rsidRDefault="007606EE" w:rsidP="007606EE">
          <w:pPr>
            <w:pStyle w:val="Sinespaciado"/>
            <w:spacing w:before="1540" w:after="240"/>
            <w:jc w:val="center"/>
          </w:pPr>
        </w:p>
        <w:p w14:paraId="7F7F2607" w14:textId="09E7A31F" w:rsidR="00205435" w:rsidRPr="004C6CB3" w:rsidRDefault="00401C23">
          <w:pPr>
            <w:jc w:val="left"/>
          </w:pPr>
          <w:r w:rsidRPr="004C6CB3">
            <w:rPr>
              <w:noProof/>
            </w:rPr>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sidRPr="004C6CB3">
            <w:rPr>
              <w:noProof/>
            </w:rPr>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4C6CB3" w:rsidRDefault="005E61A9" w:rsidP="00F24807">
                                <w:pPr>
                                  <w:jc w:val="center"/>
                                  <w:rPr>
                                    <w:b/>
                                    <w:sz w:val="36"/>
                                    <w:szCs w:val="36"/>
                                  </w:rPr>
                                </w:pPr>
                                <w:r w:rsidRPr="004C6CB3">
                                  <w:rPr>
                                    <w:sz w:val="36"/>
                                    <w:szCs w:val="36"/>
                                  </w:rPr>
                                  <w:t>TFG del Grado en Ingeniería</w:t>
                                </w:r>
                                <w:r w:rsidR="00D748E2" w:rsidRPr="004C6CB3">
                                  <w:rPr>
                                    <w:sz w:val="36"/>
                                    <w:szCs w:val="36"/>
                                  </w:rPr>
                                  <w:t xml:space="preserve"> </w:t>
                                </w:r>
                                <w:r w:rsidRPr="004C6CB3">
                                  <w:rPr>
                                    <w:sz w:val="36"/>
                                    <w:szCs w:val="36"/>
                                  </w:rPr>
                                  <w:t>Informática</w:t>
                                </w:r>
                              </w:p>
                              <w:p w14:paraId="183DC7C0" w14:textId="77777777" w:rsidR="00D748E2" w:rsidRPr="004C6CB3" w:rsidRDefault="00D748E2" w:rsidP="00F24807">
                                <w:pPr>
                                  <w:jc w:val="center"/>
                                  <w:rPr>
                                    <w:b/>
                                    <w:bCs/>
                                    <w:sz w:val="44"/>
                                    <w:szCs w:val="44"/>
                                  </w:rPr>
                                </w:pPr>
                                <w:r w:rsidRPr="004C6CB3">
                                  <w:rPr>
                                    <w:b/>
                                    <w:bCs/>
                                    <w:sz w:val="44"/>
                                    <w:szCs w:val="44"/>
                                  </w:rPr>
                                  <w:t>Sibling Rewiring 2.0</w:t>
                                </w:r>
                              </w:p>
                              <w:p w14:paraId="33C8D7EF" w14:textId="22B86D17" w:rsidR="005E61A9" w:rsidRPr="004C6CB3" w:rsidRDefault="00D748E2" w:rsidP="00F24807">
                                <w:pPr>
                                  <w:jc w:val="center"/>
                                  <w:rPr>
                                    <w:b/>
                                    <w:sz w:val="41"/>
                                    <w:szCs w:val="41"/>
                                  </w:rPr>
                                </w:pPr>
                                <w:r w:rsidRPr="004C6CB3">
                                  <w:rPr>
                                    <w:sz w:val="41"/>
                                    <w:szCs w:val="41"/>
                                  </w:rPr>
                                  <w:t>Documentación Técnica</w:t>
                                </w:r>
                              </w:p>
                              <w:p w14:paraId="62C6FB11" w14:textId="6487F6B3" w:rsidR="00D748E2" w:rsidRPr="004C6CB3"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4C6CB3" w:rsidRDefault="005E61A9" w:rsidP="00F24807">
                          <w:pPr>
                            <w:jc w:val="center"/>
                            <w:rPr>
                              <w:b/>
                              <w:sz w:val="36"/>
                              <w:szCs w:val="36"/>
                            </w:rPr>
                          </w:pPr>
                          <w:r w:rsidRPr="004C6CB3">
                            <w:rPr>
                              <w:sz w:val="36"/>
                              <w:szCs w:val="36"/>
                            </w:rPr>
                            <w:t>TFG del Grado en Ingeniería</w:t>
                          </w:r>
                          <w:r w:rsidR="00D748E2" w:rsidRPr="004C6CB3">
                            <w:rPr>
                              <w:sz w:val="36"/>
                              <w:szCs w:val="36"/>
                            </w:rPr>
                            <w:t xml:space="preserve"> </w:t>
                          </w:r>
                          <w:r w:rsidRPr="004C6CB3">
                            <w:rPr>
                              <w:sz w:val="36"/>
                              <w:szCs w:val="36"/>
                            </w:rPr>
                            <w:t>Informática</w:t>
                          </w:r>
                        </w:p>
                        <w:p w14:paraId="183DC7C0" w14:textId="77777777" w:rsidR="00D748E2" w:rsidRPr="004C6CB3" w:rsidRDefault="00D748E2" w:rsidP="00F24807">
                          <w:pPr>
                            <w:jc w:val="center"/>
                            <w:rPr>
                              <w:b/>
                              <w:bCs/>
                              <w:sz w:val="44"/>
                              <w:szCs w:val="44"/>
                            </w:rPr>
                          </w:pPr>
                          <w:r w:rsidRPr="004C6CB3">
                            <w:rPr>
                              <w:b/>
                              <w:bCs/>
                              <w:sz w:val="44"/>
                              <w:szCs w:val="44"/>
                            </w:rPr>
                            <w:t>Sibling Rewiring 2.0</w:t>
                          </w:r>
                        </w:p>
                        <w:p w14:paraId="33C8D7EF" w14:textId="22B86D17" w:rsidR="005E61A9" w:rsidRPr="004C6CB3" w:rsidRDefault="00D748E2" w:rsidP="00F24807">
                          <w:pPr>
                            <w:jc w:val="center"/>
                            <w:rPr>
                              <w:b/>
                              <w:sz w:val="41"/>
                              <w:szCs w:val="41"/>
                            </w:rPr>
                          </w:pPr>
                          <w:r w:rsidRPr="004C6CB3">
                            <w:rPr>
                              <w:sz w:val="41"/>
                              <w:szCs w:val="41"/>
                            </w:rPr>
                            <w:t>Documentación Técnica</w:t>
                          </w:r>
                        </w:p>
                        <w:p w14:paraId="62C6FB11" w14:textId="6487F6B3" w:rsidR="00D748E2" w:rsidRPr="004C6CB3" w:rsidRDefault="00D748E2" w:rsidP="00D748E2"/>
                      </w:txbxContent>
                    </v:textbox>
                    <w10:wrap anchorx="margin"/>
                  </v:rect>
                </w:pict>
              </mc:Fallback>
            </mc:AlternateContent>
          </w:r>
        </w:p>
      </w:sdtContent>
    </w:sdt>
    <w:p w14:paraId="508E8D42" w14:textId="728C2942" w:rsidR="00916ACB" w:rsidRPr="004C6CB3" w:rsidRDefault="00916ACB" w:rsidP="000D710B">
      <w:pPr>
        <w:ind w:left="708" w:hanging="708"/>
      </w:pPr>
    </w:p>
    <w:p w14:paraId="628AD858" w14:textId="1F4B1531" w:rsidR="00916ACB" w:rsidRPr="004C6CB3" w:rsidRDefault="00D748E2">
      <w:r w:rsidRPr="004C6CB3">
        <w:rPr>
          <w:noProof/>
        </w:rPr>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4C6CB3" w:rsidRDefault="00D748E2" w:rsidP="00F24807">
                            <w:pPr>
                              <w:jc w:val="center"/>
                              <w:rPr>
                                <w:b/>
                                <w:sz w:val="36"/>
                                <w:szCs w:val="36"/>
                              </w:rPr>
                            </w:pPr>
                            <w:r w:rsidRPr="004C6CB3">
                              <w:rPr>
                                <w:sz w:val="36"/>
                                <w:szCs w:val="36"/>
                              </w:rPr>
                              <w:t xml:space="preserve">Presentado por </w:t>
                            </w:r>
                            <w:r w:rsidR="001604A9" w:rsidRPr="004C6CB3">
                              <w:rPr>
                                <w:sz w:val="36"/>
                                <w:szCs w:val="36"/>
                              </w:rPr>
                              <w:t>Rubén Arasti Blanco</w:t>
                            </w:r>
                          </w:p>
                          <w:p w14:paraId="61283252" w14:textId="29324847" w:rsidR="001604A9" w:rsidRPr="004C6CB3" w:rsidRDefault="00D748E2" w:rsidP="00F24807">
                            <w:pPr>
                              <w:jc w:val="center"/>
                              <w:rPr>
                                <w:b/>
                                <w:sz w:val="36"/>
                                <w:szCs w:val="36"/>
                              </w:rPr>
                            </w:pPr>
                            <w:r w:rsidRPr="004C6CB3">
                              <w:rPr>
                                <w:sz w:val="36"/>
                                <w:szCs w:val="36"/>
                              </w:rPr>
                              <w:t xml:space="preserve">en </w:t>
                            </w:r>
                            <w:r w:rsidR="001604A9" w:rsidRPr="004C6CB3">
                              <w:rPr>
                                <w:sz w:val="36"/>
                                <w:szCs w:val="36"/>
                              </w:rPr>
                              <w:t xml:space="preserve">la </w:t>
                            </w:r>
                            <w:r w:rsidRPr="004C6CB3">
                              <w:rPr>
                                <w:sz w:val="36"/>
                                <w:szCs w:val="36"/>
                              </w:rPr>
                              <w:t xml:space="preserve">Universidad de Burgos — </w:t>
                            </w:r>
                            <w:r w:rsidR="00B05375" w:rsidRPr="004C6CB3">
                              <w:rPr>
                                <w:sz w:val="36"/>
                                <w:szCs w:val="36"/>
                              </w:rPr>
                              <w:t>9</w:t>
                            </w:r>
                            <w:r w:rsidRPr="004C6CB3">
                              <w:rPr>
                                <w:sz w:val="36"/>
                                <w:szCs w:val="36"/>
                              </w:rPr>
                              <w:t xml:space="preserve"> de ju</w:t>
                            </w:r>
                            <w:r w:rsidR="001604A9" w:rsidRPr="004C6CB3">
                              <w:rPr>
                                <w:sz w:val="36"/>
                                <w:szCs w:val="36"/>
                              </w:rPr>
                              <w:t>l</w:t>
                            </w:r>
                            <w:r w:rsidRPr="004C6CB3">
                              <w:rPr>
                                <w:sz w:val="36"/>
                                <w:szCs w:val="36"/>
                              </w:rPr>
                              <w:t>io de 2024</w:t>
                            </w:r>
                          </w:p>
                          <w:p w14:paraId="64DDA0C6" w14:textId="3EEB8279" w:rsidR="001604A9" w:rsidRPr="004C6CB3" w:rsidRDefault="00D748E2" w:rsidP="00F24807">
                            <w:pPr>
                              <w:jc w:val="center"/>
                              <w:rPr>
                                <w:b/>
                                <w:sz w:val="36"/>
                                <w:szCs w:val="36"/>
                              </w:rPr>
                            </w:pPr>
                            <w:r w:rsidRPr="004C6CB3">
                              <w:rPr>
                                <w:sz w:val="36"/>
                                <w:szCs w:val="36"/>
                              </w:rPr>
                              <w:t>Tutor</w:t>
                            </w:r>
                            <w:r w:rsidR="001604A9" w:rsidRPr="004C6CB3">
                              <w:rPr>
                                <w:sz w:val="36"/>
                                <w:szCs w:val="36"/>
                              </w:rPr>
                              <w:t>es</w:t>
                            </w:r>
                            <w:r w:rsidRPr="004C6CB3">
                              <w:rPr>
                                <w:sz w:val="36"/>
                                <w:szCs w:val="36"/>
                              </w:rPr>
                              <w:t xml:space="preserve">: </w:t>
                            </w:r>
                            <w:r w:rsidR="001604A9" w:rsidRPr="004C6CB3">
                              <w:rPr>
                                <w:sz w:val="36"/>
                                <w:szCs w:val="36"/>
                              </w:rPr>
                              <w:t>Dr. José Manuel Galán Ordax</w:t>
                            </w:r>
                          </w:p>
                          <w:p w14:paraId="4FA219B6" w14:textId="0BEE820B" w:rsidR="00D748E2" w:rsidRPr="004C6CB3" w:rsidRDefault="001604A9" w:rsidP="00F24807">
                            <w:pPr>
                              <w:jc w:val="center"/>
                              <w:rPr>
                                <w:b/>
                                <w:sz w:val="36"/>
                                <w:szCs w:val="36"/>
                              </w:rPr>
                            </w:pPr>
                            <w:r w:rsidRPr="004C6CB3">
                              <w:rPr>
                                <w:sz w:val="36"/>
                                <w:szCs w:val="36"/>
                              </w:rPr>
                              <w:t>y Dra. Virginia Ahedo García</w:t>
                            </w:r>
                          </w:p>
                          <w:p w14:paraId="0A797932" w14:textId="1B137914" w:rsidR="00D748E2" w:rsidRPr="004C6CB3"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4C6CB3" w:rsidRDefault="00D748E2" w:rsidP="00F24807">
                      <w:pPr>
                        <w:jc w:val="center"/>
                        <w:rPr>
                          <w:b/>
                          <w:sz w:val="36"/>
                          <w:szCs w:val="36"/>
                        </w:rPr>
                      </w:pPr>
                      <w:r w:rsidRPr="004C6CB3">
                        <w:rPr>
                          <w:sz w:val="36"/>
                          <w:szCs w:val="36"/>
                        </w:rPr>
                        <w:t xml:space="preserve">Presentado por </w:t>
                      </w:r>
                      <w:r w:rsidR="001604A9" w:rsidRPr="004C6CB3">
                        <w:rPr>
                          <w:sz w:val="36"/>
                          <w:szCs w:val="36"/>
                        </w:rPr>
                        <w:t>Rubén Arasti Blanco</w:t>
                      </w:r>
                    </w:p>
                    <w:p w14:paraId="61283252" w14:textId="29324847" w:rsidR="001604A9" w:rsidRPr="004C6CB3" w:rsidRDefault="00D748E2" w:rsidP="00F24807">
                      <w:pPr>
                        <w:jc w:val="center"/>
                        <w:rPr>
                          <w:b/>
                          <w:sz w:val="36"/>
                          <w:szCs w:val="36"/>
                        </w:rPr>
                      </w:pPr>
                      <w:r w:rsidRPr="004C6CB3">
                        <w:rPr>
                          <w:sz w:val="36"/>
                          <w:szCs w:val="36"/>
                        </w:rPr>
                        <w:t xml:space="preserve">en </w:t>
                      </w:r>
                      <w:r w:rsidR="001604A9" w:rsidRPr="004C6CB3">
                        <w:rPr>
                          <w:sz w:val="36"/>
                          <w:szCs w:val="36"/>
                        </w:rPr>
                        <w:t xml:space="preserve">la </w:t>
                      </w:r>
                      <w:r w:rsidRPr="004C6CB3">
                        <w:rPr>
                          <w:sz w:val="36"/>
                          <w:szCs w:val="36"/>
                        </w:rPr>
                        <w:t xml:space="preserve">Universidad de Burgos — </w:t>
                      </w:r>
                      <w:r w:rsidR="00B05375" w:rsidRPr="004C6CB3">
                        <w:rPr>
                          <w:sz w:val="36"/>
                          <w:szCs w:val="36"/>
                        </w:rPr>
                        <w:t>9</w:t>
                      </w:r>
                      <w:r w:rsidRPr="004C6CB3">
                        <w:rPr>
                          <w:sz w:val="36"/>
                          <w:szCs w:val="36"/>
                        </w:rPr>
                        <w:t xml:space="preserve"> de ju</w:t>
                      </w:r>
                      <w:r w:rsidR="001604A9" w:rsidRPr="004C6CB3">
                        <w:rPr>
                          <w:sz w:val="36"/>
                          <w:szCs w:val="36"/>
                        </w:rPr>
                        <w:t>l</w:t>
                      </w:r>
                      <w:r w:rsidRPr="004C6CB3">
                        <w:rPr>
                          <w:sz w:val="36"/>
                          <w:szCs w:val="36"/>
                        </w:rPr>
                        <w:t>io de 2024</w:t>
                      </w:r>
                    </w:p>
                    <w:p w14:paraId="64DDA0C6" w14:textId="3EEB8279" w:rsidR="001604A9" w:rsidRPr="004C6CB3" w:rsidRDefault="00D748E2" w:rsidP="00F24807">
                      <w:pPr>
                        <w:jc w:val="center"/>
                        <w:rPr>
                          <w:b/>
                          <w:sz w:val="36"/>
                          <w:szCs w:val="36"/>
                        </w:rPr>
                      </w:pPr>
                      <w:r w:rsidRPr="004C6CB3">
                        <w:rPr>
                          <w:sz w:val="36"/>
                          <w:szCs w:val="36"/>
                        </w:rPr>
                        <w:t>Tutor</w:t>
                      </w:r>
                      <w:r w:rsidR="001604A9" w:rsidRPr="004C6CB3">
                        <w:rPr>
                          <w:sz w:val="36"/>
                          <w:szCs w:val="36"/>
                        </w:rPr>
                        <w:t>es</w:t>
                      </w:r>
                      <w:r w:rsidRPr="004C6CB3">
                        <w:rPr>
                          <w:sz w:val="36"/>
                          <w:szCs w:val="36"/>
                        </w:rPr>
                        <w:t xml:space="preserve">: </w:t>
                      </w:r>
                      <w:r w:rsidR="001604A9" w:rsidRPr="004C6CB3">
                        <w:rPr>
                          <w:sz w:val="36"/>
                          <w:szCs w:val="36"/>
                        </w:rPr>
                        <w:t>Dr. José Manuel Galán Ordax</w:t>
                      </w:r>
                    </w:p>
                    <w:p w14:paraId="4FA219B6" w14:textId="0BEE820B" w:rsidR="00D748E2" w:rsidRPr="004C6CB3" w:rsidRDefault="001604A9" w:rsidP="00F24807">
                      <w:pPr>
                        <w:jc w:val="center"/>
                        <w:rPr>
                          <w:b/>
                          <w:sz w:val="36"/>
                          <w:szCs w:val="36"/>
                        </w:rPr>
                      </w:pPr>
                      <w:r w:rsidRPr="004C6CB3">
                        <w:rPr>
                          <w:sz w:val="36"/>
                          <w:szCs w:val="36"/>
                        </w:rPr>
                        <w:t>y Dra. Virginia Ahedo García</w:t>
                      </w:r>
                    </w:p>
                    <w:p w14:paraId="0A797932" w14:textId="1B137914" w:rsidR="00D748E2" w:rsidRPr="004C6CB3" w:rsidRDefault="00D748E2"/>
                  </w:txbxContent>
                </v:textbox>
                <w10:wrap type="square" anchorx="margin"/>
              </v:shape>
            </w:pict>
          </mc:Fallback>
        </mc:AlternateContent>
      </w:r>
      <w:r w:rsidR="00916ACB" w:rsidRPr="004C6CB3">
        <w:br w:type="page"/>
      </w:r>
    </w:p>
    <w:p w14:paraId="0EC84325" w14:textId="190BC4B7" w:rsidR="00854D07" w:rsidRPr="004C6CB3" w:rsidRDefault="00854D07" w:rsidP="00854D07">
      <w:pPr>
        <w:pStyle w:val="Ttulo1"/>
      </w:pPr>
      <w:bookmarkStart w:id="0" w:name="_Toc171403109"/>
      <w:r w:rsidRPr="004C6CB3">
        <w:lastRenderedPageBreak/>
        <w:t>Índice General</w:t>
      </w:r>
      <w:bookmarkEnd w:id="0"/>
    </w:p>
    <w:p w14:paraId="675023AE" w14:textId="77777777" w:rsidR="00E60D7A" w:rsidRPr="004C6CB3" w:rsidRDefault="00E60D7A" w:rsidP="00E60D7A"/>
    <w:sdt>
      <w:sdtPr>
        <w:id w:val="769594022"/>
        <w:docPartObj>
          <w:docPartGallery w:val="Table of Contents"/>
          <w:docPartUnique/>
        </w:docPartObj>
      </w:sdtPr>
      <w:sdtEndPr>
        <w:rPr>
          <w:b/>
          <w:bCs/>
        </w:rPr>
      </w:sdtEndPr>
      <w:sdtContent>
        <w:p w14:paraId="03B54D0C" w14:textId="317BE459" w:rsidR="00D67234" w:rsidRDefault="00854D07">
          <w:pPr>
            <w:pStyle w:val="TDC1"/>
            <w:tabs>
              <w:tab w:val="right" w:leader="dot" w:pos="8494"/>
            </w:tabs>
            <w:rPr>
              <w:rFonts w:asciiTheme="minorHAnsi" w:eastAsiaTheme="minorEastAsia" w:hAnsiTheme="minorHAnsi"/>
              <w:noProof/>
              <w:kern w:val="2"/>
              <w:szCs w:val="24"/>
              <w:lang w:eastAsia="es-ES"/>
              <w14:ligatures w14:val="standardContextual"/>
            </w:rPr>
          </w:pPr>
          <w:r w:rsidRPr="004C6CB3">
            <w:fldChar w:fldCharType="begin"/>
          </w:r>
          <w:r w:rsidRPr="004C6CB3">
            <w:instrText xml:space="preserve"> TOC \o "1-3" \h \z \u </w:instrText>
          </w:r>
          <w:r w:rsidRPr="004C6CB3">
            <w:fldChar w:fldCharType="separate"/>
          </w:r>
          <w:hyperlink w:anchor="_Toc171403109" w:history="1">
            <w:r w:rsidR="00D67234" w:rsidRPr="00E9139A">
              <w:rPr>
                <w:rStyle w:val="Hipervnculo"/>
                <w:noProof/>
              </w:rPr>
              <w:t>Índice General</w:t>
            </w:r>
            <w:r w:rsidR="00D67234">
              <w:rPr>
                <w:noProof/>
                <w:webHidden/>
              </w:rPr>
              <w:tab/>
            </w:r>
            <w:r w:rsidR="00D67234">
              <w:rPr>
                <w:noProof/>
                <w:webHidden/>
              </w:rPr>
              <w:fldChar w:fldCharType="begin"/>
            </w:r>
            <w:r w:rsidR="00D67234">
              <w:rPr>
                <w:noProof/>
                <w:webHidden/>
              </w:rPr>
              <w:instrText xml:space="preserve"> PAGEREF _Toc171403109 \h </w:instrText>
            </w:r>
            <w:r w:rsidR="00D67234">
              <w:rPr>
                <w:noProof/>
                <w:webHidden/>
              </w:rPr>
            </w:r>
            <w:r w:rsidR="00D67234">
              <w:rPr>
                <w:noProof/>
                <w:webHidden/>
              </w:rPr>
              <w:fldChar w:fldCharType="separate"/>
            </w:r>
            <w:r w:rsidR="00D67234">
              <w:rPr>
                <w:noProof/>
                <w:webHidden/>
              </w:rPr>
              <w:t>1</w:t>
            </w:r>
            <w:r w:rsidR="00D67234">
              <w:rPr>
                <w:noProof/>
                <w:webHidden/>
              </w:rPr>
              <w:fldChar w:fldCharType="end"/>
            </w:r>
          </w:hyperlink>
        </w:p>
        <w:p w14:paraId="5D598AE4" w14:textId="6696D4A8" w:rsidR="00D67234" w:rsidRDefault="00D6723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03110" w:history="1">
            <w:r w:rsidRPr="00E9139A">
              <w:rPr>
                <w:rStyle w:val="Hipervnculo"/>
                <w:noProof/>
              </w:rPr>
              <w:t>Índice de Ilustraciones</w:t>
            </w:r>
            <w:r>
              <w:rPr>
                <w:noProof/>
                <w:webHidden/>
              </w:rPr>
              <w:tab/>
            </w:r>
            <w:r>
              <w:rPr>
                <w:noProof/>
                <w:webHidden/>
              </w:rPr>
              <w:fldChar w:fldCharType="begin"/>
            </w:r>
            <w:r>
              <w:rPr>
                <w:noProof/>
                <w:webHidden/>
              </w:rPr>
              <w:instrText xml:space="preserve"> PAGEREF _Toc171403110 \h </w:instrText>
            </w:r>
            <w:r>
              <w:rPr>
                <w:noProof/>
                <w:webHidden/>
              </w:rPr>
            </w:r>
            <w:r>
              <w:rPr>
                <w:noProof/>
                <w:webHidden/>
              </w:rPr>
              <w:fldChar w:fldCharType="separate"/>
            </w:r>
            <w:r>
              <w:rPr>
                <w:noProof/>
                <w:webHidden/>
              </w:rPr>
              <w:t>3</w:t>
            </w:r>
            <w:r>
              <w:rPr>
                <w:noProof/>
                <w:webHidden/>
              </w:rPr>
              <w:fldChar w:fldCharType="end"/>
            </w:r>
          </w:hyperlink>
        </w:p>
        <w:p w14:paraId="4F323C3F" w14:textId="34286CC4" w:rsidR="00D67234" w:rsidRDefault="00D6723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03111" w:history="1">
            <w:r w:rsidRPr="00E9139A">
              <w:rPr>
                <w:rStyle w:val="Hipervnculo"/>
                <w:noProof/>
              </w:rPr>
              <w:t>Índice de Tablas</w:t>
            </w:r>
            <w:r>
              <w:rPr>
                <w:noProof/>
                <w:webHidden/>
              </w:rPr>
              <w:tab/>
            </w:r>
            <w:r>
              <w:rPr>
                <w:noProof/>
                <w:webHidden/>
              </w:rPr>
              <w:fldChar w:fldCharType="begin"/>
            </w:r>
            <w:r>
              <w:rPr>
                <w:noProof/>
                <w:webHidden/>
              </w:rPr>
              <w:instrText xml:space="preserve"> PAGEREF _Toc171403111 \h </w:instrText>
            </w:r>
            <w:r>
              <w:rPr>
                <w:noProof/>
                <w:webHidden/>
              </w:rPr>
            </w:r>
            <w:r>
              <w:rPr>
                <w:noProof/>
                <w:webHidden/>
              </w:rPr>
              <w:fldChar w:fldCharType="separate"/>
            </w:r>
            <w:r>
              <w:rPr>
                <w:noProof/>
                <w:webHidden/>
              </w:rPr>
              <w:t>4</w:t>
            </w:r>
            <w:r>
              <w:rPr>
                <w:noProof/>
                <w:webHidden/>
              </w:rPr>
              <w:fldChar w:fldCharType="end"/>
            </w:r>
          </w:hyperlink>
        </w:p>
        <w:p w14:paraId="553E1A8C" w14:textId="1A96983A" w:rsidR="00D67234" w:rsidRDefault="00D6723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03112" w:history="1">
            <w:r w:rsidRPr="00E9139A">
              <w:rPr>
                <w:rStyle w:val="Hipervnculo"/>
                <w:noProof/>
              </w:rPr>
              <w:t>Apéndice A. Plan de Proyecto Software</w:t>
            </w:r>
            <w:r>
              <w:rPr>
                <w:noProof/>
                <w:webHidden/>
              </w:rPr>
              <w:tab/>
            </w:r>
            <w:r>
              <w:rPr>
                <w:noProof/>
                <w:webHidden/>
              </w:rPr>
              <w:fldChar w:fldCharType="begin"/>
            </w:r>
            <w:r>
              <w:rPr>
                <w:noProof/>
                <w:webHidden/>
              </w:rPr>
              <w:instrText xml:space="preserve"> PAGEREF _Toc171403112 \h </w:instrText>
            </w:r>
            <w:r>
              <w:rPr>
                <w:noProof/>
                <w:webHidden/>
              </w:rPr>
            </w:r>
            <w:r>
              <w:rPr>
                <w:noProof/>
                <w:webHidden/>
              </w:rPr>
              <w:fldChar w:fldCharType="separate"/>
            </w:r>
            <w:r>
              <w:rPr>
                <w:noProof/>
                <w:webHidden/>
              </w:rPr>
              <w:t>5</w:t>
            </w:r>
            <w:r>
              <w:rPr>
                <w:noProof/>
                <w:webHidden/>
              </w:rPr>
              <w:fldChar w:fldCharType="end"/>
            </w:r>
          </w:hyperlink>
        </w:p>
        <w:p w14:paraId="4A8D48A5" w14:textId="1659AB58"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13" w:history="1">
            <w:r w:rsidRPr="00E9139A">
              <w:rPr>
                <w:rStyle w:val="Hipervnculo"/>
                <w:noProof/>
              </w:rPr>
              <w:t>A.1 Introducción</w:t>
            </w:r>
            <w:r>
              <w:rPr>
                <w:noProof/>
                <w:webHidden/>
              </w:rPr>
              <w:tab/>
            </w:r>
            <w:r>
              <w:rPr>
                <w:noProof/>
                <w:webHidden/>
              </w:rPr>
              <w:fldChar w:fldCharType="begin"/>
            </w:r>
            <w:r>
              <w:rPr>
                <w:noProof/>
                <w:webHidden/>
              </w:rPr>
              <w:instrText xml:space="preserve"> PAGEREF _Toc171403113 \h </w:instrText>
            </w:r>
            <w:r>
              <w:rPr>
                <w:noProof/>
                <w:webHidden/>
              </w:rPr>
            </w:r>
            <w:r>
              <w:rPr>
                <w:noProof/>
                <w:webHidden/>
              </w:rPr>
              <w:fldChar w:fldCharType="separate"/>
            </w:r>
            <w:r>
              <w:rPr>
                <w:noProof/>
                <w:webHidden/>
              </w:rPr>
              <w:t>5</w:t>
            </w:r>
            <w:r>
              <w:rPr>
                <w:noProof/>
                <w:webHidden/>
              </w:rPr>
              <w:fldChar w:fldCharType="end"/>
            </w:r>
          </w:hyperlink>
        </w:p>
        <w:p w14:paraId="2928CF57" w14:textId="200B9F05"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14" w:history="1">
            <w:r w:rsidRPr="00E9139A">
              <w:rPr>
                <w:rStyle w:val="Hipervnculo"/>
                <w:noProof/>
              </w:rPr>
              <w:t>A.2 Planificación temporal</w:t>
            </w:r>
            <w:r>
              <w:rPr>
                <w:noProof/>
                <w:webHidden/>
              </w:rPr>
              <w:tab/>
            </w:r>
            <w:r>
              <w:rPr>
                <w:noProof/>
                <w:webHidden/>
              </w:rPr>
              <w:fldChar w:fldCharType="begin"/>
            </w:r>
            <w:r>
              <w:rPr>
                <w:noProof/>
                <w:webHidden/>
              </w:rPr>
              <w:instrText xml:space="preserve"> PAGEREF _Toc171403114 \h </w:instrText>
            </w:r>
            <w:r>
              <w:rPr>
                <w:noProof/>
                <w:webHidden/>
              </w:rPr>
            </w:r>
            <w:r>
              <w:rPr>
                <w:noProof/>
                <w:webHidden/>
              </w:rPr>
              <w:fldChar w:fldCharType="separate"/>
            </w:r>
            <w:r>
              <w:rPr>
                <w:noProof/>
                <w:webHidden/>
              </w:rPr>
              <w:t>5</w:t>
            </w:r>
            <w:r>
              <w:rPr>
                <w:noProof/>
                <w:webHidden/>
              </w:rPr>
              <w:fldChar w:fldCharType="end"/>
            </w:r>
          </w:hyperlink>
        </w:p>
        <w:p w14:paraId="1DA6F794" w14:textId="4E1C5B12"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15" w:history="1">
            <w:r w:rsidRPr="00E9139A">
              <w:rPr>
                <w:rStyle w:val="Hipervnculo"/>
                <w:noProof/>
              </w:rPr>
              <w:t>Pasos iniciales</w:t>
            </w:r>
            <w:r>
              <w:rPr>
                <w:noProof/>
                <w:webHidden/>
              </w:rPr>
              <w:tab/>
            </w:r>
            <w:r>
              <w:rPr>
                <w:noProof/>
                <w:webHidden/>
              </w:rPr>
              <w:fldChar w:fldCharType="begin"/>
            </w:r>
            <w:r>
              <w:rPr>
                <w:noProof/>
                <w:webHidden/>
              </w:rPr>
              <w:instrText xml:space="preserve"> PAGEREF _Toc171403115 \h </w:instrText>
            </w:r>
            <w:r>
              <w:rPr>
                <w:noProof/>
                <w:webHidden/>
              </w:rPr>
            </w:r>
            <w:r>
              <w:rPr>
                <w:noProof/>
                <w:webHidden/>
              </w:rPr>
              <w:fldChar w:fldCharType="separate"/>
            </w:r>
            <w:r>
              <w:rPr>
                <w:noProof/>
                <w:webHidden/>
              </w:rPr>
              <w:t>5</w:t>
            </w:r>
            <w:r>
              <w:rPr>
                <w:noProof/>
                <w:webHidden/>
              </w:rPr>
              <w:fldChar w:fldCharType="end"/>
            </w:r>
          </w:hyperlink>
        </w:p>
        <w:p w14:paraId="29749A5F" w14:textId="67ED1F0B"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16" w:history="1">
            <w:r w:rsidRPr="00E9139A">
              <w:rPr>
                <w:rStyle w:val="Hipervnculo"/>
                <w:noProof/>
              </w:rPr>
              <w:t>Sprint 1 (24/04/2024 – 1/05/2024)</w:t>
            </w:r>
            <w:r>
              <w:rPr>
                <w:noProof/>
                <w:webHidden/>
              </w:rPr>
              <w:tab/>
            </w:r>
            <w:r>
              <w:rPr>
                <w:noProof/>
                <w:webHidden/>
              </w:rPr>
              <w:fldChar w:fldCharType="begin"/>
            </w:r>
            <w:r>
              <w:rPr>
                <w:noProof/>
                <w:webHidden/>
              </w:rPr>
              <w:instrText xml:space="preserve"> PAGEREF _Toc171403116 \h </w:instrText>
            </w:r>
            <w:r>
              <w:rPr>
                <w:noProof/>
                <w:webHidden/>
              </w:rPr>
            </w:r>
            <w:r>
              <w:rPr>
                <w:noProof/>
                <w:webHidden/>
              </w:rPr>
              <w:fldChar w:fldCharType="separate"/>
            </w:r>
            <w:r>
              <w:rPr>
                <w:noProof/>
                <w:webHidden/>
              </w:rPr>
              <w:t>5</w:t>
            </w:r>
            <w:r>
              <w:rPr>
                <w:noProof/>
                <w:webHidden/>
              </w:rPr>
              <w:fldChar w:fldCharType="end"/>
            </w:r>
          </w:hyperlink>
        </w:p>
        <w:p w14:paraId="7952EB6D" w14:textId="65E75D86"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17" w:history="1">
            <w:r w:rsidRPr="00E9139A">
              <w:rPr>
                <w:rStyle w:val="Hipervnculo"/>
                <w:noProof/>
              </w:rPr>
              <w:t>Sprint 2 (1/05/2024 – 8/05/2024)</w:t>
            </w:r>
            <w:r>
              <w:rPr>
                <w:noProof/>
                <w:webHidden/>
              </w:rPr>
              <w:tab/>
            </w:r>
            <w:r>
              <w:rPr>
                <w:noProof/>
                <w:webHidden/>
              </w:rPr>
              <w:fldChar w:fldCharType="begin"/>
            </w:r>
            <w:r>
              <w:rPr>
                <w:noProof/>
                <w:webHidden/>
              </w:rPr>
              <w:instrText xml:space="preserve"> PAGEREF _Toc171403117 \h </w:instrText>
            </w:r>
            <w:r>
              <w:rPr>
                <w:noProof/>
                <w:webHidden/>
              </w:rPr>
            </w:r>
            <w:r>
              <w:rPr>
                <w:noProof/>
                <w:webHidden/>
              </w:rPr>
              <w:fldChar w:fldCharType="separate"/>
            </w:r>
            <w:r>
              <w:rPr>
                <w:noProof/>
                <w:webHidden/>
              </w:rPr>
              <w:t>6</w:t>
            </w:r>
            <w:r>
              <w:rPr>
                <w:noProof/>
                <w:webHidden/>
              </w:rPr>
              <w:fldChar w:fldCharType="end"/>
            </w:r>
          </w:hyperlink>
        </w:p>
        <w:p w14:paraId="7D1EA849" w14:textId="1408FDF3"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18" w:history="1">
            <w:r w:rsidRPr="00E9139A">
              <w:rPr>
                <w:rStyle w:val="Hipervnculo"/>
                <w:noProof/>
              </w:rPr>
              <w:t>Sprint 3 (8/05/2024 – 15/05/2024)</w:t>
            </w:r>
            <w:r>
              <w:rPr>
                <w:noProof/>
                <w:webHidden/>
              </w:rPr>
              <w:tab/>
            </w:r>
            <w:r>
              <w:rPr>
                <w:noProof/>
                <w:webHidden/>
              </w:rPr>
              <w:fldChar w:fldCharType="begin"/>
            </w:r>
            <w:r>
              <w:rPr>
                <w:noProof/>
                <w:webHidden/>
              </w:rPr>
              <w:instrText xml:space="preserve"> PAGEREF _Toc171403118 \h </w:instrText>
            </w:r>
            <w:r>
              <w:rPr>
                <w:noProof/>
                <w:webHidden/>
              </w:rPr>
            </w:r>
            <w:r>
              <w:rPr>
                <w:noProof/>
                <w:webHidden/>
              </w:rPr>
              <w:fldChar w:fldCharType="separate"/>
            </w:r>
            <w:r>
              <w:rPr>
                <w:noProof/>
                <w:webHidden/>
              </w:rPr>
              <w:t>7</w:t>
            </w:r>
            <w:r>
              <w:rPr>
                <w:noProof/>
                <w:webHidden/>
              </w:rPr>
              <w:fldChar w:fldCharType="end"/>
            </w:r>
          </w:hyperlink>
        </w:p>
        <w:p w14:paraId="1C2AE3BF" w14:textId="68D058A5"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19" w:history="1">
            <w:r w:rsidRPr="00E9139A">
              <w:rPr>
                <w:rStyle w:val="Hipervnculo"/>
                <w:noProof/>
              </w:rPr>
              <w:t>Sprint 4 (15/05/2024 – 22/05/2024)</w:t>
            </w:r>
            <w:r>
              <w:rPr>
                <w:noProof/>
                <w:webHidden/>
              </w:rPr>
              <w:tab/>
            </w:r>
            <w:r>
              <w:rPr>
                <w:noProof/>
                <w:webHidden/>
              </w:rPr>
              <w:fldChar w:fldCharType="begin"/>
            </w:r>
            <w:r>
              <w:rPr>
                <w:noProof/>
                <w:webHidden/>
              </w:rPr>
              <w:instrText xml:space="preserve"> PAGEREF _Toc171403119 \h </w:instrText>
            </w:r>
            <w:r>
              <w:rPr>
                <w:noProof/>
                <w:webHidden/>
              </w:rPr>
            </w:r>
            <w:r>
              <w:rPr>
                <w:noProof/>
                <w:webHidden/>
              </w:rPr>
              <w:fldChar w:fldCharType="separate"/>
            </w:r>
            <w:r>
              <w:rPr>
                <w:noProof/>
                <w:webHidden/>
              </w:rPr>
              <w:t>7</w:t>
            </w:r>
            <w:r>
              <w:rPr>
                <w:noProof/>
                <w:webHidden/>
              </w:rPr>
              <w:fldChar w:fldCharType="end"/>
            </w:r>
          </w:hyperlink>
        </w:p>
        <w:p w14:paraId="346FC72B" w14:textId="50B48361"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20" w:history="1">
            <w:r w:rsidRPr="00E9139A">
              <w:rPr>
                <w:rStyle w:val="Hipervnculo"/>
                <w:noProof/>
              </w:rPr>
              <w:t>Sprint 5 (22/05/2024 – 05/06/2024)</w:t>
            </w:r>
            <w:r>
              <w:rPr>
                <w:noProof/>
                <w:webHidden/>
              </w:rPr>
              <w:tab/>
            </w:r>
            <w:r>
              <w:rPr>
                <w:noProof/>
                <w:webHidden/>
              </w:rPr>
              <w:fldChar w:fldCharType="begin"/>
            </w:r>
            <w:r>
              <w:rPr>
                <w:noProof/>
                <w:webHidden/>
              </w:rPr>
              <w:instrText xml:space="preserve"> PAGEREF _Toc171403120 \h </w:instrText>
            </w:r>
            <w:r>
              <w:rPr>
                <w:noProof/>
                <w:webHidden/>
              </w:rPr>
            </w:r>
            <w:r>
              <w:rPr>
                <w:noProof/>
                <w:webHidden/>
              </w:rPr>
              <w:fldChar w:fldCharType="separate"/>
            </w:r>
            <w:r>
              <w:rPr>
                <w:noProof/>
                <w:webHidden/>
              </w:rPr>
              <w:t>7</w:t>
            </w:r>
            <w:r>
              <w:rPr>
                <w:noProof/>
                <w:webHidden/>
              </w:rPr>
              <w:fldChar w:fldCharType="end"/>
            </w:r>
          </w:hyperlink>
        </w:p>
        <w:p w14:paraId="3F38799D" w14:textId="646B9FD5"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21" w:history="1">
            <w:r w:rsidRPr="00E9139A">
              <w:rPr>
                <w:rStyle w:val="Hipervnculo"/>
                <w:noProof/>
              </w:rPr>
              <w:t>Sprint 6 (05/06/2024 – 19/06/2024)</w:t>
            </w:r>
            <w:r>
              <w:rPr>
                <w:noProof/>
                <w:webHidden/>
              </w:rPr>
              <w:tab/>
            </w:r>
            <w:r>
              <w:rPr>
                <w:noProof/>
                <w:webHidden/>
              </w:rPr>
              <w:fldChar w:fldCharType="begin"/>
            </w:r>
            <w:r>
              <w:rPr>
                <w:noProof/>
                <w:webHidden/>
              </w:rPr>
              <w:instrText xml:space="preserve"> PAGEREF _Toc171403121 \h </w:instrText>
            </w:r>
            <w:r>
              <w:rPr>
                <w:noProof/>
                <w:webHidden/>
              </w:rPr>
            </w:r>
            <w:r>
              <w:rPr>
                <w:noProof/>
                <w:webHidden/>
              </w:rPr>
              <w:fldChar w:fldCharType="separate"/>
            </w:r>
            <w:r>
              <w:rPr>
                <w:noProof/>
                <w:webHidden/>
              </w:rPr>
              <w:t>8</w:t>
            </w:r>
            <w:r>
              <w:rPr>
                <w:noProof/>
                <w:webHidden/>
              </w:rPr>
              <w:fldChar w:fldCharType="end"/>
            </w:r>
          </w:hyperlink>
        </w:p>
        <w:p w14:paraId="749E5054" w14:textId="0FD542DC"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22" w:history="1">
            <w:r w:rsidRPr="00E9139A">
              <w:rPr>
                <w:rStyle w:val="Hipervnculo"/>
                <w:noProof/>
              </w:rPr>
              <w:t>Sprint 7 (05/06/2024 – 19/06/2024)</w:t>
            </w:r>
            <w:r>
              <w:rPr>
                <w:noProof/>
                <w:webHidden/>
              </w:rPr>
              <w:tab/>
            </w:r>
            <w:r>
              <w:rPr>
                <w:noProof/>
                <w:webHidden/>
              </w:rPr>
              <w:fldChar w:fldCharType="begin"/>
            </w:r>
            <w:r>
              <w:rPr>
                <w:noProof/>
                <w:webHidden/>
              </w:rPr>
              <w:instrText xml:space="preserve"> PAGEREF _Toc171403122 \h </w:instrText>
            </w:r>
            <w:r>
              <w:rPr>
                <w:noProof/>
                <w:webHidden/>
              </w:rPr>
            </w:r>
            <w:r>
              <w:rPr>
                <w:noProof/>
                <w:webHidden/>
              </w:rPr>
              <w:fldChar w:fldCharType="separate"/>
            </w:r>
            <w:r>
              <w:rPr>
                <w:noProof/>
                <w:webHidden/>
              </w:rPr>
              <w:t>9</w:t>
            </w:r>
            <w:r>
              <w:rPr>
                <w:noProof/>
                <w:webHidden/>
              </w:rPr>
              <w:fldChar w:fldCharType="end"/>
            </w:r>
          </w:hyperlink>
        </w:p>
        <w:p w14:paraId="787C8D9D" w14:textId="62B86F46"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23" w:history="1">
            <w:r w:rsidRPr="00E9139A">
              <w:rPr>
                <w:rStyle w:val="Hipervnculo"/>
                <w:noProof/>
              </w:rPr>
              <w:t>Sprint 8 (27/06/2024 – 08/07/2024)</w:t>
            </w:r>
            <w:r>
              <w:rPr>
                <w:noProof/>
                <w:webHidden/>
              </w:rPr>
              <w:tab/>
            </w:r>
            <w:r>
              <w:rPr>
                <w:noProof/>
                <w:webHidden/>
              </w:rPr>
              <w:fldChar w:fldCharType="begin"/>
            </w:r>
            <w:r>
              <w:rPr>
                <w:noProof/>
                <w:webHidden/>
              </w:rPr>
              <w:instrText xml:space="preserve"> PAGEREF _Toc171403123 \h </w:instrText>
            </w:r>
            <w:r>
              <w:rPr>
                <w:noProof/>
                <w:webHidden/>
              </w:rPr>
            </w:r>
            <w:r>
              <w:rPr>
                <w:noProof/>
                <w:webHidden/>
              </w:rPr>
              <w:fldChar w:fldCharType="separate"/>
            </w:r>
            <w:r>
              <w:rPr>
                <w:noProof/>
                <w:webHidden/>
              </w:rPr>
              <w:t>10</w:t>
            </w:r>
            <w:r>
              <w:rPr>
                <w:noProof/>
                <w:webHidden/>
              </w:rPr>
              <w:fldChar w:fldCharType="end"/>
            </w:r>
          </w:hyperlink>
        </w:p>
        <w:p w14:paraId="5D51BDD7" w14:textId="69491333"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24" w:history="1">
            <w:r w:rsidRPr="00E9139A">
              <w:rPr>
                <w:rStyle w:val="Hipervnculo"/>
                <w:noProof/>
              </w:rPr>
              <w:t>A.3 Estudio de viabilidad</w:t>
            </w:r>
            <w:r>
              <w:rPr>
                <w:noProof/>
                <w:webHidden/>
              </w:rPr>
              <w:tab/>
            </w:r>
            <w:r>
              <w:rPr>
                <w:noProof/>
                <w:webHidden/>
              </w:rPr>
              <w:fldChar w:fldCharType="begin"/>
            </w:r>
            <w:r>
              <w:rPr>
                <w:noProof/>
                <w:webHidden/>
              </w:rPr>
              <w:instrText xml:space="preserve"> PAGEREF _Toc171403124 \h </w:instrText>
            </w:r>
            <w:r>
              <w:rPr>
                <w:noProof/>
                <w:webHidden/>
              </w:rPr>
            </w:r>
            <w:r>
              <w:rPr>
                <w:noProof/>
                <w:webHidden/>
              </w:rPr>
              <w:fldChar w:fldCharType="separate"/>
            </w:r>
            <w:r>
              <w:rPr>
                <w:noProof/>
                <w:webHidden/>
              </w:rPr>
              <w:t>11</w:t>
            </w:r>
            <w:r>
              <w:rPr>
                <w:noProof/>
                <w:webHidden/>
              </w:rPr>
              <w:fldChar w:fldCharType="end"/>
            </w:r>
          </w:hyperlink>
        </w:p>
        <w:p w14:paraId="23ECBA0C" w14:textId="492B7BDA"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25" w:history="1">
            <w:r w:rsidRPr="00E9139A">
              <w:rPr>
                <w:rStyle w:val="Hipervnculo"/>
                <w:noProof/>
              </w:rPr>
              <w:t>Viabilidad económica</w:t>
            </w:r>
            <w:r>
              <w:rPr>
                <w:noProof/>
                <w:webHidden/>
              </w:rPr>
              <w:tab/>
            </w:r>
            <w:r>
              <w:rPr>
                <w:noProof/>
                <w:webHidden/>
              </w:rPr>
              <w:fldChar w:fldCharType="begin"/>
            </w:r>
            <w:r>
              <w:rPr>
                <w:noProof/>
                <w:webHidden/>
              </w:rPr>
              <w:instrText xml:space="preserve"> PAGEREF _Toc171403125 \h </w:instrText>
            </w:r>
            <w:r>
              <w:rPr>
                <w:noProof/>
                <w:webHidden/>
              </w:rPr>
            </w:r>
            <w:r>
              <w:rPr>
                <w:noProof/>
                <w:webHidden/>
              </w:rPr>
              <w:fldChar w:fldCharType="separate"/>
            </w:r>
            <w:r>
              <w:rPr>
                <w:noProof/>
                <w:webHidden/>
              </w:rPr>
              <w:t>11</w:t>
            </w:r>
            <w:r>
              <w:rPr>
                <w:noProof/>
                <w:webHidden/>
              </w:rPr>
              <w:fldChar w:fldCharType="end"/>
            </w:r>
          </w:hyperlink>
        </w:p>
        <w:p w14:paraId="4BAA2923" w14:textId="0DDAD3DC"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26" w:history="1">
            <w:r w:rsidRPr="00E9139A">
              <w:rPr>
                <w:rStyle w:val="Hipervnculo"/>
                <w:noProof/>
              </w:rPr>
              <w:t>Viabilidad legal</w:t>
            </w:r>
            <w:r>
              <w:rPr>
                <w:noProof/>
                <w:webHidden/>
              </w:rPr>
              <w:tab/>
            </w:r>
            <w:r>
              <w:rPr>
                <w:noProof/>
                <w:webHidden/>
              </w:rPr>
              <w:fldChar w:fldCharType="begin"/>
            </w:r>
            <w:r>
              <w:rPr>
                <w:noProof/>
                <w:webHidden/>
              </w:rPr>
              <w:instrText xml:space="preserve"> PAGEREF _Toc171403126 \h </w:instrText>
            </w:r>
            <w:r>
              <w:rPr>
                <w:noProof/>
                <w:webHidden/>
              </w:rPr>
            </w:r>
            <w:r>
              <w:rPr>
                <w:noProof/>
                <w:webHidden/>
              </w:rPr>
              <w:fldChar w:fldCharType="separate"/>
            </w:r>
            <w:r>
              <w:rPr>
                <w:noProof/>
                <w:webHidden/>
              </w:rPr>
              <w:t>13</w:t>
            </w:r>
            <w:r>
              <w:rPr>
                <w:noProof/>
                <w:webHidden/>
              </w:rPr>
              <w:fldChar w:fldCharType="end"/>
            </w:r>
          </w:hyperlink>
        </w:p>
        <w:p w14:paraId="59F90831" w14:textId="1E136013" w:rsidR="00D67234" w:rsidRDefault="00D6723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03127" w:history="1">
            <w:r w:rsidRPr="00E9139A">
              <w:rPr>
                <w:rStyle w:val="Hipervnculo"/>
                <w:noProof/>
              </w:rPr>
              <w:t>Apéndice B. Especificación de Requisitos</w:t>
            </w:r>
            <w:r>
              <w:rPr>
                <w:noProof/>
                <w:webHidden/>
              </w:rPr>
              <w:tab/>
            </w:r>
            <w:r>
              <w:rPr>
                <w:noProof/>
                <w:webHidden/>
              </w:rPr>
              <w:fldChar w:fldCharType="begin"/>
            </w:r>
            <w:r>
              <w:rPr>
                <w:noProof/>
                <w:webHidden/>
              </w:rPr>
              <w:instrText xml:space="preserve"> PAGEREF _Toc171403127 \h </w:instrText>
            </w:r>
            <w:r>
              <w:rPr>
                <w:noProof/>
                <w:webHidden/>
              </w:rPr>
            </w:r>
            <w:r>
              <w:rPr>
                <w:noProof/>
                <w:webHidden/>
              </w:rPr>
              <w:fldChar w:fldCharType="separate"/>
            </w:r>
            <w:r>
              <w:rPr>
                <w:noProof/>
                <w:webHidden/>
              </w:rPr>
              <w:t>16</w:t>
            </w:r>
            <w:r>
              <w:rPr>
                <w:noProof/>
                <w:webHidden/>
              </w:rPr>
              <w:fldChar w:fldCharType="end"/>
            </w:r>
          </w:hyperlink>
        </w:p>
        <w:p w14:paraId="41BC2FE5" w14:textId="4A51CEE4"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28" w:history="1">
            <w:r w:rsidRPr="00E9139A">
              <w:rPr>
                <w:rStyle w:val="Hipervnculo"/>
                <w:noProof/>
              </w:rPr>
              <w:t>B.1. Introducción</w:t>
            </w:r>
            <w:r>
              <w:rPr>
                <w:noProof/>
                <w:webHidden/>
              </w:rPr>
              <w:tab/>
            </w:r>
            <w:r>
              <w:rPr>
                <w:noProof/>
                <w:webHidden/>
              </w:rPr>
              <w:fldChar w:fldCharType="begin"/>
            </w:r>
            <w:r>
              <w:rPr>
                <w:noProof/>
                <w:webHidden/>
              </w:rPr>
              <w:instrText xml:space="preserve"> PAGEREF _Toc171403128 \h </w:instrText>
            </w:r>
            <w:r>
              <w:rPr>
                <w:noProof/>
                <w:webHidden/>
              </w:rPr>
            </w:r>
            <w:r>
              <w:rPr>
                <w:noProof/>
                <w:webHidden/>
              </w:rPr>
              <w:fldChar w:fldCharType="separate"/>
            </w:r>
            <w:r>
              <w:rPr>
                <w:noProof/>
                <w:webHidden/>
              </w:rPr>
              <w:t>16</w:t>
            </w:r>
            <w:r>
              <w:rPr>
                <w:noProof/>
                <w:webHidden/>
              </w:rPr>
              <w:fldChar w:fldCharType="end"/>
            </w:r>
          </w:hyperlink>
        </w:p>
        <w:p w14:paraId="6B8633D6" w14:textId="69068E10"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29" w:history="1">
            <w:r w:rsidRPr="00E9139A">
              <w:rPr>
                <w:rStyle w:val="Hipervnculo"/>
                <w:noProof/>
              </w:rPr>
              <w:t>B.2. Objetivos generales</w:t>
            </w:r>
            <w:r>
              <w:rPr>
                <w:noProof/>
                <w:webHidden/>
              </w:rPr>
              <w:tab/>
            </w:r>
            <w:r>
              <w:rPr>
                <w:noProof/>
                <w:webHidden/>
              </w:rPr>
              <w:fldChar w:fldCharType="begin"/>
            </w:r>
            <w:r>
              <w:rPr>
                <w:noProof/>
                <w:webHidden/>
              </w:rPr>
              <w:instrText xml:space="preserve"> PAGEREF _Toc171403129 \h </w:instrText>
            </w:r>
            <w:r>
              <w:rPr>
                <w:noProof/>
                <w:webHidden/>
              </w:rPr>
            </w:r>
            <w:r>
              <w:rPr>
                <w:noProof/>
                <w:webHidden/>
              </w:rPr>
              <w:fldChar w:fldCharType="separate"/>
            </w:r>
            <w:r>
              <w:rPr>
                <w:noProof/>
                <w:webHidden/>
              </w:rPr>
              <w:t>16</w:t>
            </w:r>
            <w:r>
              <w:rPr>
                <w:noProof/>
                <w:webHidden/>
              </w:rPr>
              <w:fldChar w:fldCharType="end"/>
            </w:r>
          </w:hyperlink>
        </w:p>
        <w:p w14:paraId="167F9C2B" w14:textId="776EBB00"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30" w:history="1">
            <w:r w:rsidRPr="00E9139A">
              <w:rPr>
                <w:rStyle w:val="Hipervnculo"/>
                <w:noProof/>
              </w:rPr>
              <w:t>B.3. Catálogo de requisitos</w:t>
            </w:r>
            <w:r>
              <w:rPr>
                <w:noProof/>
                <w:webHidden/>
              </w:rPr>
              <w:tab/>
            </w:r>
            <w:r>
              <w:rPr>
                <w:noProof/>
                <w:webHidden/>
              </w:rPr>
              <w:fldChar w:fldCharType="begin"/>
            </w:r>
            <w:r>
              <w:rPr>
                <w:noProof/>
                <w:webHidden/>
              </w:rPr>
              <w:instrText xml:space="preserve"> PAGEREF _Toc171403130 \h </w:instrText>
            </w:r>
            <w:r>
              <w:rPr>
                <w:noProof/>
                <w:webHidden/>
              </w:rPr>
            </w:r>
            <w:r>
              <w:rPr>
                <w:noProof/>
                <w:webHidden/>
              </w:rPr>
              <w:fldChar w:fldCharType="separate"/>
            </w:r>
            <w:r>
              <w:rPr>
                <w:noProof/>
                <w:webHidden/>
              </w:rPr>
              <w:t>16</w:t>
            </w:r>
            <w:r>
              <w:rPr>
                <w:noProof/>
                <w:webHidden/>
              </w:rPr>
              <w:fldChar w:fldCharType="end"/>
            </w:r>
          </w:hyperlink>
        </w:p>
        <w:p w14:paraId="3896E82D" w14:textId="6903E1AB"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31" w:history="1">
            <w:r w:rsidRPr="00E9139A">
              <w:rPr>
                <w:rStyle w:val="Hipervnculo"/>
                <w:noProof/>
              </w:rPr>
              <w:t>Requisitos funcionales</w:t>
            </w:r>
            <w:r>
              <w:rPr>
                <w:noProof/>
                <w:webHidden/>
              </w:rPr>
              <w:tab/>
            </w:r>
            <w:r>
              <w:rPr>
                <w:noProof/>
                <w:webHidden/>
              </w:rPr>
              <w:fldChar w:fldCharType="begin"/>
            </w:r>
            <w:r>
              <w:rPr>
                <w:noProof/>
                <w:webHidden/>
              </w:rPr>
              <w:instrText xml:space="preserve"> PAGEREF _Toc171403131 \h </w:instrText>
            </w:r>
            <w:r>
              <w:rPr>
                <w:noProof/>
                <w:webHidden/>
              </w:rPr>
            </w:r>
            <w:r>
              <w:rPr>
                <w:noProof/>
                <w:webHidden/>
              </w:rPr>
              <w:fldChar w:fldCharType="separate"/>
            </w:r>
            <w:r>
              <w:rPr>
                <w:noProof/>
                <w:webHidden/>
              </w:rPr>
              <w:t>16</w:t>
            </w:r>
            <w:r>
              <w:rPr>
                <w:noProof/>
                <w:webHidden/>
              </w:rPr>
              <w:fldChar w:fldCharType="end"/>
            </w:r>
          </w:hyperlink>
        </w:p>
        <w:p w14:paraId="1055D5ED" w14:textId="6191A746"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32" w:history="1">
            <w:r w:rsidRPr="00E9139A">
              <w:rPr>
                <w:rStyle w:val="Hipervnculo"/>
                <w:noProof/>
              </w:rPr>
              <w:t>Requisitos no funcionales</w:t>
            </w:r>
            <w:r>
              <w:rPr>
                <w:noProof/>
                <w:webHidden/>
              </w:rPr>
              <w:tab/>
            </w:r>
            <w:r>
              <w:rPr>
                <w:noProof/>
                <w:webHidden/>
              </w:rPr>
              <w:fldChar w:fldCharType="begin"/>
            </w:r>
            <w:r>
              <w:rPr>
                <w:noProof/>
                <w:webHidden/>
              </w:rPr>
              <w:instrText xml:space="preserve"> PAGEREF _Toc171403132 \h </w:instrText>
            </w:r>
            <w:r>
              <w:rPr>
                <w:noProof/>
                <w:webHidden/>
              </w:rPr>
            </w:r>
            <w:r>
              <w:rPr>
                <w:noProof/>
                <w:webHidden/>
              </w:rPr>
              <w:fldChar w:fldCharType="separate"/>
            </w:r>
            <w:r>
              <w:rPr>
                <w:noProof/>
                <w:webHidden/>
              </w:rPr>
              <w:t>17</w:t>
            </w:r>
            <w:r>
              <w:rPr>
                <w:noProof/>
                <w:webHidden/>
              </w:rPr>
              <w:fldChar w:fldCharType="end"/>
            </w:r>
          </w:hyperlink>
        </w:p>
        <w:p w14:paraId="47FC94D4" w14:textId="29B4F99D"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33" w:history="1">
            <w:r w:rsidRPr="00E9139A">
              <w:rPr>
                <w:rStyle w:val="Hipervnculo"/>
                <w:noProof/>
              </w:rPr>
              <w:t>B.4. Especificación de requisitos</w:t>
            </w:r>
            <w:r>
              <w:rPr>
                <w:noProof/>
                <w:webHidden/>
              </w:rPr>
              <w:tab/>
            </w:r>
            <w:r>
              <w:rPr>
                <w:noProof/>
                <w:webHidden/>
              </w:rPr>
              <w:fldChar w:fldCharType="begin"/>
            </w:r>
            <w:r>
              <w:rPr>
                <w:noProof/>
                <w:webHidden/>
              </w:rPr>
              <w:instrText xml:space="preserve"> PAGEREF _Toc171403133 \h </w:instrText>
            </w:r>
            <w:r>
              <w:rPr>
                <w:noProof/>
                <w:webHidden/>
              </w:rPr>
            </w:r>
            <w:r>
              <w:rPr>
                <w:noProof/>
                <w:webHidden/>
              </w:rPr>
              <w:fldChar w:fldCharType="separate"/>
            </w:r>
            <w:r>
              <w:rPr>
                <w:noProof/>
                <w:webHidden/>
              </w:rPr>
              <w:t>13</w:t>
            </w:r>
            <w:r>
              <w:rPr>
                <w:noProof/>
                <w:webHidden/>
              </w:rPr>
              <w:fldChar w:fldCharType="end"/>
            </w:r>
          </w:hyperlink>
        </w:p>
        <w:p w14:paraId="3FE6578A" w14:textId="7E94CF6D" w:rsidR="00D67234" w:rsidRDefault="00D6723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03134" w:history="1">
            <w:r w:rsidRPr="00E9139A">
              <w:rPr>
                <w:rStyle w:val="Hipervnculo"/>
                <w:noProof/>
              </w:rPr>
              <w:t>Apéndice C. Especificación de diseño</w:t>
            </w:r>
            <w:r>
              <w:rPr>
                <w:noProof/>
                <w:webHidden/>
              </w:rPr>
              <w:tab/>
            </w:r>
            <w:r>
              <w:rPr>
                <w:noProof/>
                <w:webHidden/>
              </w:rPr>
              <w:fldChar w:fldCharType="begin"/>
            </w:r>
            <w:r>
              <w:rPr>
                <w:noProof/>
                <w:webHidden/>
              </w:rPr>
              <w:instrText xml:space="preserve"> PAGEREF _Toc171403134 \h </w:instrText>
            </w:r>
            <w:r>
              <w:rPr>
                <w:noProof/>
                <w:webHidden/>
              </w:rPr>
            </w:r>
            <w:r>
              <w:rPr>
                <w:noProof/>
                <w:webHidden/>
              </w:rPr>
              <w:fldChar w:fldCharType="separate"/>
            </w:r>
            <w:r>
              <w:rPr>
                <w:noProof/>
                <w:webHidden/>
              </w:rPr>
              <w:t>17</w:t>
            </w:r>
            <w:r>
              <w:rPr>
                <w:noProof/>
                <w:webHidden/>
              </w:rPr>
              <w:fldChar w:fldCharType="end"/>
            </w:r>
          </w:hyperlink>
        </w:p>
        <w:p w14:paraId="02B930C3" w14:textId="7CE4D734"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35" w:history="1">
            <w:r w:rsidRPr="00E9139A">
              <w:rPr>
                <w:rStyle w:val="Hipervnculo"/>
                <w:noProof/>
              </w:rPr>
              <w:t>C.1. Introducción</w:t>
            </w:r>
            <w:r>
              <w:rPr>
                <w:noProof/>
                <w:webHidden/>
              </w:rPr>
              <w:tab/>
            </w:r>
            <w:r>
              <w:rPr>
                <w:noProof/>
                <w:webHidden/>
              </w:rPr>
              <w:fldChar w:fldCharType="begin"/>
            </w:r>
            <w:r>
              <w:rPr>
                <w:noProof/>
                <w:webHidden/>
              </w:rPr>
              <w:instrText xml:space="preserve"> PAGEREF _Toc171403135 \h </w:instrText>
            </w:r>
            <w:r>
              <w:rPr>
                <w:noProof/>
                <w:webHidden/>
              </w:rPr>
            </w:r>
            <w:r>
              <w:rPr>
                <w:noProof/>
                <w:webHidden/>
              </w:rPr>
              <w:fldChar w:fldCharType="separate"/>
            </w:r>
            <w:r>
              <w:rPr>
                <w:noProof/>
                <w:webHidden/>
              </w:rPr>
              <w:t>17</w:t>
            </w:r>
            <w:r>
              <w:rPr>
                <w:noProof/>
                <w:webHidden/>
              </w:rPr>
              <w:fldChar w:fldCharType="end"/>
            </w:r>
          </w:hyperlink>
        </w:p>
        <w:p w14:paraId="15906456" w14:textId="7289DF80"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36" w:history="1">
            <w:r w:rsidRPr="00E9139A">
              <w:rPr>
                <w:rStyle w:val="Hipervnculo"/>
                <w:noProof/>
              </w:rPr>
              <w:t>C.2. Diseño de datos</w:t>
            </w:r>
            <w:r>
              <w:rPr>
                <w:noProof/>
                <w:webHidden/>
              </w:rPr>
              <w:tab/>
            </w:r>
            <w:r>
              <w:rPr>
                <w:noProof/>
                <w:webHidden/>
              </w:rPr>
              <w:fldChar w:fldCharType="begin"/>
            </w:r>
            <w:r>
              <w:rPr>
                <w:noProof/>
                <w:webHidden/>
              </w:rPr>
              <w:instrText xml:space="preserve"> PAGEREF _Toc171403136 \h </w:instrText>
            </w:r>
            <w:r>
              <w:rPr>
                <w:noProof/>
                <w:webHidden/>
              </w:rPr>
            </w:r>
            <w:r>
              <w:rPr>
                <w:noProof/>
                <w:webHidden/>
              </w:rPr>
              <w:fldChar w:fldCharType="separate"/>
            </w:r>
            <w:r>
              <w:rPr>
                <w:noProof/>
                <w:webHidden/>
              </w:rPr>
              <w:t>17</w:t>
            </w:r>
            <w:r>
              <w:rPr>
                <w:noProof/>
                <w:webHidden/>
              </w:rPr>
              <w:fldChar w:fldCharType="end"/>
            </w:r>
          </w:hyperlink>
        </w:p>
        <w:p w14:paraId="5F65F343" w14:textId="54FA1EDD"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37" w:history="1">
            <w:r w:rsidRPr="00E9139A">
              <w:rPr>
                <w:rStyle w:val="Hipervnculo"/>
                <w:noProof/>
              </w:rPr>
              <w:t>C.3. Diseño procedimental</w:t>
            </w:r>
            <w:r>
              <w:rPr>
                <w:noProof/>
                <w:webHidden/>
              </w:rPr>
              <w:tab/>
            </w:r>
            <w:r>
              <w:rPr>
                <w:noProof/>
                <w:webHidden/>
              </w:rPr>
              <w:fldChar w:fldCharType="begin"/>
            </w:r>
            <w:r>
              <w:rPr>
                <w:noProof/>
                <w:webHidden/>
              </w:rPr>
              <w:instrText xml:space="preserve"> PAGEREF _Toc171403137 \h </w:instrText>
            </w:r>
            <w:r>
              <w:rPr>
                <w:noProof/>
                <w:webHidden/>
              </w:rPr>
            </w:r>
            <w:r>
              <w:rPr>
                <w:noProof/>
                <w:webHidden/>
              </w:rPr>
              <w:fldChar w:fldCharType="separate"/>
            </w:r>
            <w:r>
              <w:rPr>
                <w:noProof/>
                <w:webHidden/>
              </w:rPr>
              <w:t>18</w:t>
            </w:r>
            <w:r>
              <w:rPr>
                <w:noProof/>
                <w:webHidden/>
              </w:rPr>
              <w:fldChar w:fldCharType="end"/>
            </w:r>
          </w:hyperlink>
        </w:p>
        <w:p w14:paraId="65322EC6" w14:textId="0EB4F377"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38" w:history="1">
            <w:r w:rsidRPr="00E9139A">
              <w:rPr>
                <w:rStyle w:val="Hipervnculo"/>
                <w:noProof/>
              </w:rPr>
              <w:t>C.4. Diseño arquitectónico</w:t>
            </w:r>
            <w:r>
              <w:rPr>
                <w:noProof/>
                <w:webHidden/>
              </w:rPr>
              <w:tab/>
            </w:r>
            <w:r>
              <w:rPr>
                <w:noProof/>
                <w:webHidden/>
              </w:rPr>
              <w:fldChar w:fldCharType="begin"/>
            </w:r>
            <w:r>
              <w:rPr>
                <w:noProof/>
                <w:webHidden/>
              </w:rPr>
              <w:instrText xml:space="preserve"> PAGEREF _Toc171403138 \h </w:instrText>
            </w:r>
            <w:r>
              <w:rPr>
                <w:noProof/>
                <w:webHidden/>
              </w:rPr>
            </w:r>
            <w:r>
              <w:rPr>
                <w:noProof/>
                <w:webHidden/>
              </w:rPr>
              <w:fldChar w:fldCharType="separate"/>
            </w:r>
            <w:r>
              <w:rPr>
                <w:noProof/>
                <w:webHidden/>
              </w:rPr>
              <w:t>18</w:t>
            </w:r>
            <w:r>
              <w:rPr>
                <w:noProof/>
                <w:webHidden/>
              </w:rPr>
              <w:fldChar w:fldCharType="end"/>
            </w:r>
          </w:hyperlink>
        </w:p>
        <w:p w14:paraId="51394F2D" w14:textId="704D68E0" w:rsidR="00D67234" w:rsidRDefault="00D6723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03139" w:history="1">
            <w:r w:rsidRPr="00E9139A">
              <w:rPr>
                <w:rStyle w:val="Hipervnculo"/>
                <w:noProof/>
              </w:rPr>
              <w:t>Apéndice D. Documentación técnica de programación</w:t>
            </w:r>
            <w:r>
              <w:rPr>
                <w:noProof/>
                <w:webHidden/>
              </w:rPr>
              <w:tab/>
            </w:r>
            <w:r>
              <w:rPr>
                <w:noProof/>
                <w:webHidden/>
              </w:rPr>
              <w:fldChar w:fldCharType="begin"/>
            </w:r>
            <w:r>
              <w:rPr>
                <w:noProof/>
                <w:webHidden/>
              </w:rPr>
              <w:instrText xml:space="preserve"> PAGEREF _Toc171403139 \h </w:instrText>
            </w:r>
            <w:r>
              <w:rPr>
                <w:noProof/>
                <w:webHidden/>
              </w:rPr>
            </w:r>
            <w:r>
              <w:rPr>
                <w:noProof/>
                <w:webHidden/>
              </w:rPr>
              <w:fldChar w:fldCharType="separate"/>
            </w:r>
            <w:r>
              <w:rPr>
                <w:noProof/>
                <w:webHidden/>
              </w:rPr>
              <w:t>20</w:t>
            </w:r>
            <w:r>
              <w:rPr>
                <w:noProof/>
                <w:webHidden/>
              </w:rPr>
              <w:fldChar w:fldCharType="end"/>
            </w:r>
          </w:hyperlink>
        </w:p>
        <w:p w14:paraId="1E9F44BF" w14:textId="4FC06D79"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40" w:history="1">
            <w:r w:rsidRPr="00E9139A">
              <w:rPr>
                <w:rStyle w:val="Hipervnculo"/>
                <w:noProof/>
              </w:rPr>
              <w:t>D.1. Introducción</w:t>
            </w:r>
            <w:r>
              <w:rPr>
                <w:noProof/>
                <w:webHidden/>
              </w:rPr>
              <w:tab/>
            </w:r>
            <w:r>
              <w:rPr>
                <w:noProof/>
                <w:webHidden/>
              </w:rPr>
              <w:fldChar w:fldCharType="begin"/>
            </w:r>
            <w:r>
              <w:rPr>
                <w:noProof/>
                <w:webHidden/>
              </w:rPr>
              <w:instrText xml:space="preserve"> PAGEREF _Toc171403140 \h </w:instrText>
            </w:r>
            <w:r>
              <w:rPr>
                <w:noProof/>
                <w:webHidden/>
              </w:rPr>
            </w:r>
            <w:r>
              <w:rPr>
                <w:noProof/>
                <w:webHidden/>
              </w:rPr>
              <w:fldChar w:fldCharType="separate"/>
            </w:r>
            <w:r>
              <w:rPr>
                <w:noProof/>
                <w:webHidden/>
              </w:rPr>
              <w:t>20</w:t>
            </w:r>
            <w:r>
              <w:rPr>
                <w:noProof/>
                <w:webHidden/>
              </w:rPr>
              <w:fldChar w:fldCharType="end"/>
            </w:r>
          </w:hyperlink>
        </w:p>
        <w:p w14:paraId="5F1D0D3B" w14:textId="12C9AA6D"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41" w:history="1">
            <w:r w:rsidRPr="00E9139A">
              <w:rPr>
                <w:rStyle w:val="Hipervnculo"/>
                <w:noProof/>
              </w:rPr>
              <w:t>D.2. Estructura de directorios</w:t>
            </w:r>
            <w:r>
              <w:rPr>
                <w:noProof/>
                <w:webHidden/>
              </w:rPr>
              <w:tab/>
            </w:r>
            <w:r>
              <w:rPr>
                <w:noProof/>
                <w:webHidden/>
              </w:rPr>
              <w:fldChar w:fldCharType="begin"/>
            </w:r>
            <w:r>
              <w:rPr>
                <w:noProof/>
                <w:webHidden/>
              </w:rPr>
              <w:instrText xml:space="preserve"> PAGEREF _Toc171403141 \h </w:instrText>
            </w:r>
            <w:r>
              <w:rPr>
                <w:noProof/>
                <w:webHidden/>
              </w:rPr>
            </w:r>
            <w:r>
              <w:rPr>
                <w:noProof/>
                <w:webHidden/>
              </w:rPr>
              <w:fldChar w:fldCharType="separate"/>
            </w:r>
            <w:r>
              <w:rPr>
                <w:noProof/>
                <w:webHidden/>
              </w:rPr>
              <w:t>20</w:t>
            </w:r>
            <w:r>
              <w:rPr>
                <w:noProof/>
                <w:webHidden/>
              </w:rPr>
              <w:fldChar w:fldCharType="end"/>
            </w:r>
          </w:hyperlink>
        </w:p>
        <w:p w14:paraId="789172F6" w14:textId="4042A19D"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42" w:history="1">
            <w:r w:rsidRPr="00E9139A">
              <w:rPr>
                <w:rStyle w:val="Hipervnculo"/>
                <w:noProof/>
              </w:rPr>
              <w:t>D.3. Manual del programador</w:t>
            </w:r>
            <w:r>
              <w:rPr>
                <w:noProof/>
                <w:webHidden/>
              </w:rPr>
              <w:tab/>
            </w:r>
            <w:r>
              <w:rPr>
                <w:noProof/>
                <w:webHidden/>
              </w:rPr>
              <w:fldChar w:fldCharType="begin"/>
            </w:r>
            <w:r>
              <w:rPr>
                <w:noProof/>
                <w:webHidden/>
              </w:rPr>
              <w:instrText xml:space="preserve"> PAGEREF _Toc171403142 \h </w:instrText>
            </w:r>
            <w:r>
              <w:rPr>
                <w:noProof/>
                <w:webHidden/>
              </w:rPr>
            </w:r>
            <w:r>
              <w:rPr>
                <w:noProof/>
                <w:webHidden/>
              </w:rPr>
              <w:fldChar w:fldCharType="separate"/>
            </w:r>
            <w:r>
              <w:rPr>
                <w:noProof/>
                <w:webHidden/>
              </w:rPr>
              <w:t>22</w:t>
            </w:r>
            <w:r>
              <w:rPr>
                <w:noProof/>
                <w:webHidden/>
              </w:rPr>
              <w:fldChar w:fldCharType="end"/>
            </w:r>
          </w:hyperlink>
        </w:p>
        <w:p w14:paraId="7EF44219" w14:textId="20A4D9A1"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43" w:history="1">
            <w:r w:rsidRPr="00E9139A">
              <w:rPr>
                <w:rStyle w:val="Hipervnculo"/>
                <w:noProof/>
              </w:rPr>
              <w:t>Instalación y ejecución en Windows</w:t>
            </w:r>
            <w:r>
              <w:rPr>
                <w:noProof/>
                <w:webHidden/>
              </w:rPr>
              <w:tab/>
            </w:r>
            <w:r>
              <w:rPr>
                <w:noProof/>
                <w:webHidden/>
              </w:rPr>
              <w:fldChar w:fldCharType="begin"/>
            </w:r>
            <w:r>
              <w:rPr>
                <w:noProof/>
                <w:webHidden/>
              </w:rPr>
              <w:instrText xml:space="preserve"> PAGEREF _Toc171403143 \h </w:instrText>
            </w:r>
            <w:r>
              <w:rPr>
                <w:noProof/>
                <w:webHidden/>
              </w:rPr>
            </w:r>
            <w:r>
              <w:rPr>
                <w:noProof/>
                <w:webHidden/>
              </w:rPr>
              <w:fldChar w:fldCharType="separate"/>
            </w:r>
            <w:r>
              <w:rPr>
                <w:noProof/>
                <w:webHidden/>
              </w:rPr>
              <w:t>22</w:t>
            </w:r>
            <w:r>
              <w:rPr>
                <w:noProof/>
                <w:webHidden/>
              </w:rPr>
              <w:fldChar w:fldCharType="end"/>
            </w:r>
          </w:hyperlink>
        </w:p>
        <w:p w14:paraId="7B98A74C" w14:textId="2D11ABB0"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44" w:history="1">
            <w:r w:rsidRPr="00E9139A">
              <w:rPr>
                <w:rStyle w:val="Hipervnculo"/>
                <w:noProof/>
              </w:rPr>
              <w:t>Instalación y ejecución en Linux</w:t>
            </w:r>
            <w:r>
              <w:rPr>
                <w:noProof/>
                <w:webHidden/>
              </w:rPr>
              <w:tab/>
            </w:r>
            <w:r>
              <w:rPr>
                <w:noProof/>
                <w:webHidden/>
              </w:rPr>
              <w:fldChar w:fldCharType="begin"/>
            </w:r>
            <w:r>
              <w:rPr>
                <w:noProof/>
                <w:webHidden/>
              </w:rPr>
              <w:instrText xml:space="preserve"> PAGEREF _Toc171403144 \h </w:instrText>
            </w:r>
            <w:r>
              <w:rPr>
                <w:noProof/>
                <w:webHidden/>
              </w:rPr>
            </w:r>
            <w:r>
              <w:rPr>
                <w:noProof/>
                <w:webHidden/>
              </w:rPr>
              <w:fldChar w:fldCharType="separate"/>
            </w:r>
            <w:r>
              <w:rPr>
                <w:noProof/>
                <w:webHidden/>
              </w:rPr>
              <w:t>23</w:t>
            </w:r>
            <w:r>
              <w:rPr>
                <w:noProof/>
                <w:webHidden/>
              </w:rPr>
              <w:fldChar w:fldCharType="end"/>
            </w:r>
          </w:hyperlink>
        </w:p>
        <w:p w14:paraId="2A57164E" w14:textId="49D14C13"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45" w:history="1">
            <w:r w:rsidRPr="00E9139A">
              <w:rPr>
                <w:rStyle w:val="Hipervnculo"/>
                <w:noProof/>
              </w:rPr>
              <w:t>Instalación y ejecución con Docker</w:t>
            </w:r>
            <w:r>
              <w:rPr>
                <w:noProof/>
                <w:webHidden/>
              </w:rPr>
              <w:tab/>
            </w:r>
            <w:r>
              <w:rPr>
                <w:noProof/>
                <w:webHidden/>
              </w:rPr>
              <w:fldChar w:fldCharType="begin"/>
            </w:r>
            <w:r>
              <w:rPr>
                <w:noProof/>
                <w:webHidden/>
              </w:rPr>
              <w:instrText xml:space="preserve"> PAGEREF _Toc171403145 \h </w:instrText>
            </w:r>
            <w:r>
              <w:rPr>
                <w:noProof/>
                <w:webHidden/>
              </w:rPr>
            </w:r>
            <w:r>
              <w:rPr>
                <w:noProof/>
                <w:webHidden/>
              </w:rPr>
              <w:fldChar w:fldCharType="separate"/>
            </w:r>
            <w:r>
              <w:rPr>
                <w:noProof/>
                <w:webHidden/>
              </w:rPr>
              <w:t>24</w:t>
            </w:r>
            <w:r>
              <w:rPr>
                <w:noProof/>
                <w:webHidden/>
              </w:rPr>
              <w:fldChar w:fldCharType="end"/>
            </w:r>
          </w:hyperlink>
        </w:p>
        <w:p w14:paraId="69FF8660" w14:textId="726EE40E"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46" w:history="1">
            <w:r w:rsidRPr="00E9139A">
              <w:rPr>
                <w:rStyle w:val="Hipervnculo"/>
                <w:noProof/>
              </w:rPr>
              <w:t>D.5. Pruebas del sistema</w:t>
            </w:r>
            <w:r>
              <w:rPr>
                <w:noProof/>
                <w:webHidden/>
              </w:rPr>
              <w:tab/>
            </w:r>
            <w:r>
              <w:rPr>
                <w:noProof/>
                <w:webHidden/>
              </w:rPr>
              <w:fldChar w:fldCharType="begin"/>
            </w:r>
            <w:r>
              <w:rPr>
                <w:noProof/>
                <w:webHidden/>
              </w:rPr>
              <w:instrText xml:space="preserve"> PAGEREF _Toc171403146 \h </w:instrText>
            </w:r>
            <w:r>
              <w:rPr>
                <w:noProof/>
                <w:webHidden/>
              </w:rPr>
            </w:r>
            <w:r>
              <w:rPr>
                <w:noProof/>
                <w:webHidden/>
              </w:rPr>
              <w:fldChar w:fldCharType="separate"/>
            </w:r>
            <w:r>
              <w:rPr>
                <w:noProof/>
                <w:webHidden/>
              </w:rPr>
              <w:t>26</w:t>
            </w:r>
            <w:r>
              <w:rPr>
                <w:noProof/>
                <w:webHidden/>
              </w:rPr>
              <w:fldChar w:fldCharType="end"/>
            </w:r>
          </w:hyperlink>
        </w:p>
        <w:p w14:paraId="0AD2FB20" w14:textId="7F6D101C" w:rsidR="00D67234" w:rsidRDefault="00D6723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03147" w:history="1">
            <w:r w:rsidRPr="00E9139A">
              <w:rPr>
                <w:rStyle w:val="Hipervnculo"/>
                <w:noProof/>
              </w:rPr>
              <w:t>Apéndice E. Documentación de usuario</w:t>
            </w:r>
            <w:r>
              <w:rPr>
                <w:noProof/>
                <w:webHidden/>
              </w:rPr>
              <w:tab/>
            </w:r>
            <w:r>
              <w:rPr>
                <w:noProof/>
                <w:webHidden/>
              </w:rPr>
              <w:fldChar w:fldCharType="begin"/>
            </w:r>
            <w:r>
              <w:rPr>
                <w:noProof/>
                <w:webHidden/>
              </w:rPr>
              <w:instrText xml:space="preserve"> PAGEREF _Toc171403147 \h </w:instrText>
            </w:r>
            <w:r>
              <w:rPr>
                <w:noProof/>
                <w:webHidden/>
              </w:rPr>
            </w:r>
            <w:r>
              <w:rPr>
                <w:noProof/>
                <w:webHidden/>
              </w:rPr>
              <w:fldChar w:fldCharType="separate"/>
            </w:r>
            <w:r>
              <w:rPr>
                <w:noProof/>
                <w:webHidden/>
              </w:rPr>
              <w:t>29</w:t>
            </w:r>
            <w:r>
              <w:rPr>
                <w:noProof/>
                <w:webHidden/>
              </w:rPr>
              <w:fldChar w:fldCharType="end"/>
            </w:r>
          </w:hyperlink>
        </w:p>
        <w:p w14:paraId="5AF8C3D4" w14:textId="00600161"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48" w:history="1">
            <w:r w:rsidRPr="00E9139A">
              <w:rPr>
                <w:rStyle w:val="Hipervnculo"/>
                <w:noProof/>
              </w:rPr>
              <w:t>E.1. Introducción</w:t>
            </w:r>
            <w:r>
              <w:rPr>
                <w:noProof/>
                <w:webHidden/>
              </w:rPr>
              <w:tab/>
            </w:r>
            <w:r>
              <w:rPr>
                <w:noProof/>
                <w:webHidden/>
              </w:rPr>
              <w:fldChar w:fldCharType="begin"/>
            </w:r>
            <w:r>
              <w:rPr>
                <w:noProof/>
                <w:webHidden/>
              </w:rPr>
              <w:instrText xml:space="preserve"> PAGEREF _Toc171403148 \h </w:instrText>
            </w:r>
            <w:r>
              <w:rPr>
                <w:noProof/>
                <w:webHidden/>
              </w:rPr>
            </w:r>
            <w:r>
              <w:rPr>
                <w:noProof/>
                <w:webHidden/>
              </w:rPr>
              <w:fldChar w:fldCharType="separate"/>
            </w:r>
            <w:r>
              <w:rPr>
                <w:noProof/>
                <w:webHidden/>
              </w:rPr>
              <w:t>29</w:t>
            </w:r>
            <w:r>
              <w:rPr>
                <w:noProof/>
                <w:webHidden/>
              </w:rPr>
              <w:fldChar w:fldCharType="end"/>
            </w:r>
          </w:hyperlink>
        </w:p>
        <w:p w14:paraId="147D879E" w14:textId="6BB96024"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49" w:history="1">
            <w:r w:rsidRPr="00E9139A">
              <w:rPr>
                <w:rStyle w:val="Hipervnculo"/>
                <w:noProof/>
              </w:rPr>
              <w:t>E.2. Requisitos de usuarios</w:t>
            </w:r>
            <w:r>
              <w:rPr>
                <w:noProof/>
                <w:webHidden/>
              </w:rPr>
              <w:tab/>
            </w:r>
            <w:r>
              <w:rPr>
                <w:noProof/>
                <w:webHidden/>
              </w:rPr>
              <w:fldChar w:fldCharType="begin"/>
            </w:r>
            <w:r>
              <w:rPr>
                <w:noProof/>
                <w:webHidden/>
              </w:rPr>
              <w:instrText xml:space="preserve"> PAGEREF _Toc171403149 \h </w:instrText>
            </w:r>
            <w:r>
              <w:rPr>
                <w:noProof/>
                <w:webHidden/>
              </w:rPr>
            </w:r>
            <w:r>
              <w:rPr>
                <w:noProof/>
                <w:webHidden/>
              </w:rPr>
              <w:fldChar w:fldCharType="separate"/>
            </w:r>
            <w:r>
              <w:rPr>
                <w:noProof/>
                <w:webHidden/>
              </w:rPr>
              <w:t>29</w:t>
            </w:r>
            <w:r>
              <w:rPr>
                <w:noProof/>
                <w:webHidden/>
              </w:rPr>
              <w:fldChar w:fldCharType="end"/>
            </w:r>
          </w:hyperlink>
        </w:p>
        <w:p w14:paraId="2EC86595" w14:textId="39BE0919"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50" w:history="1">
            <w:r w:rsidRPr="00E9139A">
              <w:rPr>
                <w:rStyle w:val="Hipervnculo"/>
                <w:noProof/>
              </w:rPr>
              <w:t>E.3. Instalación</w:t>
            </w:r>
            <w:r>
              <w:rPr>
                <w:noProof/>
                <w:webHidden/>
              </w:rPr>
              <w:tab/>
            </w:r>
            <w:r>
              <w:rPr>
                <w:noProof/>
                <w:webHidden/>
              </w:rPr>
              <w:fldChar w:fldCharType="begin"/>
            </w:r>
            <w:r>
              <w:rPr>
                <w:noProof/>
                <w:webHidden/>
              </w:rPr>
              <w:instrText xml:space="preserve"> PAGEREF _Toc171403150 \h </w:instrText>
            </w:r>
            <w:r>
              <w:rPr>
                <w:noProof/>
                <w:webHidden/>
              </w:rPr>
            </w:r>
            <w:r>
              <w:rPr>
                <w:noProof/>
                <w:webHidden/>
              </w:rPr>
              <w:fldChar w:fldCharType="separate"/>
            </w:r>
            <w:r>
              <w:rPr>
                <w:noProof/>
                <w:webHidden/>
              </w:rPr>
              <w:t>29</w:t>
            </w:r>
            <w:r>
              <w:rPr>
                <w:noProof/>
                <w:webHidden/>
              </w:rPr>
              <w:fldChar w:fldCharType="end"/>
            </w:r>
          </w:hyperlink>
        </w:p>
        <w:p w14:paraId="58EDCCE9" w14:textId="3E42F3B2"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51" w:history="1">
            <w:r w:rsidRPr="00E9139A">
              <w:rPr>
                <w:rStyle w:val="Hipervnculo"/>
                <w:noProof/>
              </w:rPr>
              <w:t>Importar máquina virtual</w:t>
            </w:r>
            <w:r>
              <w:rPr>
                <w:noProof/>
                <w:webHidden/>
              </w:rPr>
              <w:tab/>
            </w:r>
            <w:r>
              <w:rPr>
                <w:noProof/>
                <w:webHidden/>
              </w:rPr>
              <w:fldChar w:fldCharType="begin"/>
            </w:r>
            <w:r>
              <w:rPr>
                <w:noProof/>
                <w:webHidden/>
              </w:rPr>
              <w:instrText xml:space="preserve"> PAGEREF _Toc171403151 \h </w:instrText>
            </w:r>
            <w:r>
              <w:rPr>
                <w:noProof/>
                <w:webHidden/>
              </w:rPr>
            </w:r>
            <w:r>
              <w:rPr>
                <w:noProof/>
                <w:webHidden/>
              </w:rPr>
              <w:fldChar w:fldCharType="separate"/>
            </w:r>
            <w:r>
              <w:rPr>
                <w:noProof/>
                <w:webHidden/>
              </w:rPr>
              <w:t>30</w:t>
            </w:r>
            <w:r>
              <w:rPr>
                <w:noProof/>
                <w:webHidden/>
              </w:rPr>
              <w:fldChar w:fldCharType="end"/>
            </w:r>
          </w:hyperlink>
        </w:p>
        <w:p w14:paraId="35DAE0EF" w14:textId="715AD66C"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52" w:history="1">
            <w:r w:rsidRPr="00E9139A">
              <w:rPr>
                <w:rStyle w:val="Hipervnculo"/>
                <w:noProof/>
              </w:rPr>
              <w:t>Ejecutar aplicación</w:t>
            </w:r>
            <w:r>
              <w:rPr>
                <w:noProof/>
                <w:webHidden/>
              </w:rPr>
              <w:tab/>
            </w:r>
            <w:r>
              <w:rPr>
                <w:noProof/>
                <w:webHidden/>
              </w:rPr>
              <w:fldChar w:fldCharType="begin"/>
            </w:r>
            <w:r>
              <w:rPr>
                <w:noProof/>
                <w:webHidden/>
              </w:rPr>
              <w:instrText xml:space="preserve"> PAGEREF _Toc171403152 \h </w:instrText>
            </w:r>
            <w:r>
              <w:rPr>
                <w:noProof/>
                <w:webHidden/>
              </w:rPr>
            </w:r>
            <w:r>
              <w:rPr>
                <w:noProof/>
                <w:webHidden/>
              </w:rPr>
              <w:fldChar w:fldCharType="separate"/>
            </w:r>
            <w:r>
              <w:rPr>
                <w:noProof/>
                <w:webHidden/>
              </w:rPr>
              <w:t>30</w:t>
            </w:r>
            <w:r>
              <w:rPr>
                <w:noProof/>
                <w:webHidden/>
              </w:rPr>
              <w:fldChar w:fldCharType="end"/>
            </w:r>
          </w:hyperlink>
        </w:p>
        <w:p w14:paraId="28F405F2" w14:textId="0404933C" w:rsidR="00D67234" w:rsidRDefault="00D6723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03153" w:history="1">
            <w:r w:rsidRPr="00E9139A">
              <w:rPr>
                <w:rStyle w:val="Hipervnculo"/>
                <w:noProof/>
              </w:rPr>
              <w:t>Reenvío de puertos</w:t>
            </w:r>
            <w:r>
              <w:rPr>
                <w:noProof/>
                <w:webHidden/>
              </w:rPr>
              <w:tab/>
            </w:r>
            <w:r>
              <w:rPr>
                <w:noProof/>
                <w:webHidden/>
              </w:rPr>
              <w:fldChar w:fldCharType="begin"/>
            </w:r>
            <w:r>
              <w:rPr>
                <w:noProof/>
                <w:webHidden/>
              </w:rPr>
              <w:instrText xml:space="preserve"> PAGEREF _Toc171403153 \h </w:instrText>
            </w:r>
            <w:r>
              <w:rPr>
                <w:noProof/>
                <w:webHidden/>
              </w:rPr>
            </w:r>
            <w:r>
              <w:rPr>
                <w:noProof/>
                <w:webHidden/>
              </w:rPr>
              <w:fldChar w:fldCharType="separate"/>
            </w:r>
            <w:r>
              <w:rPr>
                <w:noProof/>
                <w:webHidden/>
              </w:rPr>
              <w:t>30</w:t>
            </w:r>
            <w:r>
              <w:rPr>
                <w:noProof/>
                <w:webHidden/>
              </w:rPr>
              <w:fldChar w:fldCharType="end"/>
            </w:r>
          </w:hyperlink>
        </w:p>
        <w:p w14:paraId="3494D594" w14:textId="5EADAEFD"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54" w:history="1">
            <w:r w:rsidRPr="00E9139A">
              <w:rPr>
                <w:rStyle w:val="Hipervnculo"/>
                <w:noProof/>
              </w:rPr>
              <w:t>E.4. Manual del usuario</w:t>
            </w:r>
            <w:r>
              <w:rPr>
                <w:noProof/>
                <w:webHidden/>
              </w:rPr>
              <w:tab/>
            </w:r>
            <w:r>
              <w:rPr>
                <w:noProof/>
                <w:webHidden/>
              </w:rPr>
              <w:fldChar w:fldCharType="begin"/>
            </w:r>
            <w:r>
              <w:rPr>
                <w:noProof/>
                <w:webHidden/>
              </w:rPr>
              <w:instrText xml:space="preserve"> PAGEREF _Toc171403154 \h </w:instrText>
            </w:r>
            <w:r>
              <w:rPr>
                <w:noProof/>
                <w:webHidden/>
              </w:rPr>
            </w:r>
            <w:r>
              <w:rPr>
                <w:noProof/>
                <w:webHidden/>
              </w:rPr>
              <w:fldChar w:fldCharType="separate"/>
            </w:r>
            <w:r>
              <w:rPr>
                <w:noProof/>
                <w:webHidden/>
              </w:rPr>
              <w:t>31</w:t>
            </w:r>
            <w:r>
              <w:rPr>
                <w:noProof/>
                <w:webHidden/>
              </w:rPr>
              <w:fldChar w:fldCharType="end"/>
            </w:r>
          </w:hyperlink>
        </w:p>
        <w:p w14:paraId="4CD25F3D" w14:textId="6A7C4899" w:rsidR="00D67234" w:rsidRDefault="00D6723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03155" w:history="1">
            <w:r w:rsidRPr="00E9139A">
              <w:rPr>
                <w:rStyle w:val="Hipervnculo"/>
                <w:noProof/>
              </w:rPr>
              <w:t>Apéndice F. Anexo de sostenibilización curricular</w:t>
            </w:r>
            <w:r>
              <w:rPr>
                <w:noProof/>
                <w:webHidden/>
              </w:rPr>
              <w:tab/>
            </w:r>
            <w:r>
              <w:rPr>
                <w:noProof/>
                <w:webHidden/>
              </w:rPr>
              <w:fldChar w:fldCharType="begin"/>
            </w:r>
            <w:r>
              <w:rPr>
                <w:noProof/>
                <w:webHidden/>
              </w:rPr>
              <w:instrText xml:space="preserve"> PAGEREF _Toc171403155 \h </w:instrText>
            </w:r>
            <w:r>
              <w:rPr>
                <w:noProof/>
                <w:webHidden/>
              </w:rPr>
            </w:r>
            <w:r>
              <w:rPr>
                <w:noProof/>
                <w:webHidden/>
              </w:rPr>
              <w:fldChar w:fldCharType="separate"/>
            </w:r>
            <w:r>
              <w:rPr>
                <w:noProof/>
                <w:webHidden/>
              </w:rPr>
              <w:t>38</w:t>
            </w:r>
            <w:r>
              <w:rPr>
                <w:noProof/>
                <w:webHidden/>
              </w:rPr>
              <w:fldChar w:fldCharType="end"/>
            </w:r>
          </w:hyperlink>
        </w:p>
        <w:p w14:paraId="3D9C8426" w14:textId="5CB8E484"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56" w:history="1">
            <w:r w:rsidRPr="00E9139A">
              <w:rPr>
                <w:rStyle w:val="Hipervnculo"/>
                <w:noProof/>
              </w:rPr>
              <w:t>F.1 Introducción</w:t>
            </w:r>
            <w:r>
              <w:rPr>
                <w:noProof/>
                <w:webHidden/>
              </w:rPr>
              <w:tab/>
            </w:r>
            <w:r>
              <w:rPr>
                <w:noProof/>
                <w:webHidden/>
              </w:rPr>
              <w:fldChar w:fldCharType="begin"/>
            </w:r>
            <w:r>
              <w:rPr>
                <w:noProof/>
                <w:webHidden/>
              </w:rPr>
              <w:instrText xml:space="preserve"> PAGEREF _Toc171403156 \h </w:instrText>
            </w:r>
            <w:r>
              <w:rPr>
                <w:noProof/>
                <w:webHidden/>
              </w:rPr>
            </w:r>
            <w:r>
              <w:rPr>
                <w:noProof/>
                <w:webHidden/>
              </w:rPr>
              <w:fldChar w:fldCharType="separate"/>
            </w:r>
            <w:r>
              <w:rPr>
                <w:noProof/>
                <w:webHidden/>
              </w:rPr>
              <w:t>38</w:t>
            </w:r>
            <w:r>
              <w:rPr>
                <w:noProof/>
                <w:webHidden/>
              </w:rPr>
              <w:fldChar w:fldCharType="end"/>
            </w:r>
          </w:hyperlink>
        </w:p>
        <w:p w14:paraId="3886693E" w14:textId="389890D7"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57" w:history="1">
            <w:r w:rsidRPr="00E9139A">
              <w:rPr>
                <w:rStyle w:val="Hipervnculo"/>
                <w:noProof/>
              </w:rPr>
              <w:t>F.2 Objetivo número 3: Salud y Bienestar</w:t>
            </w:r>
            <w:r>
              <w:rPr>
                <w:noProof/>
                <w:webHidden/>
              </w:rPr>
              <w:tab/>
            </w:r>
            <w:r>
              <w:rPr>
                <w:noProof/>
                <w:webHidden/>
              </w:rPr>
              <w:fldChar w:fldCharType="begin"/>
            </w:r>
            <w:r>
              <w:rPr>
                <w:noProof/>
                <w:webHidden/>
              </w:rPr>
              <w:instrText xml:space="preserve"> PAGEREF _Toc171403157 \h </w:instrText>
            </w:r>
            <w:r>
              <w:rPr>
                <w:noProof/>
                <w:webHidden/>
              </w:rPr>
            </w:r>
            <w:r>
              <w:rPr>
                <w:noProof/>
                <w:webHidden/>
              </w:rPr>
              <w:fldChar w:fldCharType="separate"/>
            </w:r>
            <w:r>
              <w:rPr>
                <w:noProof/>
                <w:webHidden/>
              </w:rPr>
              <w:t>38</w:t>
            </w:r>
            <w:r>
              <w:rPr>
                <w:noProof/>
                <w:webHidden/>
              </w:rPr>
              <w:fldChar w:fldCharType="end"/>
            </w:r>
          </w:hyperlink>
        </w:p>
        <w:p w14:paraId="17803549" w14:textId="2B8305DB" w:rsidR="00D67234" w:rsidRDefault="00D6723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03158" w:history="1">
            <w:r w:rsidRPr="00E9139A">
              <w:rPr>
                <w:rStyle w:val="Hipervnculo"/>
                <w:noProof/>
              </w:rPr>
              <w:t>F.2 Objetivo número 4: Educación de calidad</w:t>
            </w:r>
            <w:r>
              <w:rPr>
                <w:noProof/>
                <w:webHidden/>
              </w:rPr>
              <w:tab/>
            </w:r>
            <w:r>
              <w:rPr>
                <w:noProof/>
                <w:webHidden/>
              </w:rPr>
              <w:fldChar w:fldCharType="begin"/>
            </w:r>
            <w:r>
              <w:rPr>
                <w:noProof/>
                <w:webHidden/>
              </w:rPr>
              <w:instrText xml:space="preserve"> PAGEREF _Toc171403158 \h </w:instrText>
            </w:r>
            <w:r>
              <w:rPr>
                <w:noProof/>
                <w:webHidden/>
              </w:rPr>
            </w:r>
            <w:r>
              <w:rPr>
                <w:noProof/>
                <w:webHidden/>
              </w:rPr>
              <w:fldChar w:fldCharType="separate"/>
            </w:r>
            <w:r>
              <w:rPr>
                <w:noProof/>
                <w:webHidden/>
              </w:rPr>
              <w:t>39</w:t>
            </w:r>
            <w:r>
              <w:rPr>
                <w:noProof/>
                <w:webHidden/>
              </w:rPr>
              <w:fldChar w:fldCharType="end"/>
            </w:r>
          </w:hyperlink>
        </w:p>
        <w:p w14:paraId="2C88E91E" w14:textId="619C871D" w:rsidR="00D67234" w:rsidRDefault="00D6723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03159" w:history="1">
            <w:r w:rsidRPr="00E9139A">
              <w:rPr>
                <w:rStyle w:val="Hipervnculo"/>
                <w:noProof/>
              </w:rPr>
              <w:t>Bibliografía</w:t>
            </w:r>
            <w:r>
              <w:rPr>
                <w:noProof/>
                <w:webHidden/>
              </w:rPr>
              <w:tab/>
            </w:r>
            <w:r>
              <w:rPr>
                <w:noProof/>
                <w:webHidden/>
              </w:rPr>
              <w:fldChar w:fldCharType="begin"/>
            </w:r>
            <w:r>
              <w:rPr>
                <w:noProof/>
                <w:webHidden/>
              </w:rPr>
              <w:instrText xml:space="preserve"> PAGEREF _Toc171403159 \h </w:instrText>
            </w:r>
            <w:r>
              <w:rPr>
                <w:noProof/>
                <w:webHidden/>
              </w:rPr>
            </w:r>
            <w:r>
              <w:rPr>
                <w:noProof/>
                <w:webHidden/>
              </w:rPr>
              <w:fldChar w:fldCharType="separate"/>
            </w:r>
            <w:r>
              <w:rPr>
                <w:noProof/>
                <w:webHidden/>
              </w:rPr>
              <w:t>40</w:t>
            </w:r>
            <w:r>
              <w:rPr>
                <w:noProof/>
                <w:webHidden/>
              </w:rPr>
              <w:fldChar w:fldCharType="end"/>
            </w:r>
          </w:hyperlink>
        </w:p>
        <w:p w14:paraId="3ABBF04B" w14:textId="1B63F533" w:rsidR="00854D07" w:rsidRPr="004C6CB3" w:rsidRDefault="00854D07">
          <w:r w:rsidRPr="004C6CB3">
            <w:rPr>
              <w:b/>
              <w:bCs/>
            </w:rPr>
            <w:fldChar w:fldCharType="end"/>
          </w:r>
        </w:p>
      </w:sdtContent>
    </w:sdt>
    <w:p w14:paraId="4931D2E4" w14:textId="7463A612" w:rsidR="00916ACB" w:rsidRPr="004C6CB3" w:rsidRDefault="00916ACB"/>
    <w:p w14:paraId="2DE6E94A" w14:textId="77777777" w:rsidR="00916ACB" w:rsidRPr="004C6CB3" w:rsidRDefault="00916ACB">
      <w:r w:rsidRPr="004C6CB3">
        <w:br w:type="page"/>
      </w:r>
    </w:p>
    <w:p w14:paraId="6617A1F9" w14:textId="6C723AAC" w:rsidR="00854D07" w:rsidRPr="004C6CB3" w:rsidRDefault="00854D07" w:rsidP="00854D07">
      <w:pPr>
        <w:pStyle w:val="Ttulo1"/>
      </w:pPr>
      <w:bookmarkStart w:id="1" w:name="_Toc171403110"/>
      <w:r w:rsidRPr="004C6CB3">
        <w:lastRenderedPageBreak/>
        <w:t xml:space="preserve">Índice de </w:t>
      </w:r>
      <w:r w:rsidR="00516863" w:rsidRPr="004C6CB3">
        <w:t>I</w:t>
      </w:r>
      <w:r w:rsidRPr="004C6CB3">
        <w:t>lustraciones</w:t>
      </w:r>
      <w:bookmarkEnd w:id="1"/>
    </w:p>
    <w:p w14:paraId="2473D4C6" w14:textId="77777777" w:rsidR="00E60D7A" w:rsidRPr="004C6CB3" w:rsidRDefault="00E60D7A" w:rsidP="00E60D7A"/>
    <w:p w14:paraId="48F12FCE" w14:textId="36B25F2E" w:rsidR="0048257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rsidRPr="004C6CB3">
        <w:fldChar w:fldCharType="begin"/>
      </w:r>
      <w:r w:rsidRPr="004C6CB3">
        <w:instrText xml:space="preserve"> TOC \h \z \c "Ilustración" </w:instrText>
      </w:r>
      <w:r w:rsidRPr="004C6CB3">
        <w:fldChar w:fldCharType="separate"/>
      </w:r>
      <w:hyperlink w:anchor="_Toc171402931" w:history="1">
        <w:r w:rsidR="00482570" w:rsidRPr="00706B19">
          <w:rPr>
            <w:rStyle w:val="Hipervnculo"/>
            <w:noProof/>
          </w:rPr>
          <w:t>Ilustración 1: Diagrama de casos de uso</w:t>
        </w:r>
        <w:r w:rsidR="00482570">
          <w:rPr>
            <w:noProof/>
            <w:webHidden/>
          </w:rPr>
          <w:tab/>
        </w:r>
        <w:r w:rsidR="00482570">
          <w:rPr>
            <w:noProof/>
            <w:webHidden/>
          </w:rPr>
          <w:fldChar w:fldCharType="begin"/>
        </w:r>
        <w:r w:rsidR="00482570">
          <w:rPr>
            <w:noProof/>
            <w:webHidden/>
          </w:rPr>
          <w:instrText xml:space="preserve"> PAGEREF _Toc171402931 \h </w:instrText>
        </w:r>
        <w:r w:rsidR="00482570">
          <w:rPr>
            <w:noProof/>
            <w:webHidden/>
          </w:rPr>
        </w:r>
        <w:r w:rsidR="00482570">
          <w:rPr>
            <w:noProof/>
            <w:webHidden/>
          </w:rPr>
          <w:fldChar w:fldCharType="separate"/>
        </w:r>
        <w:r w:rsidR="00D67234">
          <w:rPr>
            <w:noProof/>
            <w:webHidden/>
          </w:rPr>
          <w:t>13</w:t>
        </w:r>
        <w:r w:rsidR="00482570">
          <w:rPr>
            <w:noProof/>
            <w:webHidden/>
          </w:rPr>
          <w:fldChar w:fldCharType="end"/>
        </w:r>
      </w:hyperlink>
    </w:p>
    <w:p w14:paraId="67C3C2AE" w14:textId="620517A7"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32" w:history="1">
        <w:r w:rsidR="00482570" w:rsidRPr="00706B19">
          <w:rPr>
            <w:rStyle w:val="Hipervnculo"/>
            <w:noProof/>
          </w:rPr>
          <w:t>Ilustración 2: Diagrama de secuencia</w:t>
        </w:r>
        <w:r w:rsidR="00482570">
          <w:rPr>
            <w:noProof/>
            <w:webHidden/>
          </w:rPr>
          <w:tab/>
        </w:r>
        <w:r w:rsidR="00482570">
          <w:rPr>
            <w:noProof/>
            <w:webHidden/>
          </w:rPr>
          <w:fldChar w:fldCharType="begin"/>
        </w:r>
        <w:r w:rsidR="00482570">
          <w:rPr>
            <w:noProof/>
            <w:webHidden/>
          </w:rPr>
          <w:instrText xml:space="preserve"> PAGEREF _Toc171402932 \h </w:instrText>
        </w:r>
        <w:r w:rsidR="00482570">
          <w:rPr>
            <w:noProof/>
            <w:webHidden/>
          </w:rPr>
        </w:r>
        <w:r w:rsidR="00482570">
          <w:rPr>
            <w:noProof/>
            <w:webHidden/>
          </w:rPr>
          <w:fldChar w:fldCharType="separate"/>
        </w:r>
        <w:r w:rsidR="00D67234">
          <w:rPr>
            <w:noProof/>
            <w:webHidden/>
          </w:rPr>
          <w:t>18</w:t>
        </w:r>
        <w:r w:rsidR="00482570">
          <w:rPr>
            <w:noProof/>
            <w:webHidden/>
          </w:rPr>
          <w:fldChar w:fldCharType="end"/>
        </w:r>
      </w:hyperlink>
    </w:p>
    <w:p w14:paraId="5C108D0A" w14:textId="7AA09EED"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33" w:history="1">
        <w:r w:rsidR="00482570" w:rsidRPr="00706B19">
          <w:rPr>
            <w:rStyle w:val="Hipervnculo"/>
            <w:noProof/>
          </w:rPr>
          <w:t>Ilustración 3 [7]: pantalla de Inicio</w:t>
        </w:r>
        <w:r w:rsidR="00482570">
          <w:rPr>
            <w:noProof/>
            <w:webHidden/>
          </w:rPr>
          <w:tab/>
        </w:r>
        <w:r w:rsidR="00482570">
          <w:rPr>
            <w:noProof/>
            <w:webHidden/>
          </w:rPr>
          <w:fldChar w:fldCharType="begin"/>
        </w:r>
        <w:r w:rsidR="00482570">
          <w:rPr>
            <w:noProof/>
            <w:webHidden/>
          </w:rPr>
          <w:instrText xml:space="preserve"> PAGEREF _Toc171402933 \h </w:instrText>
        </w:r>
        <w:r w:rsidR="00482570">
          <w:rPr>
            <w:noProof/>
            <w:webHidden/>
          </w:rPr>
        </w:r>
        <w:r w:rsidR="00482570">
          <w:rPr>
            <w:noProof/>
            <w:webHidden/>
          </w:rPr>
          <w:fldChar w:fldCharType="separate"/>
        </w:r>
        <w:r w:rsidR="00D67234">
          <w:rPr>
            <w:noProof/>
            <w:webHidden/>
          </w:rPr>
          <w:t>31</w:t>
        </w:r>
        <w:r w:rsidR="00482570">
          <w:rPr>
            <w:noProof/>
            <w:webHidden/>
          </w:rPr>
          <w:fldChar w:fldCharType="end"/>
        </w:r>
      </w:hyperlink>
    </w:p>
    <w:p w14:paraId="01FF8DD5" w14:textId="6DAAE25F"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34" w:history="1">
        <w:r w:rsidR="00482570" w:rsidRPr="00706B19">
          <w:rPr>
            <w:rStyle w:val="Hipervnculo"/>
            <w:noProof/>
          </w:rPr>
          <w:t>Ilustración 4 [7]: pantalla de Login</w:t>
        </w:r>
        <w:r w:rsidR="00482570">
          <w:rPr>
            <w:noProof/>
            <w:webHidden/>
          </w:rPr>
          <w:tab/>
        </w:r>
        <w:r w:rsidR="00482570">
          <w:rPr>
            <w:noProof/>
            <w:webHidden/>
          </w:rPr>
          <w:fldChar w:fldCharType="begin"/>
        </w:r>
        <w:r w:rsidR="00482570">
          <w:rPr>
            <w:noProof/>
            <w:webHidden/>
          </w:rPr>
          <w:instrText xml:space="preserve"> PAGEREF _Toc171402934 \h </w:instrText>
        </w:r>
        <w:r w:rsidR="00482570">
          <w:rPr>
            <w:noProof/>
            <w:webHidden/>
          </w:rPr>
        </w:r>
        <w:r w:rsidR="00482570">
          <w:rPr>
            <w:noProof/>
            <w:webHidden/>
          </w:rPr>
          <w:fldChar w:fldCharType="separate"/>
        </w:r>
        <w:r w:rsidR="00D67234">
          <w:rPr>
            <w:noProof/>
            <w:webHidden/>
          </w:rPr>
          <w:t>32</w:t>
        </w:r>
        <w:r w:rsidR="00482570">
          <w:rPr>
            <w:noProof/>
            <w:webHidden/>
          </w:rPr>
          <w:fldChar w:fldCharType="end"/>
        </w:r>
      </w:hyperlink>
    </w:p>
    <w:p w14:paraId="43F0C5A6" w14:textId="6133F9A4"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35" w:history="1">
        <w:r w:rsidR="00482570" w:rsidRPr="00706B19">
          <w:rPr>
            <w:rStyle w:val="Hipervnculo"/>
            <w:noProof/>
          </w:rPr>
          <w:t>Ilustración 5 [7]: pantalla de Registro</w:t>
        </w:r>
        <w:r w:rsidR="00482570">
          <w:rPr>
            <w:noProof/>
            <w:webHidden/>
          </w:rPr>
          <w:tab/>
        </w:r>
        <w:r w:rsidR="00482570">
          <w:rPr>
            <w:noProof/>
            <w:webHidden/>
          </w:rPr>
          <w:fldChar w:fldCharType="begin"/>
        </w:r>
        <w:r w:rsidR="00482570">
          <w:rPr>
            <w:noProof/>
            <w:webHidden/>
          </w:rPr>
          <w:instrText xml:space="preserve"> PAGEREF _Toc171402935 \h </w:instrText>
        </w:r>
        <w:r w:rsidR="00482570">
          <w:rPr>
            <w:noProof/>
            <w:webHidden/>
          </w:rPr>
        </w:r>
        <w:r w:rsidR="00482570">
          <w:rPr>
            <w:noProof/>
            <w:webHidden/>
          </w:rPr>
          <w:fldChar w:fldCharType="separate"/>
        </w:r>
        <w:r w:rsidR="00D67234">
          <w:rPr>
            <w:noProof/>
            <w:webHidden/>
          </w:rPr>
          <w:t>33</w:t>
        </w:r>
        <w:r w:rsidR="00482570">
          <w:rPr>
            <w:noProof/>
            <w:webHidden/>
          </w:rPr>
          <w:fldChar w:fldCharType="end"/>
        </w:r>
      </w:hyperlink>
    </w:p>
    <w:p w14:paraId="06DB3DAA" w14:textId="7DA6931E"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36" w:history="1">
        <w:r w:rsidR="00482570" w:rsidRPr="00706B19">
          <w:rPr>
            <w:rStyle w:val="Hipervnculo"/>
            <w:noProof/>
          </w:rPr>
          <w:t>Ilustración 6 [7]: pantalla de Inicio de sesión</w:t>
        </w:r>
        <w:r w:rsidR="00482570">
          <w:rPr>
            <w:noProof/>
            <w:webHidden/>
          </w:rPr>
          <w:tab/>
        </w:r>
        <w:r w:rsidR="00482570">
          <w:rPr>
            <w:noProof/>
            <w:webHidden/>
          </w:rPr>
          <w:fldChar w:fldCharType="begin"/>
        </w:r>
        <w:r w:rsidR="00482570">
          <w:rPr>
            <w:noProof/>
            <w:webHidden/>
          </w:rPr>
          <w:instrText xml:space="preserve"> PAGEREF _Toc171402936 \h </w:instrText>
        </w:r>
        <w:r w:rsidR="00482570">
          <w:rPr>
            <w:noProof/>
            <w:webHidden/>
          </w:rPr>
        </w:r>
        <w:r w:rsidR="00482570">
          <w:rPr>
            <w:noProof/>
            <w:webHidden/>
          </w:rPr>
          <w:fldChar w:fldCharType="separate"/>
        </w:r>
        <w:r w:rsidR="00D67234">
          <w:rPr>
            <w:noProof/>
            <w:webHidden/>
          </w:rPr>
          <w:t>33</w:t>
        </w:r>
        <w:r w:rsidR="00482570">
          <w:rPr>
            <w:noProof/>
            <w:webHidden/>
          </w:rPr>
          <w:fldChar w:fldCharType="end"/>
        </w:r>
      </w:hyperlink>
    </w:p>
    <w:p w14:paraId="23D94A66" w14:textId="5779B1EB"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37" w:history="1">
        <w:r w:rsidR="00482570" w:rsidRPr="00706B19">
          <w:rPr>
            <w:rStyle w:val="Hipervnculo"/>
            <w:noProof/>
          </w:rPr>
          <w:t>Ilustración 7 [7]: pantalla de Selección del tipo de datos de entrada</w:t>
        </w:r>
        <w:r w:rsidR="00482570">
          <w:rPr>
            <w:noProof/>
            <w:webHidden/>
          </w:rPr>
          <w:tab/>
        </w:r>
        <w:r w:rsidR="00482570">
          <w:rPr>
            <w:noProof/>
            <w:webHidden/>
          </w:rPr>
          <w:fldChar w:fldCharType="begin"/>
        </w:r>
        <w:r w:rsidR="00482570">
          <w:rPr>
            <w:noProof/>
            <w:webHidden/>
          </w:rPr>
          <w:instrText xml:space="preserve"> PAGEREF _Toc171402937 \h </w:instrText>
        </w:r>
        <w:r w:rsidR="00482570">
          <w:rPr>
            <w:noProof/>
            <w:webHidden/>
          </w:rPr>
        </w:r>
        <w:r w:rsidR="00482570">
          <w:rPr>
            <w:noProof/>
            <w:webHidden/>
          </w:rPr>
          <w:fldChar w:fldCharType="separate"/>
        </w:r>
        <w:r w:rsidR="00D67234">
          <w:rPr>
            <w:noProof/>
            <w:webHidden/>
          </w:rPr>
          <w:t>34</w:t>
        </w:r>
        <w:r w:rsidR="00482570">
          <w:rPr>
            <w:noProof/>
            <w:webHidden/>
          </w:rPr>
          <w:fldChar w:fldCharType="end"/>
        </w:r>
      </w:hyperlink>
    </w:p>
    <w:p w14:paraId="6207E1E7" w14:textId="36E1E5E8"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38" w:history="1">
        <w:r w:rsidR="00482570" w:rsidRPr="00706B19">
          <w:rPr>
            <w:rStyle w:val="Hipervnculo"/>
            <w:noProof/>
          </w:rPr>
          <w:t>Ilustración 8 [7]: pantalla de Generación de redes aleatorias</w:t>
        </w:r>
        <w:r w:rsidR="00482570">
          <w:rPr>
            <w:noProof/>
            <w:webHidden/>
          </w:rPr>
          <w:tab/>
        </w:r>
        <w:r w:rsidR="00482570">
          <w:rPr>
            <w:noProof/>
            <w:webHidden/>
          </w:rPr>
          <w:fldChar w:fldCharType="begin"/>
        </w:r>
        <w:r w:rsidR="00482570">
          <w:rPr>
            <w:noProof/>
            <w:webHidden/>
          </w:rPr>
          <w:instrText xml:space="preserve"> PAGEREF _Toc171402938 \h </w:instrText>
        </w:r>
        <w:r w:rsidR="00482570">
          <w:rPr>
            <w:noProof/>
            <w:webHidden/>
          </w:rPr>
        </w:r>
        <w:r w:rsidR="00482570">
          <w:rPr>
            <w:noProof/>
            <w:webHidden/>
          </w:rPr>
          <w:fldChar w:fldCharType="separate"/>
        </w:r>
        <w:r w:rsidR="00D67234">
          <w:rPr>
            <w:noProof/>
            <w:webHidden/>
          </w:rPr>
          <w:t>34</w:t>
        </w:r>
        <w:r w:rsidR="00482570">
          <w:rPr>
            <w:noProof/>
            <w:webHidden/>
          </w:rPr>
          <w:fldChar w:fldCharType="end"/>
        </w:r>
      </w:hyperlink>
    </w:p>
    <w:p w14:paraId="63723342" w14:textId="430C4348"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39" w:history="1">
        <w:r w:rsidR="00482570" w:rsidRPr="00706B19">
          <w:rPr>
            <w:rStyle w:val="Hipervnculo"/>
            <w:noProof/>
          </w:rPr>
          <w:t>Ilustración 9 [7]: Subida de ficheros</w:t>
        </w:r>
        <w:r w:rsidR="00482570">
          <w:rPr>
            <w:noProof/>
            <w:webHidden/>
          </w:rPr>
          <w:tab/>
        </w:r>
        <w:r w:rsidR="00482570">
          <w:rPr>
            <w:noProof/>
            <w:webHidden/>
          </w:rPr>
          <w:fldChar w:fldCharType="begin"/>
        </w:r>
        <w:r w:rsidR="00482570">
          <w:rPr>
            <w:noProof/>
            <w:webHidden/>
          </w:rPr>
          <w:instrText xml:space="preserve"> PAGEREF _Toc171402939 \h </w:instrText>
        </w:r>
        <w:r w:rsidR="00482570">
          <w:rPr>
            <w:noProof/>
            <w:webHidden/>
          </w:rPr>
        </w:r>
        <w:r w:rsidR="00482570">
          <w:rPr>
            <w:noProof/>
            <w:webHidden/>
          </w:rPr>
          <w:fldChar w:fldCharType="separate"/>
        </w:r>
        <w:r w:rsidR="00D67234">
          <w:rPr>
            <w:noProof/>
            <w:webHidden/>
          </w:rPr>
          <w:t>35</w:t>
        </w:r>
        <w:r w:rsidR="00482570">
          <w:rPr>
            <w:noProof/>
            <w:webHidden/>
          </w:rPr>
          <w:fldChar w:fldCharType="end"/>
        </w:r>
      </w:hyperlink>
    </w:p>
    <w:p w14:paraId="2F254ABC" w14:textId="24521777"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0" w:history="1">
        <w:r w:rsidR="00482570" w:rsidRPr="00706B19">
          <w:rPr>
            <w:rStyle w:val="Hipervnculo"/>
            <w:noProof/>
          </w:rPr>
          <w:t>Ilustración 10: pantalla de Selección de algoritmo</w:t>
        </w:r>
        <w:r w:rsidR="00482570">
          <w:rPr>
            <w:noProof/>
            <w:webHidden/>
          </w:rPr>
          <w:tab/>
        </w:r>
        <w:r w:rsidR="00482570">
          <w:rPr>
            <w:noProof/>
            <w:webHidden/>
          </w:rPr>
          <w:fldChar w:fldCharType="begin"/>
        </w:r>
        <w:r w:rsidR="00482570">
          <w:rPr>
            <w:noProof/>
            <w:webHidden/>
          </w:rPr>
          <w:instrText xml:space="preserve"> PAGEREF _Toc171402940 \h </w:instrText>
        </w:r>
        <w:r w:rsidR="00482570">
          <w:rPr>
            <w:noProof/>
            <w:webHidden/>
          </w:rPr>
        </w:r>
        <w:r w:rsidR="00482570">
          <w:rPr>
            <w:noProof/>
            <w:webHidden/>
          </w:rPr>
          <w:fldChar w:fldCharType="separate"/>
        </w:r>
        <w:r w:rsidR="00D67234">
          <w:rPr>
            <w:noProof/>
            <w:webHidden/>
          </w:rPr>
          <w:t>35</w:t>
        </w:r>
        <w:r w:rsidR="00482570">
          <w:rPr>
            <w:noProof/>
            <w:webHidden/>
          </w:rPr>
          <w:fldChar w:fldCharType="end"/>
        </w:r>
      </w:hyperlink>
    </w:p>
    <w:p w14:paraId="44B0ED62" w14:textId="49763F0B"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1" w:history="1">
        <w:r w:rsidR="00482570" w:rsidRPr="00706B19">
          <w:rPr>
            <w:rStyle w:val="Hipervnculo"/>
            <w:noProof/>
          </w:rPr>
          <w:t>Ilustración 11:pantalla de Selección de opciones del algoritmo genético</w:t>
        </w:r>
        <w:r w:rsidR="00482570">
          <w:rPr>
            <w:noProof/>
            <w:webHidden/>
          </w:rPr>
          <w:tab/>
        </w:r>
        <w:r w:rsidR="00482570">
          <w:rPr>
            <w:noProof/>
            <w:webHidden/>
          </w:rPr>
          <w:fldChar w:fldCharType="begin"/>
        </w:r>
        <w:r w:rsidR="00482570">
          <w:rPr>
            <w:noProof/>
            <w:webHidden/>
          </w:rPr>
          <w:instrText xml:space="preserve"> PAGEREF _Toc171402941 \h </w:instrText>
        </w:r>
        <w:r w:rsidR="00482570">
          <w:rPr>
            <w:noProof/>
            <w:webHidden/>
          </w:rPr>
        </w:r>
        <w:r w:rsidR="00482570">
          <w:rPr>
            <w:noProof/>
            <w:webHidden/>
          </w:rPr>
          <w:fldChar w:fldCharType="separate"/>
        </w:r>
        <w:r w:rsidR="00D67234">
          <w:rPr>
            <w:noProof/>
            <w:webHidden/>
          </w:rPr>
          <w:t>36</w:t>
        </w:r>
        <w:r w:rsidR="00482570">
          <w:rPr>
            <w:noProof/>
            <w:webHidden/>
          </w:rPr>
          <w:fldChar w:fldCharType="end"/>
        </w:r>
      </w:hyperlink>
    </w:p>
    <w:p w14:paraId="528F8F55" w14:textId="0F7216C4"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2" w:history="1">
        <w:r w:rsidR="00482570" w:rsidRPr="00706B19">
          <w:rPr>
            <w:rStyle w:val="Hipervnculo"/>
            <w:noProof/>
          </w:rPr>
          <w:t>Ilustración 12: pantalla de Selección de parámetros del algoritmo genético</w:t>
        </w:r>
        <w:r w:rsidR="00482570">
          <w:rPr>
            <w:noProof/>
            <w:webHidden/>
          </w:rPr>
          <w:tab/>
        </w:r>
        <w:r w:rsidR="00482570">
          <w:rPr>
            <w:noProof/>
            <w:webHidden/>
          </w:rPr>
          <w:fldChar w:fldCharType="begin"/>
        </w:r>
        <w:r w:rsidR="00482570">
          <w:rPr>
            <w:noProof/>
            <w:webHidden/>
          </w:rPr>
          <w:instrText xml:space="preserve"> PAGEREF _Toc171402942 \h </w:instrText>
        </w:r>
        <w:r w:rsidR="00482570">
          <w:rPr>
            <w:noProof/>
            <w:webHidden/>
          </w:rPr>
        </w:r>
        <w:r w:rsidR="00482570">
          <w:rPr>
            <w:noProof/>
            <w:webHidden/>
          </w:rPr>
          <w:fldChar w:fldCharType="separate"/>
        </w:r>
        <w:r w:rsidR="00D67234">
          <w:rPr>
            <w:noProof/>
            <w:webHidden/>
          </w:rPr>
          <w:t>36</w:t>
        </w:r>
        <w:r w:rsidR="00482570">
          <w:rPr>
            <w:noProof/>
            <w:webHidden/>
          </w:rPr>
          <w:fldChar w:fldCharType="end"/>
        </w:r>
      </w:hyperlink>
    </w:p>
    <w:p w14:paraId="687A9BB3" w14:textId="7D2BF209"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3" w:history="1">
        <w:r w:rsidR="00482570" w:rsidRPr="00706B19">
          <w:rPr>
            <w:rStyle w:val="Hipervnculo"/>
            <w:noProof/>
          </w:rPr>
          <w:t>Ilustración 13: Resultados del AG, descargas</w:t>
        </w:r>
        <w:r w:rsidR="00482570">
          <w:rPr>
            <w:noProof/>
            <w:webHidden/>
          </w:rPr>
          <w:tab/>
        </w:r>
        <w:r w:rsidR="00482570">
          <w:rPr>
            <w:noProof/>
            <w:webHidden/>
          </w:rPr>
          <w:fldChar w:fldCharType="begin"/>
        </w:r>
        <w:r w:rsidR="00482570">
          <w:rPr>
            <w:noProof/>
            <w:webHidden/>
          </w:rPr>
          <w:instrText xml:space="preserve"> PAGEREF _Toc171402943 \h </w:instrText>
        </w:r>
        <w:r w:rsidR="00482570">
          <w:rPr>
            <w:noProof/>
            <w:webHidden/>
          </w:rPr>
        </w:r>
        <w:r w:rsidR="00482570">
          <w:rPr>
            <w:noProof/>
            <w:webHidden/>
          </w:rPr>
          <w:fldChar w:fldCharType="separate"/>
        </w:r>
        <w:r w:rsidR="00D67234">
          <w:rPr>
            <w:noProof/>
            <w:webHidden/>
          </w:rPr>
          <w:t>37</w:t>
        </w:r>
        <w:r w:rsidR="00482570">
          <w:rPr>
            <w:noProof/>
            <w:webHidden/>
          </w:rPr>
          <w:fldChar w:fldCharType="end"/>
        </w:r>
      </w:hyperlink>
    </w:p>
    <w:p w14:paraId="42B40A7A" w14:textId="558E6389"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4" w:history="1">
        <w:r w:rsidR="00482570" w:rsidRPr="00706B19">
          <w:rPr>
            <w:rStyle w:val="Hipervnculo"/>
            <w:noProof/>
          </w:rPr>
          <w:t>Ilustración 14: Resultados del AG, gráficas</w:t>
        </w:r>
        <w:r w:rsidR="00482570">
          <w:rPr>
            <w:noProof/>
            <w:webHidden/>
          </w:rPr>
          <w:tab/>
        </w:r>
        <w:r w:rsidR="00482570">
          <w:rPr>
            <w:noProof/>
            <w:webHidden/>
          </w:rPr>
          <w:fldChar w:fldCharType="begin"/>
        </w:r>
        <w:r w:rsidR="00482570">
          <w:rPr>
            <w:noProof/>
            <w:webHidden/>
          </w:rPr>
          <w:instrText xml:space="preserve"> PAGEREF _Toc171402944 \h </w:instrText>
        </w:r>
        <w:r w:rsidR="00482570">
          <w:rPr>
            <w:noProof/>
            <w:webHidden/>
          </w:rPr>
        </w:r>
        <w:r w:rsidR="00482570">
          <w:rPr>
            <w:noProof/>
            <w:webHidden/>
          </w:rPr>
          <w:fldChar w:fldCharType="separate"/>
        </w:r>
        <w:r w:rsidR="00D67234">
          <w:rPr>
            <w:noProof/>
            <w:webHidden/>
          </w:rPr>
          <w:t>37</w:t>
        </w:r>
        <w:r w:rsidR="00482570">
          <w:rPr>
            <w:noProof/>
            <w:webHidden/>
          </w:rPr>
          <w:fldChar w:fldCharType="end"/>
        </w:r>
      </w:hyperlink>
    </w:p>
    <w:p w14:paraId="164AD91D" w14:textId="1002CC1B" w:rsidR="00B73904" w:rsidRPr="004C6CB3" w:rsidRDefault="00775000" w:rsidP="00A73856">
      <w:r w:rsidRPr="004C6CB3">
        <w:fldChar w:fldCharType="end"/>
      </w:r>
    </w:p>
    <w:p w14:paraId="41930E21" w14:textId="77777777" w:rsidR="00B73904" w:rsidRPr="004C6CB3" w:rsidRDefault="00B73904">
      <w:pPr>
        <w:jc w:val="left"/>
      </w:pPr>
      <w:r w:rsidRPr="004C6CB3">
        <w:br w:type="page"/>
      </w:r>
    </w:p>
    <w:p w14:paraId="72DBB36E" w14:textId="42A1B475" w:rsidR="00B73904" w:rsidRPr="004C6CB3" w:rsidRDefault="00B73904" w:rsidP="00B73904">
      <w:pPr>
        <w:pStyle w:val="Ttulo1"/>
      </w:pPr>
      <w:bookmarkStart w:id="2" w:name="_Toc171403111"/>
      <w:r w:rsidRPr="004C6CB3">
        <w:lastRenderedPageBreak/>
        <w:t>Índice de Tablas</w:t>
      </w:r>
      <w:bookmarkEnd w:id="2"/>
    </w:p>
    <w:p w14:paraId="00AD951E" w14:textId="77777777" w:rsidR="00E60D7A" w:rsidRPr="004C6CB3" w:rsidRDefault="00E60D7A" w:rsidP="00E60D7A"/>
    <w:p w14:paraId="25E49E07" w14:textId="125F57ED" w:rsidR="0048257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rsidRPr="004C6CB3">
        <w:fldChar w:fldCharType="begin"/>
      </w:r>
      <w:r w:rsidRPr="004C6CB3">
        <w:instrText xml:space="preserve"> TOC \h \z \c "Tabla" </w:instrText>
      </w:r>
      <w:r w:rsidRPr="004C6CB3">
        <w:fldChar w:fldCharType="separate"/>
      </w:r>
      <w:hyperlink w:anchor="_Toc171402945" w:history="1">
        <w:r w:rsidR="00482570" w:rsidRPr="004B258C">
          <w:rPr>
            <w:rStyle w:val="Hipervnculo"/>
            <w:noProof/>
          </w:rPr>
          <w:t>Tabla 1: Costes de personal</w:t>
        </w:r>
        <w:r w:rsidR="00482570">
          <w:rPr>
            <w:noProof/>
            <w:webHidden/>
          </w:rPr>
          <w:tab/>
        </w:r>
        <w:r w:rsidR="00482570">
          <w:rPr>
            <w:noProof/>
            <w:webHidden/>
          </w:rPr>
          <w:fldChar w:fldCharType="begin"/>
        </w:r>
        <w:r w:rsidR="00482570">
          <w:rPr>
            <w:noProof/>
            <w:webHidden/>
          </w:rPr>
          <w:instrText xml:space="preserve"> PAGEREF _Toc171402945 \h </w:instrText>
        </w:r>
        <w:r w:rsidR="00482570">
          <w:rPr>
            <w:noProof/>
            <w:webHidden/>
          </w:rPr>
        </w:r>
        <w:r w:rsidR="00482570">
          <w:rPr>
            <w:noProof/>
            <w:webHidden/>
          </w:rPr>
          <w:fldChar w:fldCharType="separate"/>
        </w:r>
        <w:r w:rsidR="00D67234">
          <w:rPr>
            <w:noProof/>
            <w:webHidden/>
          </w:rPr>
          <w:t>11</w:t>
        </w:r>
        <w:r w:rsidR="00482570">
          <w:rPr>
            <w:noProof/>
            <w:webHidden/>
          </w:rPr>
          <w:fldChar w:fldCharType="end"/>
        </w:r>
      </w:hyperlink>
    </w:p>
    <w:p w14:paraId="4E8F420B" w14:textId="5E70F15B"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6" w:history="1">
        <w:r w:rsidR="00482570" w:rsidRPr="004B258C">
          <w:rPr>
            <w:rStyle w:val="Hipervnculo"/>
            <w:noProof/>
          </w:rPr>
          <w:t>Tabla 2: Costes de hardware</w:t>
        </w:r>
        <w:r w:rsidR="00482570">
          <w:rPr>
            <w:noProof/>
            <w:webHidden/>
          </w:rPr>
          <w:tab/>
        </w:r>
        <w:r w:rsidR="00482570">
          <w:rPr>
            <w:noProof/>
            <w:webHidden/>
          </w:rPr>
          <w:fldChar w:fldCharType="begin"/>
        </w:r>
        <w:r w:rsidR="00482570">
          <w:rPr>
            <w:noProof/>
            <w:webHidden/>
          </w:rPr>
          <w:instrText xml:space="preserve"> PAGEREF _Toc171402946 \h </w:instrText>
        </w:r>
        <w:r w:rsidR="00482570">
          <w:rPr>
            <w:noProof/>
            <w:webHidden/>
          </w:rPr>
        </w:r>
        <w:r w:rsidR="00482570">
          <w:rPr>
            <w:noProof/>
            <w:webHidden/>
          </w:rPr>
          <w:fldChar w:fldCharType="separate"/>
        </w:r>
        <w:r w:rsidR="00D67234">
          <w:rPr>
            <w:noProof/>
            <w:webHidden/>
          </w:rPr>
          <w:t>12</w:t>
        </w:r>
        <w:r w:rsidR="00482570">
          <w:rPr>
            <w:noProof/>
            <w:webHidden/>
          </w:rPr>
          <w:fldChar w:fldCharType="end"/>
        </w:r>
      </w:hyperlink>
    </w:p>
    <w:p w14:paraId="68E56F1E" w14:textId="3B62FC1F"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7" w:history="1">
        <w:r w:rsidR="00482570" w:rsidRPr="004B258C">
          <w:rPr>
            <w:rStyle w:val="Hipervnculo"/>
            <w:noProof/>
          </w:rPr>
          <w:t>Tabla 3: Costes de software</w:t>
        </w:r>
        <w:r w:rsidR="00482570">
          <w:rPr>
            <w:noProof/>
            <w:webHidden/>
          </w:rPr>
          <w:tab/>
        </w:r>
        <w:r w:rsidR="00482570">
          <w:rPr>
            <w:noProof/>
            <w:webHidden/>
          </w:rPr>
          <w:fldChar w:fldCharType="begin"/>
        </w:r>
        <w:r w:rsidR="00482570">
          <w:rPr>
            <w:noProof/>
            <w:webHidden/>
          </w:rPr>
          <w:instrText xml:space="preserve"> PAGEREF _Toc171402947 \h </w:instrText>
        </w:r>
        <w:r w:rsidR="00482570">
          <w:rPr>
            <w:noProof/>
            <w:webHidden/>
          </w:rPr>
        </w:r>
        <w:r w:rsidR="00482570">
          <w:rPr>
            <w:noProof/>
            <w:webHidden/>
          </w:rPr>
          <w:fldChar w:fldCharType="separate"/>
        </w:r>
        <w:r w:rsidR="00D67234">
          <w:rPr>
            <w:noProof/>
            <w:webHidden/>
          </w:rPr>
          <w:t>12</w:t>
        </w:r>
        <w:r w:rsidR="00482570">
          <w:rPr>
            <w:noProof/>
            <w:webHidden/>
          </w:rPr>
          <w:fldChar w:fldCharType="end"/>
        </w:r>
      </w:hyperlink>
    </w:p>
    <w:p w14:paraId="44E4CAE8" w14:textId="41BEF97B"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8" w:history="1">
        <w:r w:rsidR="00482570" w:rsidRPr="004B258C">
          <w:rPr>
            <w:rStyle w:val="Hipervnculo"/>
            <w:noProof/>
          </w:rPr>
          <w:t>Tabla 4: Costes varios</w:t>
        </w:r>
        <w:r w:rsidR="00482570">
          <w:rPr>
            <w:noProof/>
            <w:webHidden/>
          </w:rPr>
          <w:tab/>
        </w:r>
        <w:r w:rsidR="00482570">
          <w:rPr>
            <w:noProof/>
            <w:webHidden/>
          </w:rPr>
          <w:fldChar w:fldCharType="begin"/>
        </w:r>
        <w:r w:rsidR="00482570">
          <w:rPr>
            <w:noProof/>
            <w:webHidden/>
          </w:rPr>
          <w:instrText xml:space="preserve"> PAGEREF _Toc171402948 \h </w:instrText>
        </w:r>
        <w:r w:rsidR="00482570">
          <w:rPr>
            <w:noProof/>
            <w:webHidden/>
          </w:rPr>
        </w:r>
        <w:r w:rsidR="00482570">
          <w:rPr>
            <w:noProof/>
            <w:webHidden/>
          </w:rPr>
          <w:fldChar w:fldCharType="separate"/>
        </w:r>
        <w:r w:rsidR="00D67234">
          <w:rPr>
            <w:noProof/>
            <w:webHidden/>
          </w:rPr>
          <w:t>12</w:t>
        </w:r>
        <w:r w:rsidR="00482570">
          <w:rPr>
            <w:noProof/>
            <w:webHidden/>
          </w:rPr>
          <w:fldChar w:fldCharType="end"/>
        </w:r>
      </w:hyperlink>
    </w:p>
    <w:p w14:paraId="18490D89" w14:textId="7CB29DD5"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9" w:history="1">
        <w:r w:rsidR="00482570" w:rsidRPr="004B258C">
          <w:rPr>
            <w:rStyle w:val="Hipervnculo"/>
            <w:noProof/>
          </w:rPr>
          <w:t>Tabla 5: Costes totales</w:t>
        </w:r>
        <w:r w:rsidR="00482570">
          <w:rPr>
            <w:noProof/>
            <w:webHidden/>
          </w:rPr>
          <w:tab/>
        </w:r>
        <w:r w:rsidR="00482570">
          <w:rPr>
            <w:noProof/>
            <w:webHidden/>
          </w:rPr>
          <w:fldChar w:fldCharType="begin"/>
        </w:r>
        <w:r w:rsidR="00482570">
          <w:rPr>
            <w:noProof/>
            <w:webHidden/>
          </w:rPr>
          <w:instrText xml:space="preserve"> PAGEREF _Toc171402949 \h </w:instrText>
        </w:r>
        <w:r w:rsidR="00482570">
          <w:rPr>
            <w:noProof/>
            <w:webHidden/>
          </w:rPr>
        </w:r>
        <w:r w:rsidR="00482570">
          <w:rPr>
            <w:noProof/>
            <w:webHidden/>
          </w:rPr>
          <w:fldChar w:fldCharType="separate"/>
        </w:r>
        <w:r w:rsidR="00D67234">
          <w:rPr>
            <w:noProof/>
            <w:webHidden/>
          </w:rPr>
          <w:t>13</w:t>
        </w:r>
        <w:r w:rsidR="00482570">
          <w:rPr>
            <w:noProof/>
            <w:webHidden/>
          </w:rPr>
          <w:fldChar w:fldCharType="end"/>
        </w:r>
      </w:hyperlink>
    </w:p>
    <w:p w14:paraId="4598FFC9" w14:textId="0E998896"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0" w:history="1">
        <w:r w:rsidR="00482570" w:rsidRPr="004B258C">
          <w:rPr>
            <w:rStyle w:val="Hipervnculo"/>
            <w:noProof/>
          </w:rPr>
          <w:t>Tabla 6: tabla de licencias</w:t>
        </w:r>
        <w:r w:rsidR="00482570">
          <w:rPr>
            <w:noProof/>
            <w:webHidden/>
          </w:rPr>
          <w:tab/>
        </w:r>
        <w:r w:rsidR="00482570">
          <w:rPr>
            <w:noProof/>
            <w:webHidden/>
          </w:rPr>
          <w:fldChar w:fldCharType="begin"/>
        </w:r>
        <w:r w:rsidR="00482570">
          <w:rPr>
            <w:noProof/>
            <w:webHidden/>
          </w:rPr>
          <w:instrText xml:space="preserve"> PAGEREF _Toc171402950 \h </w:instrText>
        </w:r>
        <w:r w:rsidR="00482570">
          <w:rPr>
            <w:noProof/>
            <w:webHidden/>
          </w:rPr>
        </w:r>
        <w:r w:rsidR="00482570">
          <w:rPr>
            <w:noProof/>
            <w:webHidden/>
          </w:rPr>
          <w:fldChar w:fldCharType="separate"/>
        </w:r>
        <w:r w:rsidR="00D67234">
          <w:rPr>
            <w:noProof/>
            <w:webHidden/>
          </w:rPr>
          <w:t>13</w:t>
        </w:r>
        <w:r w:rsidR="00482570">
          <w:rPr>
            <w:noProof/>
            <w:webHidden/>
          </w:rPr>
          <w:fldChar w:fldCharType="end"/>
        </w:r>
      </w:hyperlink>
    </w:p>
    <w:p w14:paraId="199992A5" w14:textId="782AD64C"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1" w:history="1">
        <w:r w:rsidR="00482570" w:rsidRPr="004B258C">
          <w:rPr>
            <w:rStyle w:val="Hipervnculo"/>
            <w:noProof/>
          </w:rPr>
          <w:t>Tabla 7: Caso de uso 1</w:t>
        </w:r>
        <w:r w:rsidR="00482570">
          <w:rPr>
            <w:noProof/>
            <w:webHidden/>
          </w:rPr>
          <w:tab/>
        </w:r>
        <w:r w:rsidR="00482570">
          <w:rPr>
            <w:noProof/>
            <w:webHidden/>
          </w:rPr>
          <w:fldChar w:fldCharType="begin"/>
        </w:r>
        <w:r w:rsidR="00482570">
          <w:rPr>
            <w:noProof/>
            <w:webHidden/>
          </w:rPr>
          <w:instrText xml:space="preserve"> PAGEREF _Toc171402951 \h </w:instrText>
        </w:r>
        <w:r w:rsidR="00482570">
          <w:rPr>
            <w:noProof/>
            <w:webHidden/>
          </w:rPr>
        </w:r>
        <w:r w:rsidR="00482570">
          <w:rPr>
            <w:noProof/>
            <w:webHidden/>
          </w:rPr>
          <w:fldChar w:fldCharType="separate"/>
        </w:r>
        <w:r w:rsidR="00D67234">
          <w:rPr>
            <w:noProof/>
            <w:webHidden/>
          </w:rPr>
          <w:t>14</w:t>
        </w:r>
        <w:r w:rsidR="00482570">
          <w:rPr>
            <w:noProof/>
            <w:webHidden/>
          </w:rPr>
          <w:fldChar w:fldCharType="end"/>
        </w:r>
      </w:hyperlink>
    </w:p>
    <w:p w14:paraId="339B8880" w14:textId="332693A9"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2" w:history="1">
        <w:r w:rsidR="00482570" w:rsidRPr="004B258C">
          <w:rPr>
            <w:rStyle w:val="Hipervnculo"/>
            <w:noProof/>
          </w:rPr>
          <w:t>Tabla 8: Caso de uso 2</w:t>
        </w:r>
        <w:r w:rsidR="00482570">
          <w:rPr>
            <w:noProof/>
            <w:webHidden/>
          </w:rPr>
          <w:tab/>
        </w:r>
        <w:r w:rsidR="00482570">
          <w:rPr>
            <w:noProof/>
            <w:webHidden/>
          </w:rPr>
          <w:fldChar w:fldCharType="begin"/>
        </w:r>
        <w:r w:rsidR="00482570">
          <w:rPr>
            <w:noProof/>
            <w:webHidden/>
          </w:rPr>
          <w:instrText xml:space="preserve"> PAGEREF _Toc171402952 \h </w:instrText>
        </w:r>
        <w:r w:rsidR="00482570">
          <w:rPr>
            <w:noProof/>
            <w:webHidden/>
          </w:rPr>
        </w:r>
        <w:r w:rsidR="00482570">
          <w:rPr>
            <w:noProof/>
            <w:webHidden/>
          </w:rPr>
          <w:fldChar w:fldCharType="separate"/>
        </w:r>
        <w:r w:rsidR="00D67234">
          <w:rPr>
            <w:noProof/>
            <w:webHidden/>
          </w:rPr>
          <w:t>14</w:t>
        </w:r>
        <w:r w:rsidR="00482570">
          <w:rPr>
            <w:noProof/>
            <w:webHidden/>
          </w:rPr>
          <w:fldChar w:fldCharType="end"/>
        </w:r>
      </w:hyperlink>
    </w:p>
    <w:p w14:paraId="70D0780E" w14:textId="6EFD66CF"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3" w:history="1">
        <w:r w:rsidR="00482570" w:rsidRPr="004B258C">
          <w:rPr>
            <w:rStyle w:val="Hipervnculo"/>
            <w:noProof/>
          </w:rPr>
          <w:t>Tabla 9: Caso de uso 3</w:t>
        </w:r>
        <w:r w:rsidR="00482570">
          <w:rPr>
            <w:noProof/>
            <w:webHidden/>
          </w:rPr>
          <w:tab/>
        </w:r>
        <w:r w:rsidR="00482570">
          <w:rPr>
            <w:noProof/>
            <w:webHidden/>
          </w:rPr>
          <w:fldChar w:fldCharType="begin"/>
        </w:r>
        <w:r w:rsidR="00482570">
          <w:rPr>
            <w:noProof/>
            <w:webHidden/>
          </w:rPr>
          <w:instrText xml:space="preserve"> PAGEREF _Toc171402953 \h </w:instrText>
        </w:r>
        <w:r w:rsidR="00482570">
          <w:rPr>
            <w:noProof/>
            <w:webHidden/>
          </w:rPr>
        </w:r>
        <w:r w:rsidR="00482570">
          <w:rPr>
            <w:noProof/>
            <w:webHidden/>
          </w:rPr>
          <w:fldChar w:fldCharType="separate"/>
        </w:r>
        <w:r w:rsidR="00D67234">
          <w:rPr>
            <w:noProof/>
            <w:webHidden/>
          </w:rPr>
          <w:t>15</w:t>
        </w:r>
        <w:r w:rsidR="00482570">
          <w:rPr>
            <w:noProof/>
            <w:webHidden/>
          </w:rPr>
          <w:fldChar w:fldCharType="end"/>
        </w:r>
      </w:hyperlink>
    </w:p>
    <w:p w14:paraId="089A9DF6" w14:textId="5401A046"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4" w:history="1">
        <w:r w:rsidR="00482570" w:rsidRPr="004B258C">
          <w:rPr>
            <w:rStyle w:val="Hipervnculo"/>
            <w:noProof/>
          </w:rPr>
          <w:t>Tabla 10: Caso de uso 4</w:t>
        </w:r>
        <w:r w:rsidR="00482570">
          <w:rPr>
            <w:noProof/>
            <w:webHidden/>
          </w:rPr>
          <w:tab/>
        </w:r>
        <w:r w:rsidR="00482570">
          <w:rPr>
            <w:noProof/>
            <w:webHidden/>
          </w:rPr>
          <w:fldChar w:fldCharType="begin"/>
        </w:r>
        <w:r w:rsidR="00482570">
          <w:rPr>
            <w:noProof/>
            <w:webHidden/>
          </w:rPr>
          <w:instrText xml:space="preserve"> PAGEREF _Toc171402954 \h </w:instrText>
        </w:r>
        <w:r w:rsidR="00482570">
          <w:rPr>
            <w:noProof/>
            <w:webHidden/>
          </w:rPr>
        </w:r>
        <w:r w:rsidR="00482570">
          <w:rPr>
            <w:noProof/>
            <w:webHidden/>
          </w:rPr>
          <w:fldChar w:fldCharType="separate"/>
        </w:r>
        <w:r w:rsidR="00D67234">
          <w:rPr>
            <w:noProof/>
            <w:webHidden/>
          </w:rPr>
          <w:t>15</w:t>
        </w:r>
        <w:r w:rsidR="00482570">
          <w:rPr>
            <w:noProof/>
            <w:webHidden/>
          </w:rPr>
          <w:fldChar w:fldCharType="end"/>
        </w:r>
      </w:hyperlink>
    </w:p>
    <w:p w14:paraId="2EAA96FF" w14:textId="72527EB1"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5" w:history="1">
        <w:r w:rsidR="00482570" w:rsidRPr="004B258C">
          <w:rPr>
            <w:rStyle w:val="Hipervnculo"/>
            <w:noProof/>
          </w:rPr>
          <w:t>Tabla 11: Caso de uso 5</w:t>
        </w:r>
        <w:r w:rsidR="00482570">
          <w:rPr>
            <w:noProof/>
            <w:webHidden/>
          </w:rPr>
          <w:tab/>
        </w:r>
        <w:r w:rsidR="00482570">
          <w:rPr>
            <w:noProof/>
            <w:webHidden/>
          </w:rPr>
          <w:fldChar w:fldCharType="begin"/>
        </w:r>
        <w:r w:rsidR="00482570">
          <w:rPr>
            <w:noProof/>
            <w:webHidden/>
          </w:rPr>
          <w:instrText xml:space="preserve"> PAGEREF _Toc171402955 \h </w:instrText>
        </w:r>
        <w:r w:rsidR="00482570">
          <w:rPr>
            <w:noProof/>
            <w:webHidden/>
          </w:rPr>
        </w:r>
        <w:r w:rsidR="00482570">
          <w:rPr>
            <w:noProof/>
            <w:webHidden/>
          </w:rPr>
          <w:fldChar w:fldCharType="separate"/>
        </w:r>
        <w:r w:rsidR="00D67234">
          <w:rPr>
            <w:noProof/>
            <w:webHidden/>
          </w:rPr>
          <w:t>16</w:t>
        </w:r>
        <w:r w:rsidR="00482570">
          <w:rPr>
            <w:noProof/>
            <w:webHidden/>
          </w:rPr>
          <w:fldChar w:fldCharType="end"/>
        </w:r>
      </w:hyperlink>
    </w:p>
    <w:p w14:paraId="13D39C3A" w14:textId="616F8A0E" w:rsidR="00A73856" w:rsidRPr="004C6CB3" w:rsidRDefault="00775000" w:rsidP="00E1775A">
      <w:pPr>
        <w:jc w:val="left"/>
      </w:pPr>
      <w:r w:rsidRPr="004C6CB3">
        <w:fldChar w:fldCharType="end"/>
      </w:r>
      <w:r w:rsidR="00B73904" w:rsidRPr="004C6CB3">
        <w:br w:type="page"/>
      </w:r>
    </w:p>
    <w:p w14:paraId="00BC8CFF" w14:textId="3E925220" w:rsidR="00D50003" w:rsidRPr="004C6CB3" w:rsidRDefault="00D50003" w:rsidP="00D50003">
      <w:pPr>
        <w:pStyle w:val="Ttulo1"/>
      </w:pPr>
      <w:bookmarkStart w:id="3" w:name="_Toc171403112"/>
      <w:r w:rsidRPr="004C6CB3">
        <w:lastRenderedPageBreak/>
        <w:t>Apéndice A. Plan de Proyecto Software</w:t>
      </w:r>
      <w:bookmarkEnd w:id="3"/>
    </w:p>
    <w:p w14:paraId="01B95E71" w14:textId="77777777" w:rsidR="00E60D7A" w:rsidRPr="004C6CB3" w:rsidRDefault="00E60D7A" w:rsidP="00E60D7A"/>
    <w:p w14:paraId="35D48BD7" w14:textId="52FAFC99" w:rsidR="00E60D7A" w:rsidRPr="004C6CB3" w:rsidRDefault="00E60D7A" w:rsidP="00E60D7A">
      <w:pPr>
        <w:pStyle w:val="Ttulo2"/>
      </w:pPr>
      <w:bookmarkStart w:id="4" w:name="_Toc171403113"/>
      <w:r w:rsidRPr="004C6CB3">
        <w:t>A.1 Introducción</w:t>
      </w:r>
      <w:bookmarkEnd w:id="4"/>
    </w:p>
    <w:p w14:paraId="287351A8" w14:textId="255AFB83" w:rsidR="00122D6D" w:rsidRPr="004C6CB3" w:rsidRDefault="00122D6D" w:rsidP="00422111">
      <w:pPr>
        <w:ind w:firstLine="340"/>
      </w:pPr>
      <w:r w:rsidRPr="004C6CB3">
        <w:t>El plan se divide en dos seccione</w:t>
      </w:r>
      <w:r w:rsidR="004C39EE" w:rsidRPr="004C6CB3">
        <w:t>s</w:t>
      </w:r>
      <w:r w:rsidRPr="004C6CB3">
        <w:t>: planificación temporal y estudio de viabilidad económica y legal.</w:t>
      </w:r>
    </w:p>
    <w:p w14:paraId="1E6414EE" w14:textId="00855AC3" w:rsidR="00D748E2" w:rsidRPr="004C6CB3" w:rsidRDefault="00F87829" w:rsidP="007C1CF7">
      <w:pPr>
        <w:pStyle w:val="Ttulo2"/>
      </w:pPr>
      <w:bookmarkStart w:id="5" w:name="_Toc171403114"/>
      <w:r w:rsidRPr="004C6CB3">
        <w:t>A.</w:t>
      </w:r>
      <w:r w:rsidR="00E60D7A" w:rsidRPr="004C6CB3">
        <w:t>2</w:t>
      </w:r>
      <w:r w:rsidRPr="004C6CB3">
        <w:t xml:space="preserve"> </w:t>
      </w:r>
      <w:r w:rsidR="007C1CF7" w:rsidRPr="004C6CB3">
        <w:t>Planificación temporal</w:t>
      </w:r>
      <w:bookmarkEnd w:id="5"/>
    </w:p>
    <w:p w14:paraId="2FE6B146" w14:textId="20B6F17D" w:rsidR="00B41448" w:rsidRPr="004C6CB3" w:rsidRDefault="00B41448" w:rsidP="00422111">
      <w:pPr>
        <w:ind w:firstLine="340"/>
      </w:pPr>
      <w:r w:rsidRPr="004C6CB3">
        <w:t>Con el objetivo de asegurar una ejecución ordenada y coherente de las diversas fases y tareas del proyecto, se ha decidido adoptar</w:t>
      </w:r>
      <w:r w:rsidR="002A6CEB" w:rsidRPr="004C6CB3">
        <w:t xml:space="preserve"> SCRUM como</w:t>
      </w:r>
      <w:r w:rsidRPr="004C6CB3">
        <w:t xml:space="preserve"> metodología ágil de trabajo basada en sprints. En este contexto, el proyecto se ha estructurado en sprints de aproximadamente una semana de duración cada uno.</w:t>
      </w:r>
    </w:p>
    <w:p w14:paraId="29ACABF7" w14:textId="1A392C45" w:rsidR="00DC2802" w:rsidRPr="004C6CB3" w:rsidRDefault="00E21B3E" w:rsidP="00B73904">
      <w:pPr>
        <w:pStyle w:val="Ttulo3"/>
      </w:pPr>
      <w:bookmarkStart w:id="6" w:name="_Toc171403115"/>
      <w:r w:rsidRPr="004C6CB3">
        <w:t>Pasos iniciales</w:t>
      </w:r>
      <w:bookmarkEnd w:id="6"/>
    </w:p>
    <w:p w14:paraId="686FE425" w14:textId="23739848" w:rsidR="00EB5654" w:rsidRPr="004C6CB3" w:rsidRDefault="00EB5654" w:rsidP="00565434">
      <w:pPr>
        <w:ind w:firstLine="340"/>
      </w:pPr>
      <w:r w:rsidRPr="004C6CB3">
        <w:t>Durante los primeros meses del año,</w:t>
      </w:r>
      <w:r w:rsidR="00485C41" w:rsidRPr="004C6CB3">
        <w:t xml:space="preserve"> se avanzó</w:t>
      </w:r>
      <w:r w:rsidRPr="004C6CB3">
        <w:t xml:space="preserve"> muy lentamente en el proyecto y no </w:t>
      </w:r>
      <w:r w:rsidR="00485C41" w:rsidRPr="004C6CB3">
        <w:t xml:space="preserve">se utilizó </w:t>
      </w:r>
      <w:r w:rsidRPr="004C6CB3">
        <w:t xml:space="preserve">una metodología de trabajo. No obstante, se realizaron tareas relevantes para el desarrollo del proyecto </w:t>
      </w:r>
      <w:r w:rsidR="00485C41" w:rsidRPr="004C6CB3">
        <w:t xml:space="preserve">que serán mencionadas </w:t>
      </w:r>
      <w:r w:rsidRPr="004C6CB3">
        <w:t>en este apartado.</w:t>
      </w:r>
    </w:p>
    <w:p w14:paraId="7CA1AE86" w14:textId="1C949AAE" w:rsidR="00EB5654" w:rsidRPr="004C6CB3" w:rsidRDefault="00E1775A" w:rsidP="00565434">
      <w:pPr>
        <w:ind w:firstLine="340"/>
      </w:pPr>
      <w:r w:rsidRPr="004C6CB3">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Pr="004C6CB3" w:rsidRDefault="00E1775A" w:rsidP="00565434">
      <w:pPr>
        <w:ind w:firstLine="340"/>
      </w:pPr>
      <w:r w:rsidRPr="004C6CB3">
        <w:t>En la segunda reunión,</w:t>
      </w:r>
      <w:r w:rsidR="00485C41" w:rsidRPr="004C6CB3">
        <w:t xml:space="preserve"> se informó a los tutores</w:t>
      </w:r>
      <w:r w:rsidRPr="004C6CB3">
        <w:t xml:space="preserve"> de qué herramientas iba a utilizar</w:t>
      </w:r>
      <w:r w:rsidR="00485C41" w:rsidRPr="004C6CB3">
        <w:t>.</w:t>
      </w:r>
    </w:p>
    <w:p w14:paraId="56022ED7" w14:textId="5240F2FF" w:rsidR="00465B35" w:rsidRPr="004C6CB3" w:rsidRDefault="00E1775A" w:rsidP="00422111">
      <w:pPr>
        <w:ind w:firstLine="340"/>
      </w:pPr>
      <w:r w:rsidRPr="004C6CB3">
        <w:t xml:space="preserve">Tras varios intentos de ejecutar la anterior aplicación sin éxito, </w:t>
      </w:r>
      <w:r w:rsidR="00485C41" w:rsidRPr="004C6CB3">
        <w:t>se acordó</w:t>
      </w:r>
      <w:r w:rsidRPr="004C6CB3">
        <w:t xml:space="preserve"> otra reunión en la que se proporcionó una máquina virtual de la anterior aplicación. Gracias a esto, </w:t>
      </w:r>
      <w:r w:rsidR="00485C41" w:rsidRPr="004C6CB3">
        <w:t xml:space="preserve">se </w:t>
      </w:r>
      <w:r w:rsidRPr="004C6CB3">
        <w:t>pud</w:t>
      </w:r>
      <w:r w:rsidR="00485C41" w:rsidRPr="004C6CB3">
        <w:t>ieron</w:t>
      </w:r>
      <w:r w:rsidRPr="004C6CB3">
        <w:t xml:space="preserve"> entender algunos pasos que no se especificaban en el </w:t>
      </w:r>
      <w:r w:rsidR="00485C41" w:rsidRPr="004C6CB3">
        <w:t>anterior trabajo</w:t>
      </w:r>
      <w:r w:rsidRPr="004C6CB3">
        <w:t xml:space="preserve"> </w:t>
      </w:r>
      <w:r w:rsidR="00485C41" w:rsidRPr="004C6CB3">
        <w:t xml:space="preserve">sobre las operaciones necesarias con MySQL </w:t>
      </w:r>
      <w:r w:rsidR="00465B35" w:rsidRPr="004C6CB3">
        <w:t xml:space="preserve">y </w:t>
      </w:r>
      <w:r w:rsidR="00485C41" w:rsidRPr="004C6CB3">
        <w:t>se consiguió</w:t>
      </w:r>
      <w:r w:rsidR="00465B35" w:rsidRPr="004C6CB3">
        <w:t xml:space="preserve"> ejecutar la anterior aplicación.</w:t>
      </w:r>
    </w:p>
    <w:p w14:paraId="5199DD85" w14:textId="323929B7" w:rsidR="00916ACB" w:rsidRPr="004C6CB3" w:rsidRDefault="00916ACB" w:rsidP="00B73904">
      <w:pPr>
        <w:pStyle w:val="Ttulo3"/>
      </w:pPr>
      <w:bookmarkStart w:id="7" w:name="_Toc171403116"/>
      <w:r w:rsidRPr="004C6CB3">
        <w:t>Sprint 1 (</w:t>
      </w:r>
      <w:r w:rsidR="000F620B" w:rsidRPr="004C6CB3">
        <w:t>24</w:t>
      </w:r>
      <w:r w:rsidRPr="004C6CB3">
        <w:t>/0</w:t>
      </w:r>
      <w:r w:rsidR="00E21B3E" w:rsidRPr="004C6CB3">
        <w:t>4</w:t>
      </w:r>
      <w:r w:rsidRPr="004C6CB3">
        <w:t xml:space="preserve">/2024 – </w:t>
      </w:r>
      <w:r w:rsidR="000F620B" w:rsidRPr="004C6CB3">
        <w:t>1</w:t>
      </w:r>
      <w:r w:rsidRPr="004C6CB3">
        <w:t>/0</w:t>
      </w:r>
      <w:r w:rsidR="000F620B" w:rsidRPr="004C6CB3">
        <w:t>5</w:t>
      </w:r>
      <w:r w:rsidRPr="004C6CB3">
        <w:t>/2024)</w:t>
      </w:r>
      <w:bookmarkEnd w:id="7"/>
    </w:p>
    <w:p w14:paraId="5E0F79BC" w14:textId="12F8BD25" w:rsidR="000002A1" w:rsidRPr="004C6CB3" w:rsidRDefault="00465B35" w:rsidP="00565434">
      <w:pPr>
        <w:ind w:firstLine="340"/>
      </w:pPr>
      <w:r w:rsidRPr="004C6CB3">
        <w:t>En este sprint se han realizado tareas iniciales de investigación e instalación de algunos programas.</w:t>
      </w:r>
    </w:p>
    <w:p w14:paraId="41BE690D" w14:textId="05568CAD" w:rsidR="0082225E" w:rsidRPr="004C6CB3" w:rsidRDefault="0082225E" w:rsidP="00565434">
      <w:pPr>
        <w:ind w:left="340"/>
      </w:pPr>
      <w:r w:rsidRPr="004C6CB3">
        <w:t>Las tareas programadas fueron las siguientes:</w:t>
      </w:r>
    </w:p>
    <w:p w14:paraId="3EB2A801" w14:textId="254C37D1" w:rsidR="0082225E" w:rsidRPr="004C6CB3" w:rsidRDefault="006B1345" w:rsidP="00565434">
      <w:pPr>
        <w:ind w:left="340"/>
      </w:pPr>
      <w:r w:rsidRPr="004C6CB3">
        <w:t xml:space="preserve">#1 </w:t>
      </w:r>
      <w:r w:rsidR="0082225E" w:rsidRPr="004C6CB3">
        <w:t>Instalar Zotero.</w:t>
      </w:r>
    </w:p>
    <w:p w14:paraId="517D9E88" w14:textId="2A5CEF9C" w:rsidR="0082225E" w:rsidRPr="004C6CB3" w:rsidRDefault="006B1345" w:rsidP="00565434">
      <w:pPr>
        <w:ind w:left="340"/>
      </w:pPr>
      <w:r w:rsidRPr="004C6CB3">
        <w:t xml:space="preserve">#2 </w:t>
      </w:r>
      <w:r w:rsidR="0082225E" w:rsidRPr="004C6CB3">
        <w:t>Entender la anterior aplicación. Esta tarea se dividía en leer la documentación de la anterior aplicación, entender el código de la anterior aplicación y documentar el problema a resolver.</w:t>
      </w:r>
    </w:p>
    <w:p w14:paraId="65A21AA0" w14:textId="29C33B6E" w:rsidR="0082225E" w:rsidRPr="004C6CB3" w:rsidRDefault="00232FB4" w:rsidP="00565434">
      <w:pPr>
        <w:ind w:left="340"/>
      </w:pPr>
      <w:r w:rsidRPr="004C6CB3">
        <w:lastRenderedPageBreak/>
        <w:t xml:space="preserve">#3 </w:t>
      </w:r>
      <w:r w:rsidR="0082225E" w:rsidRPr="004C6CB3">
        <w:t>Investigación sobre los algoritmos genéticos multiobjetivo. Esta tarea se dividía en leer un artículo que me proporcionaron los tutores y documentar acerca del algoritmo.</w:t>
      </w:r>
    </w:p>
    <w:p w14:paraId="5B6C1DCB" w14:textId="77777777" w:rsidR="00485C41" w:rsidRPr="004C6CB3" w:rsidRDefault="00485C41" w:rsidP="00565434">
      <w:pPr>
        <w:ind w:firstLine="340"/>
      </w:pPr>
      <w:r w:rsidRPr="004C6CB3">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Pr="004C6CB3" w:rsidRDefault="00485C41" w:rsidP="00565434">
      <w:pPr>
        <w:ind w:firstLine="340"/>
      </w:pPr>
      <w:r w:rsidRPr="004C6CB3">
        <w:t>La lectura de la documentación de la anterior aplicación tomó 3 horas.</w:t>
      </w:r>
    </w:p>
    <w:p w14:paraId="37B9D83A" w14:textId="07D1A247" w:rsidR="00483153" w:rsidRPr="004C6CB3" w:rsidRDefault="0032337D" w:rsidP="00565434">
      <w:pPr>
        <w:ind w:firstLine="340"/>
      </w:pPr>
      <w:r w:rsidRPr="004C6CB3">
        <w:t>La comprensión y documentación del código de la anterior aplicación requirió 30 horas</w:t>
      </w:r>
      <w:r w:rsidR="00483153" w:rsidRPr="004C6CB3">
        <w:t>.</w:t>
      </w:r>
      <w:r w:rsidR="0082225E" w:rsidRPr="004C6CB3">
        <w:t xml:space="preserve"> En esta tarea, no sólo documenté el problema a resolver sino también los archivos principales del código y la resolución del problema.</w:t>
      </w:r>
    </w:p>
    <w:p w14:paraId="7232FAFE" w14:textId="77777777" w:rsidR="0032337D" w:rsidRPr="004C6CB3" w:rsidRDefault="0032337D" w:rsidP="00565434">
      <w:pPr>
        <w:ind w:firstLine="340"/>
      </w:pPr>
      <w:r w:rsidRPr="004C6CB3">
        <w:t>No se logró iniciar la última tarea, por lo que se trasladó al siguiente sprint.</w:t>
      </w:r>
    </w:p>
    <w:p w14:paraId="793B6CF1" w14:textId="5FEE4103" w:rsidR="0082225E" w:rsidRPr="004C6CB3" w:rsidRDefault="00057733" w:rsidP="00422111">
      <w:pPr>
        <w:ind w:firstLine="340"/>
      </w:pPr>
      <w:r w:rsidRPr="004C6CB3">
        <w:t>Retrospectiva</w:t>
      </w:r>
      <w:r w:rsidR="00465B35" w:rsidRPr="004C6CB3">
        <w:t xml:space="preserve"> del sprint. </w:t>
      </w:r>
      <w:r w:rsidR="0032337D" w:rsidRPr="004C6CB3">
        <w:t>Se concluye que se sobreestimó el tiempo necesario para comprender el trabajo anterior. Además, no se registraron las estimaciones de tiempo ni los puntos de historia de cada tarea</w:t>
      </w:r>
    </w:p>
    <w:p w14:paraId="005CB35C" w14:textId="2DAF145D" w:rsidR="0082225E" w:rsidRPr="004C6CB3" w:rsidRDefault="0082225E" w:rsidP="0082225E">
      <w:pPr>
        <w:pStyle w:val="Ttulo3"/>
      </w:pPr>
      <w:bookmarkStart w:id="8" w:name="_Toc171403117"/>
      <w:r w:rsidRPr="004C6CB3">
        <w:t>Sprint 2 (1/05/2024 – 8/05/2024)</w:t>
      </w:r>
      <w:bookmarkEnd w:id="8"/>
    </w:p>
    <w:p w14:paraId="6D143247" w14:textId="752B4C01" w:rsidR="00374300" w:rsidRPr="004C6CB3" w:rsidRDefault="002E12FD" w:rsidP="00565434">
      <w:pPr>
        <w:ind w:left="340"/>
      </w:pPr>
      <w:r w:rsidRPr="004C6CB3">
        <w:t>Este sprint</w:t>
      </w:r>
      <w:r w:rsidR="00BF5171" w:rsidRPr="004C6CB3">
        <w:t xml:space="preserve"> se ha centrado en crear una primera implementación del algoritmo genético.</w:t>
      </w:r>
    </w:p>
    <w:p w14:paraId="7AC48E02" w14:textId="1AB99117" w:rsidR="00BF5171" w:rsidRPr="004C6CB3" w:rsidRDefault="00BF5171" w:rsidP="00565434">
      <w:pPr>
        <w:ind w:left="340"/>
      </w:pPr>
      <w:r w:rsidRPr="004C6CB3">
        <w:t xml:space="preserve">Las tareas programadas fueron las siguientes: </w:t>
      </w:r>
    </w:p>
    <w:p w14:paraId="5965C4EE" w14:textId="0E02ED8B" w:rsidR="00BF5171" w:rsidRPr="004C6CB3" w:rsidRDefault="00232FB4" w:rsidP="00565434">
      <w:pPr>
        <w:ind w:left="340"/>
      </w:pPr>
      <w:r w:rsidRPr="004C6CB3">
        <w:t>#5 D</w:t>
      </w:r>
      <w:r w:rsidR="00BF5171" w:rsidRPr="004C6CB3">
        <w:t>ocumentar el sprint 1. Se estimó un tiempo de 1 hora y se terminó en 45 minutos.</w:t>
      </w:r>
    </w:p>
    <w:p w14:paraId="5CF00E2D" w14:textId="67BDF349" w:rsidR="0082225E" w:rsidRPr="004C6CB3" w:rsidRDefault="00232FB4" w:rsidP="00565434">
      <w:pPr>
        <w:ind w:left="340"/>
      </w:pPr>
      <w:r w:rsidRPr="004C6CB3">
        <w:t xml:space="preserve">#3 </w:t>
      </w:r>
      <w:r w:rsidR="00BF5171" w:rsidRPr="004C6CB3">
        <w:t xml:space="preserve">Investigación sobre los algoritmos genéticos multiobjetivo. Se dividió en 2 subtareas: leer un artículo acerca de los algoritmos genéticos multiobjetivo y documentar acerca de este. Se estimó un tiempo de 12 horas en total. </w:t>
      </w:r>
      <w:r w:rsidR="0032337D" w:rsidRPr="004C6CB3">
        <w:t>La lectura detallada del artículo tomó 6 horas. No se logró iniciar la documentación, por lo que esta tarea se trasladó al siguiente sprint</w:t>
      </w:r>
      <w:r w:rsidR="00C82CF8" w:rsidRPr="004C6CB3">
        <w:t>.</w:t>
      </w:r>
    </w:p>
    <w:p w14:paraId="12757A77" w14:textId="5E461872" w:rsidR="006B1E37" w:rsidRPr="004C6CB3" w:rsidRDefault="00232FB4" w:rsidP="00565434">
      <w:pPr>
        <w:ind w:left="340"/>
      </w:pPr>
      <w:r w:rsidRPr="004C6CB3">
        <w:t xml:space="preserve">#6 </w:t>
      </w:r>
      <w:r w:rsidR="006B1E37" w:rsidRPr="004C6CB3">
        <w:t>Primera implementación del algoritmo genético. Se dividió en 2 subtareas: implementar el código y crear la interfaz en la web. Se estimó un tiempo de 25 horas en total.</w:t>
      </w:r>
      <w:r w:rsidR="00BF493E" w:rsidRPr="004C6CB3">
        <w:t xml:space="preserve"> </w:t>
      </w:r>
      <w:r w:rsidR="006B1E37" w:rsidRPr="004C6CB3">
        <w:t xml:space="preserve">Completar el código llevó 15 horas y crear la interfaz 3 horas. </w:t>
      </w:r>
      <w:r w:rsidR="004B694D" w:rsidRPr="004C6CB3">
        <w:t>No obstante, tras una reunión con los tutores, se observó que el algoritmo implementado presentaba numerosos fallos, por lo que se decidió implementar uno nuevo para la siguiente semana.</w:t>
      </w:r>
      <w:r w:rsidR="006B1E37" w:rsidRPr="004C6CB3">
        <w:t xml:space="preserve"> A</w:t>
      </w:r>
      <w:r w:rsidR="0045366E" w:rsidRPr="004C6CB3">
        <w:t>u</w:t>
      </w:r>
      <w:r w:rsidR="006B1E37" w:rsidRPr="004C6CB3">
        <w:t xml:space="preserve">n así, el esqueleto principal del código está montado y </w:t>
      </w:r>
      <w:r w:rsidR="002A6CEB" w:rsidRPr="004C6CB3">
        <w:t>la representación del</w:t>
      </w:r>
      <w:r w:rsidR="006B1E37" w:rsidRPr="004C6CB3">
        <w:t xml:space="preserve"> genotipo es bueno, por lo que se puede reutilizar para la siguiente implementación.</w:t>
      </w:r>
    </w:p>
    <w:p w14:paraId="7052588F" w14:textId="5A14EF82" w:rsidR="006B1E37" w:rsidRPr="004C6CB3" w:rsidRDefault="00232FB4" w:rsidP="00565434">
      <w:pPr>
        <w:ind w:left="340"/>
      </w:pPr>
      <w:r w:rsidRPr="004C6CB3">
        <w:t xml:space="preserve">#4 </w:t>
      </w:r>
      <w:r w:rsidR="006B1E37" w:rsidRPr="004C6CB3">
        <w:t xml:space="preserve">Corregir la función descargar archivo. Se estimó un tiempo de 3 horas. Esta tarea no se </w:t>
      </w:r>
      <w:r w:rsidR="007A7F4E" w:rsidRPr="004C6CB3">
        <w:t>empezó por falta de tiempo invertido. Pasa al siguiente sprint.</w:t>
      </w:r>
    </w:p>
    <w:p w14:paraId="34981B7B" w14:textId="0B232FD2" w:rsidR="00BF5171" w:rsidRPr="004C6CB3" w:rsidRDefault="001379C6" w:rsidP="00422111">
      <w:pPr>
        <w:ind w:firstLine="340"/>
      </w:pPr>
      <w:r w:rsidRPr="004C6CB3">
        <w:t xml:space="preserve">Retrospectiva del sprint. </w:t>
      </w:r>
      <w:r w:rsidR="004B694D" w:rsidRPr="004C6CB3">
        <w:t>Se sobreestimó el tiempo requerido para las tareas, ya que se completaron en menos tiempo del previsto. No se invirtió el tiempo necesario en el proyecto, lo que se reflejó en la cantidad de tareas sin completar.</w:t>
      </w:r>
    </w:p>
    <w:p w14:paraId="55AA0B70" w14:textId="0A4A3C01" w:rsidR="00BF5171" w:rsidRPr="004C6CB3" w:rsidRDefault="00BF5171" w:rsidP="004A6E37">
      <w:pPr>
        <w:pStyle w:val="Ttulo3"/>
      </w:pPr>
      <w:bookmarkStart w:id="9" w:name="_Toc171403118"/>
      <w:r w:rsidRPr="004C6CB3">
        <w:lastRenderedPageBreak/>
        <w:t>Sprint 3 (8/05/2024 – 15/05/2024)</w:t>
      </w:r>
      <w:bookmarkEnd w:id="9"/>
    </w:p>
    <w:p w14:paraId="7C302B75" w14:textId="042D6205" w:rsidR="00BF5171" w:rsidRPr="004C6CB3" w:rsidRDefault="00BF5171" w:rsidP="00565434">
      <w:pPr>
        <w:ind w:left="340"/>
      </w:pPr>
      <w:r w:rsidRPr="004C6CB3">
        <w:t>Este sprint se ha centrado en</w:t>
      </w:r>
      <w:r w:rsidR="00D65386" w:rsidRPr="004C6CB3">
        <w:t xml:space="preserve"> implementar una segunda versión del algoritmo genético.</w:t>
      </w:r>
    </w:p>
    <w:p w14:paraId="44360071" w14:textId="77777777" w:rsidR="00C82CF8" w:rsidRPr="004C6CB3" w:rsidRDefault="00C82CF8" w:rsidP="00565434">
      <w:pPr>
        <w:ind w:left="340"/>
      </w:pPr>
      <w:r w:rsidRPr="004C6CB3">
        <w:t xml:space="preserve">Las tareas programadas fueron las siguientes: </w:t>
      </w:r>
    </w:p>
    <w:p w14:paraId="66BBCBE3" w14:textId="4543687A" w:rsidR="00C82CF8" w:rsidRPr="004C6CB3" w:rsidRDefault="00232FB4" w:rsidP="00565434">
      <w:pPr>
        <w:ind w:left="340"/>
      </w:pPr>
      <w:r w:rsidRPr="004C6CB3">
        <w:t xml:space="preserve">#7 </w:t>
      </w:r>
      <w:r w:rsidR="00C82CF8" w:rsidRPr="004C6CB3">
        <w:t>Documentar el sprint 2. Se estimó un tiempo de 30 minutos y se terminó en</w:t>
      </w:r>
      <w:r w:rsidR="00BF493E" w:rsidRPr="004C6CB3">
        <w:t xml:space="preserve"> 40</w:t>
      </w:r>
      <w:r w:rsidR="00C82CF8" w:rsidRPr="004C6CB3">
        <w:t xml:space="preserve"> minutos.</w:t>
      </w:r>
    </w:p>
    <w:p w14:paraId="01D5AA1F" w14:textId="613BC0F9" w:rsidR="00BF5171" w:rsidRPr="004C6CB3" w:rsidRDefault="00232FB4" w:rsidP="00565434">
      <w:pPr>
        <w:ind w:left="340"/>
      </w:pPr>
      <w:r w:rsidRPr="004C6CB3">
        <w:t xml:space="preserve">#3 </w:t>
      </w:r>
      <w:r w:rsidR="006B1345" w:rsidRPr="004C6CB3">
        <w:t xml:space="preserve">Documentar acerca de los algoritmos multiobjetivo. Se estimó un tiempo de 6 horas. </w:t>
      </w:r>
      <w:r w:rsidR="004B694D" w:rsidRPr="004C6CB3">
        <w:t>Tomó</w:t>
      </w:r>
      <w:r w:rsidR="006B1345" w:rsidRPr="004C6CB3">
        <w:t xml:space="preserve"> 3 horas documentar el frente de Pareto y la definición del problema a resolver.</w:t>
      </w:r>
    </w:p>
    <w:p w14:paraId="2B36E137" w14:textId="47A8432C" w:rsidR="006B1345" w:rsidRPr="004C6CB3" w:rsidRDefault="00232FB4" w:rsidP="00565434">
      <w:pPr>
        <w:ind w:left="340"/>
      </w:pPr>
      <w:r w:rsidRPr="004C6CB3">
        <w:t>#8 Segunda implementación</w:t>
      </w:r>
      <w:r w:rsidR="006B1345" w:rsidRPr="004C6CB3">
        <w:t xml:space="preserve"> al algoritmo genético. </w:t>
      </w:r>
      <w:r w:rsidR="004B694D" w:rsidRPr="004C6CB3">
        <w:t>Se d</w:t>
      </w:r>
      <w:r w:rsidR="006B1345" w:rsidRPr="004C6CB3">
        <w:t>ebía mostrar en una gráfica el frente de Pareto e implementar una interfaz para la web que permitiese escoger entre las distintas soluciones del frente. Se estimó un tiempo de 18 horas y se terminó en 20 horas.</w:t>
      </w:r>
    </w:p>
    <w:p w14:paraId="3C6A0018" w14:textId="4418EC04" w:rsidR="00232FB4" w:rsidRPr="004C6CB3" w:rsidRDefault="00232FB4" w:rsidP="00422111">
      <w:pPr>
        <w:ind w:left="340"/>
      </w:pPr>
      <w:r w:rsidRPr="004C6CB3">
        <w:t xml:space="preserve">#9 </w:t>
      </w:r>
      <w:r w:rsidR="006B1345" w:rsidRPr="004C6CB3">
        <w:t>Implementar todos los fitness encontrados a la gráfica.</w:t>
      </w:r>
      <w:r w:rsidRPr="004C6CB3">
        <w:t xml:space="preserve"> Se estimó un tiempo de 1 hora y se completó en 50 minutos.</w:t>
      </w:r>
    </w:p>
    <w:p w14:paraId="143BB1FC" w14:textId="06435D27" w:rsidR="00232FB4" w:rsidRPr="004C6CB3" w:rsidRDefault="00232FB4" w:rsidP="00565434">
      <w:pPr>
        <w:ind w:firstLine="340"/>
      </w:pPr>
      <w:r w:rsidRPr="004C6CB3">
        <w:t>También se programaron para este sprint la función de creación de un archivo final y la de descarga del archivo pero no dio tiempo a empezarlas.</w:t>
      </w:r>
    </w:p>
    <w:p w14:paraId="728A525F" w14:textId="33CC6A5B" w:rsidR="00EE525A" w:rsidRPr="004C6CB3" w:rsidRDefault="00232FB4" w:rsidP="00422111">
      <w:pPr>
        <w:ind w:firstLine="340"/>
      </w:pPr>
      <w:r w:rsidRPr="004C6CB3">
        <w:t xml:space="preserve">Retrospectiva del sprint. Los problemas ocasionados por el funcionamiento de la librería </w:t>
      </w:r>
      <w:r w:rsidR="00EE525A" w:rsidRPr="004C6CB3">
        <w:t>DEAP</w:t>
      </w:r>
      <w:r w:rsidRPr="004C6CB3">
        <w:t xml:space="preserve"> han retrasado </w:t>
      </w:r>
      <w:r w:rsidR="00EE525A" w:rsidRPr="004C6CB3">
        <w:t>otras tareas menos prioritarias.</w:t>
      </w:r>
    </w:p>
    <w:p w14:paraId="339AFA17" w14:textId="0F49FE17" w:rsidR="00BF493E" w:rsidRPr="004C6CB3" w:rsidRDefault="00BF493E" w:rsidP="00BF493E">
      <w:pPr>
        <w:pStyle w:val="Ttulo3"/>
      </w:pPr>
      <w:bookmarkStart w:id="10" w:name="_Toc171403119"/>
      <w:r w:rsidRPr="004C6CB3">
        <w:t>Sprint 4 (15/05/2024 – 22/05/2024)</w:t>
      </w:r>
      <w:bookmarkEnd w:id="10"/>
    </w:p>
    <w:p w14:paraId="3B215614" w14:textId="77777777" w:rsidR="00C71062" w:rsidRPr="004C6CB3" w:rsidRDefault="00C71062" w:rsidP="00565434">
      <w:pPr>
        <w:ind w:left="340"/>
      </w:pPr>
      <w:r w:rsidRPr="004C6CB3">
        <w:t>Este sprint se ha centrado en migrar el algoritmo genético de la librería deap a pymoo.</w:t>
      </w:r>
    </w:p>
    <w:p w14:paraId="18ADE4F4" w14:textId="77777777" w:rsidR="00C71062" w:rsidRPr="004C6CB3" w:rsidRDefault="00C71062" w:rsidP="00565434">
      <w:pPr>
        <w:ind w:left="340"/>
      </w:pPr>
      <w:r w:rsidRPr="004C6CB3">
        <w:t>Las tareas programadas fueron las siguientes:</w:t>
      </w:r>
    </w:p>
    <w:p w14:paraId="243137A1" w14:textId="11722336" w:rsidR="00C71062" w:rsidRPr="004C6CB3" w:rsidRDefault="00C71062" w:rsidP="00565434">
      <w:pPr>
        <w:ind w:left="340"/>
      </w:pPr>
      <w:r w:rsidRPr="004C6CB3">
        <w:t xml:space="preserve">#12 Documentar </w:t>
      </w:r>
      <w:r w:rsidR="004B5EF1" w:rsidRPr="004C6CB3">
        <w:t xml:space="preserve">el </w:t>
      </w:r>
      <w:r w:rsidRPr="004C6CB3">
        <w:t>sprint 3. Se estimó un tiempo de 30 minutos y se completó en 40 minutos.</w:t>
      </w:r>
    </w:p>
    <w:p w14:paraId="23149CDE" w14:textId="30CC95B4" w:rsidR="00C71062" w:rsidRPr="004C6CB3" w:rsidRDefault="00C71062" w:rsidP="00565434">
      <w:pPr>
        <w:ind w:left="340"/>
      </w:pPr>
      <w:r w:rsidRPr="004C6CB3">
        <w:t xml:space="preserve">#13 Cambio de biblioteca de deap a pymoo. Se estimo un tiempo de 6 horas y se completó en 10 horas. </w:t>
      </w:r>
      <w:r w:rsidR="002A6CEB" w:rsidRPr="004C6CB3">
        <w:t>No se logró replicar completamente el funcionamiento del algoritmo con la biblioteca DEAP.</w:t>
      </w:r>
    </w:p>
    <w:p w14:paraId="424A956C" w14:textId="20661203" w:rsidR="003E510E" w:rsidRPr="004C6CB3" w:rsidRDefault="003E510E" w:rsidP="00565434">
      <w:pPr>
        <w:ind w:firstLine="340"/>
      </w:pPr>
      <w:r w:rsidRPr="004C6CB3">
        <w:t xml:space="preserve">También se programaron para este sprint la función de creación de un archivo final y la de descarga del archivo pero no </w:t>
      </w:r>
      <w:r w:rsidR="002A6CEB" w:rsidRPr="004C6CB3">
        <w:t>se llegaron a comenzar</w:t>
      </w:r>
      <w:r w:rsidRPr="004C6CB3">
        <w:t>.</w:t>
      </w:r>
    </w:p>
    <w:p w14:paraId="71E54BAE" w14:textId="3AADACD6" w:rsidR="00BF493E" w:rsidRPr="004C6CB3" w:rsidRDefault="00C71062" w:rsidP="00422111">
      <w:pPr>
        <w:ind w:firstLine="340"/>
      </w:pPr>
      <w:r w:rsidRPr="004C6CB3">
        <w:t xml:space="preserve">Retrospectiva del sprint. </w:t>
      </w:r>
      <w:r w:rsidR="002A6CEB" w:rsidRPr="004C6CB3">
        <w:t xml:space="preserve">Se invirtió poco tiempo en el proyecto durante este sprint, lo cual se reflejó en la cantidad de tareas completadas. </w:t>
      </w:r>
      <w:r w:rsidR="003E510E" w:rsidRPr="004C6CB3">
        <w:t>Las tareas necesarias para el archivo final y para la descarga no son tan prioritarias como el buen funcionamiento del algoritmo, pero no lo he previsto al principio del sprint y he tenido que crear tareas a mitad de este.</w:t>
      </w:r>
    </w:p>
    <w:p w14:paraId="1725C81E" w14:textId="79B6A8E2" w:rsidR="00BF493E" w:rsidRPr="004C6CB3" w:rsidRDefault="00BF493E" w:rsidP="00BF493E">
      <w:pPr>
        <w:pStyle w:val="Ttulo3"/>
      </w:pPr>
      <w:bookmarkStart w:id="11" w:name="_Toc171403120"/>
      <w:r w:rsidRPr="004C6CB3">
        <w:t xml:space="preserve">Sprint 5 (22/05/2024 – </w:t>
      </w:r>
      <w:r w:rsidR="00086DF8" w:rsidRPr="004C6CB3">
        <w:t>05</w:t>
      </w:r>
      <w:r w:rsidRPr="004C6CB3">
        <w:t>/0</w:t>
      </w:r>
      <w:r w:rsidR="00D82263" w:rsidRPr="004C6CB3">
        <w:t>6</w:t>
      </w:r>
      <w:r w:rsidRPr="004C6CB3">
        <w:t>/2024)</w:t>
      </w:r>
      <w:bookmarkEnd w:id="11"/>
    </w:p>
    <w:p w14:paraId="6C3A6446" w14:textId="2C4F4A78" w:rsidR="00BF493E" w:rsidRPr="004C6CB3" w:rsidRDefault="002A4B6E" w:rsidP="00565434">
      <w:pPr>
        <w:ind w:firstLine="340"/>
      </w:pPr>
      <w:r w:rsidRPr="004C6CB3">
        <w:t>Este sprint se ha centrado en realizar correcciones sobre el algoritmo genético y añadir la funcionalidad de descarga de varios archivos a partir de una solución.</w:t>
      </w:r>
    </w:p>
    <w:p w14:paraId="40D40DA8" w14:textId="77777777" w:rsidR="004B5EF1" w:rsidRPr="004C6CB3" w:rsidRDefault="004B5EF1" w:rsidP="00565434">
      <w:pPr>
        <w:ind w:left="340"/>
      </w:pPr>
      <w:r w:rsidRPr="004C6CB3">
        <w:lastRenderedPageBreak/>
        <w:t>Las tareas programadas fueron las siguientes:</w:t>
      </w:r>
    </w:p>
    <w:p w14:paraId="6E9AB9BA" w14:textId="6C2E291C" w:rsidR="004B5EF1" w:rsidRPr="004C6CB3" w:rsidRDefault="004B5EF1" w:rsidP="00565434">
      <w:pPr>
        <w:ind w:left="340"/>
      </w:pPr>
      <w:r w:rsidRPr="004C6CB3">
        <w:t>#14 Documentar el sprint 4. Se estimó un tiempo de 30 minutos y se completó en 10 minutos.</w:t>
      </w:r>
    </w:p>
    <w:p w14:paraId="4788693B" w14:textId="41EBFB93" w:rsidR="00B83280" w:rsidRPr="004C6CB3" w:rsidRDefault="004B5EF1" w:rsidP="00565434">
      <w:pPr>
        <w:ind w:left="340"/>
      </w:pPr>
      <w:r w:rsidRPr="004C6CB3">
        <w:t>#16 Selección de parámetros para el algoritmo genético.</w:t>
      </w:r>
      <w:r w:rsidR="00BF02AE" w:rsidRPr="004C6CB3">
        <w:t xml:space="preserve"> Se estimó</w:t>
      </w:r>
      <w:r w:rsidR="0043261E" w:rsidRPr="004C6CB3">
        <w:t xml:space="preserve"> un tiempo de 20 horas y se completó en 15 horas. En esta tarea no sólo se seleccionaron los parámetros por defecto del algoritmo </w:t>
      </w:r>
      <w:r w:rsidR="00881015" w:rsidRPr="004C6CB3">
        <w:t xml:space="preserve">genético, </w:t>
      </w:r>
      <w:r w:rsidR="0043261E" w:rsidRPr="004C6CB3">
        <w:t>sino que también se cambió el algoritmo para que no devolviese la misma solución siempre.</w:t>
      </w:r>
    </w:p>
    <w:p w14:paraId="277DC1EC" w14:textId="151F1F88" w:rsidR="0043261E" w:rsidRPr="004C6CB3" w:rsidRDefault="0043261E" w:rsidP="00565434">
      <w:pPr>
        <w:ind w:left="340"/>
      </w:pPr>
      <w:r w:rsidRPr="004C6CB3">
        <w:t>#</w:t>
      </w:r>
      <w:r w:rsidR="00881015" w:rsidRPr="004C6CB3">
        <w:t xml:space="preserve">11 Implementar una función para crear el archivo final. Se estimó un tiempo de 2 horas y se completó en 5 horas. Surgió un problema con la representación en imagen de </w:t>
      </w:r>
      <w:r w:rsidR="00F87829" w:rsidRPr="004C6CB3">
        <w:t>NetworkX</w:t>
      </w:r>
      <w:r w:rsidR="00881015" w:rsidRPr="004C6CB3">
        <w:t xml:space="preserve"> y los auto enlaces.</w:t>
      </w:r>
    </w:p>
    <w:p w14:paraId="0D112BBB" w14:textId="660951D0" w:rsidR="00881015" w:rsidRPr="004C6CB3" w:rsidRDefault="00881015" w:rsidP="00565434">
      <w:pPr>
        <w:ind w:left="340"/>
      </w:pPr>
      <w:r w:rsidRPr="004C6CB3">
        <w:t>#18 Implementar descargas para el algoritmo genético. Se estimó un tiempo de 2 horas y se completó en el tiempo previsto. Se codificaron los archivos para su descarga a través de la página web.</w:t>
      </w:r>
    </w:p>
    <w:p w14:paraId="43453145" w14:textId="77777777" w:rsidR="00D82263" w:rsidRPr="004C6CB3" w:rsidRDefault="00D82263" w:rsidP="000906D9">
      <w:pPr>
        <w:ind w:firstLine="340"/>
      </w:pPr>
      <w:r w:rsidRPr="004C6CB3">
        <w:t>También se programaron las tareas de documentar el algoritmo genético y la creación de test pero no llegué a empezarlas.</w:t>
      </w:r>
    </w:p>
    <w:p w14:paraId="1E04444F" w14:textId="481A7956" w:rsidR="00D82263" w:rsidRPr="004C6CB3" w:rsidRDefault="00D82263" w:rsidP="00422111">
      <w:pPr>
        <w:ind w:firstLine="340"/>
      </w:pPr>
      <w:r w:rsidRPr="004C6CB3">
        <w:t>Retrospectiva del sprint. Este sprint se ha extendido una semana más porque al acabar la primera semana no</w:t>
      </w:r>
      <w:r w:rsidR="0068536A" w:rsidRPr="004C6CB3">
        <w:t xml:space="preserve"> se realizó</w:t>
      </w:r>
      <w:r w:rsidRPr="004C6CB3">
        <w:t xml:space="preserve"> ninguna tarea. Los nombres dados a las tareas no han sido del todo adecuados y eso ha provocado confusión sobre cómo abordarlas, retrasando su inicio.</w:t>
      </w:r>
    </w:p>
    <w:p w14:paraId="079DA06A" w14:textId="11FBB505" w:rsidR="00D82263" w:rsidRPr="004C6CB3" w:rsidRDefault="00D82263" w:rsidP="00D82263">
      <w:pPr>
        <w:pStyle w:val="Ttulo3"/>
      </w:pPr>
      <w:bookmarkStart w:id="12" w:name="_Toc171403121"/>
      <w:r w:rsidRPr="004C6CB3">
        <w:t>Sprint 6 (05/06/2024 – 1</w:t>
      </w:r>
      <w:r w:rsidR="009A0C2B" w:rsidRPr="004C6CB3">
        <w:t>9</w:t>
      </w:r>
      <w:r w:rsidRPr="004C6CB3">
        <w:t>/06/2024)</w:t>
      </w:r>
      <w:bookmarkEnd w:id="12"/>
    </w:p>
    <w:p w14:paraId="0FD55EAC" w14:textId="700322CF" w:rsidR="00D82263" w:rsidRPr="004C6CB3" w:rsidRDefault="0045366E" w:rsidP="000906D9">
      <w:pPr>
        <w:ind w:left="340"/>
      </w:pPr>
      <w:r w:rsidRPr="004C6CB3">
        <w:t>Este sprint se centró en mejorar la solución obtenida y los archivos resultado.</w:t>
      </w:r>
    </w:p>
    <w:p w14:paraId="619C2FC1" w14:textId="3FE0F979" w:rsidR="0045366E" w:rsidRPr="004C6CB3" w:rsidRDefault="0045366E" w:rsidP="000906D9">
      <w:pPr>
        <w:ind w:left="340"/>
      </w:pPr>
      <w:r w:rsidRPr="004C6CB3">
        <w:t>Las tareas programadas fueron las siguientes:</w:t>
      </w:r>
    </w:p>
    <w:p w14:paraId="6831AA55" w14:textId="0D1319AC" w:rsidR="0045366E" w:rsidRPr="004C6CB3" w:rsidRDefault="0045366E" w:rsidP="000906D9">
      <w:pPr>
        <w:ind w:left="340"/>
      </w:pPr>
      <w:r w:rsidRPr="004C6CB3">
        <w:t>#Documentar sprint 5. Se estimó un tiempo de 1 hora y se completó en 30 minutos.</w:t>
      </w:r>
    </w:p>
    <w:p w14:paraId="5AE0AB8B" w14:textId="300363A9" w:rsidR="007B565B" w:rsidRPr="004C6CB3" w:rsidRDefault="007B565B" w:rsidP="000906D9">
      <w:pPr>
        <w:ind w:left="340"/>
      </w:pPr>
      <w:r w:rsidRPr="004C6CB3">
        <w:t xml:space="preserve">#23 Añadir la decisión de parámetros para el usuario. Se estimó un tiempo de 1 hora y se completó en </w:t>
      </w:r>
      <w:r w:rsidR="0045366E" w:rsidRPr="004C6CB3">
        <w:t>4</w:t>
      </w:r>
      <w:r w:rsidRPr="004C6CB3">
        <w:t xml:space="preserve"> horas.</w:t>
      </w:r>
    </w:p>
    <w:p w14:paraId="0C11B617" w14:textId="3740121B" w:rsidR="00A7335F" w:rsidRPr="004C6CB3" w:rsidRDefault="00A7335F" w:rsidP="000906D9">
      <w:pPr>
        <w:ind w:left="340"/>
      </w:pPr>
      <w:r w:rsidRPr="004C6CB3">
        <w:t>#24 Bug creación red aleatoria. Se estimó un tiempo de 1 hora y 30 minutos y se completó en 2 horas.</w:t>
      </w:r>
    </w:p>
    <w:p w14:paraId="506847FE" w14:textId="6CACAB9A" w:rsidR="009A0C2B" w:rsidRPr="004C6CB3" w:rsidRDefault="009A0C2B" w:rsidP="000906D9">
      <w:pPr>
        <w:ind w:left="340"/>
      </w:pPr>
      <w:r w:rsidRPr="004C6CB3">
        <w:t xml:space="preserve">#20 Mejorar descargas para el algoritmo genético. Se estimó un tiempo de 7 horas y se invirtieron </w:t>
      </w:r>
      <w:r w:rsidR="00225898" w:rsidRPr="004C6CB3">
        <w:t>4</w:t>
      </w:r>
      <w:r w:rsidRPr="004C6CB3">
        <w:t xml:space="preserve"> horas pero no se completó.</w:t>
      </w:r>
      <w:r w:rsidR="00225898" w:rsidRPr="004C6CB3">
        <w:t xml:space="preserve"> </w:t>
      </w:r>
      <w:r w:rsidRPr="004C6CB3">
        <w:t>Se realizaron algunas mejoras co</w:t>
      </w:r>
      <w:r w:rsidR="00225898" w:rsidRPr="004C6CB3">
        <w:t>mo colorear los compontes en la imagen del grafo.</w:t>
      </w:r>
    </w:p>
    <w:p w14:paraId="211D5E8D" w14:textId="64E97EA7" w:rsidR="0045366E" w:rsidRPr="004C6CB3" w:rsidRDefault="009A0C2B" w:rsidP="000906D9">
      <w:pPr>
        <w:ind w:left="340"/>
      </w:pPr>
      <w:r w:rsidRPr="004C6CB3">
        <w:t>#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62B0DE26" w14:textId="74930B03" w:rsidR="009A0C2B" w:rsidRPr="004C6CB3" w:rsidRDefault="0045366E" w:rsidP="00422111">
      <w:pPr>
        <w:ind w:firstLine="340"/>
      </w:pPr>
      <w:r w:rsidRPr="004C6CB3">
        <w:lastRenderedPageBreak/>
        <w:t>También se programaron tareas de documentación, corrección de bugs e implementación de tests, pero no se llegaron a empezar.</w:t>
      </w:r>
    </w:p>
    <w:p w14:paraId="67A4BD0A" w14:textId="37AFF692" w:rsidR="0089773F" w:rsidRPr="004C6CB3" w:rsidRDefault="009A0C2B" w:rsidP="00422111">
      <w:pPr>
        <w:ind w:firstLine="340"/>
      </w:pPr>
      <w:r w:rsidRPr="004C6CB3">
        <w:t>Retrospectiva del sprint.</w:t>
      </w:r>
      <w:r w:rsidR="0045366E" w:rsidRPr="004C6CB3">
        <w:t xml:space="preserve"> </w:t>
      </w:r>
      <w:r w:rsidR="0089773F" w:rsidRPr="004C6CB3">
        <w:t>En la mayoría de los sprints realizados hasta el momento, se han dejado tareas sin completar debido a una planificación inadecuada. Para mejorar este aspecto,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19128C95" w14:textId="130D3B44" w:rsidR="0089773F" w:rsidRPr="004C6CB3" w:rsidRDefault="0089773F" w:rsidP="00943FFD">
      <w:pPr>
        <w:pStyle w:val="Ttulo3"/>
      </w:pPr>
      <w:bookmarkStart w:id="13" w:name="_Toc171403122"/>
      <w:r w:rsidRPr="004C6CB3">
        <w:t>Sprint 7 (05/06/2024 – 19/06/2024)</w:t>
      </w:r>
      <w:bookmarkEnd w:id="13"/>
    </w:p>
    <w:p w14:paraId="061C7D0A" w14:textId="331FFA4A" w:rsidR="00B83280" w:rsidRPr="004C6CB3" w:rsidRDefault="00943FFD" w:rsidP="000906D9">
      <w:pPr>
        <w:ind w:firstLine="340"/>
      </w:pPr>
      <w:r w:rsidRPr="004C6CB3">
        <w:t>Este sprint se centró sobre todo en la documentación del proyecto y en acabar el desarrollo de la aplicación.</w:t>
      </w:r>
    </w:p>
    <w:p w14:paraId="6AD1EF4E" w14:textId="12D67023" w:rsidR="00943FFD" w:rsidRPr="004C6CB3" w:rsidRDefault="00943FFD" w:rsidP="000906D9">
      <w:pPr>
        <w:ind w:left="340"/>
      </w:pPr>
      <w:r w:rsidRPr="004C6CB3">
        <w:t>Las tareas programadas fueron las siguientes:</w:t>
      </w:r>
    </w:p>
    <w:p w14:paraId="4446E99A" w14:textId="79490DE4" w:rsidR="00B83280" w:rsidRPr="004C6CB3" w:rsidRDefault="00B83280" w:rsidP="000906D9">
      <w:pPr>
        <w:ind w:left="340"/>
      </w:pPr>
      <w:r w:rsidRPr="004C6CB3">
        <w:t>#25 Documentar sprint 6. Se estimó un tiempo de 30 minutos y se completó en 45 minutos.</w:t>
      </w:r>
    </w:p>
    <w:p w14:paraId="41B45C2A" w14:textId="66ED6A91" w:rsidR="00B83280" w:rsidRPr="004C6CB3" w:rsidRDefault="00B83280" w:rsidP="000906D9">
      <w:pPr>
        <w:ind w:left="340"/>
      </w:pPr>
      <w:r w:rsidRPr="004C6CB3">
        <w:t>#26 Documentar introducción. Se estimó un tiempo de 3 horas y se completó en 6 horas.</w:t>
      </w:r>
    </w:p>
    <w:p w14:paraId="44B32426" w14:textId="4AD90382" w:rsidR="00B83280" w:rsidRPr="004C6CB3" w:rsidRDefault="00B83280" w:rsidP="000906D9">
      <w:pPr>
        <w:ind w:left="340"/>
      </w:pPr>
      <w:r w:rsidRPr="004C6CB3">
        <w:t>#22 Documentar objetivos principales. Se estimó un tiempo de 3 horas y se completó en 3 horas.</w:t>
      </w:r>
    </w:p>
    <w:p w14:paraId="017023DA" w14:textId="7EECFE6C" w:rsidR="00B83280" w:rsidRPr="004C6CB3" w:rsidRDefault="00B83280" w:rsidP="000906D9">
      <w:pPr>
        <w:ind w:left="340"/>
      </w:pPr>
      <w:r w:rsidRPr="004C6CB3">
        <w:t xml:space="preserve">#15 Documentación del algoritmo genético. Se estimó un tiempo de 4 horas y se completó en </w:t>
      </w:r>
      <w:r w:rsidR="00F0543F" w:rsidRPr="004C6CB3">
        <w:t>4</w:t>
      </w:r>
      <w:r w:rsidR="00522134" w:rsidRPr="004C6CB3">
        <w:t>0 horas aproximadamente. Esta tarea ha sido considerada como la documentación de los conceptos teóricos y por eso el error entre el tiempo estimado e invertido.</w:t>
      </w:r>
    </w:p>
    <w:p w14:paraId="0D5C20E2" w14:textId="0E947541" w:rsidR="00B85D18" w:rsidRPr="004C6CB3" w:rsidRDefault="00522134" w:rsidP="000906D9">
      <w:pPr>
        <w:ind w:left="340"/>
      </w:pPr>
      <w:r w:rsidRPr="004C6CB3">
        <w:t xml:space="preserve">#20 Mejorar descargas para el algoritmo genético. </w:t>
      </w:r>
      <w:r w:rsidR="00F0543F" w:rsidRPr="004C6CB3">
        <w:t xml:space="preserve">Se estimó un tiempo de 3 horas y se completó en 12 horas. Se añadieron las siguientes mejoras, la leyenda en la imagen del grafo, la asignación de nombres a las soluciones y su corrección cuando son modificadas y la </w:t>
      </w:r>
      <w:r w:rsidR="00BA5E50" w:rsidRPr="004C6CB3">
        <w:t>descarga de todos los archivos.</w:t>
      </w:r>
    </w:p>
    <w:p w14:paraId="43FEFE28" w14:textId="38DFDB4E" w:rsidR="00B85D18" w:rsidRPr="004C6CB3" w:rsidRDefault="000906D9" w:rsidP="000906D9">
      <w:pPr>
        <w:ind w:left="340"/>
      </w:pPr>
      <w:r w:rsidRPr="004C6CB3">
        <w:t>#</w:t>
      </w:r>
      <w:r w:rsidR="00BA5E50" w:rsidRPr="004C6CB3">
        <w:t xml:space="preserve">27 </w:t>
      </w:r>
      <w:r w:rsidR="00F0543F" w:rsidRPr="004C6CB3">
        <w:t>Arreglar un bug con los pares de hermanos en la creación de la red aleatoria. Se estimó un tiempo de 1 hora y se completó en 8 horas. En esta tarea también se crearon archivos de ejemplo nuevos y se añadieron las revisiones a la memoria.</w:t>
      </w:r>
    </w:p>
    <w:p w14:paraId="2C47E44F" w14:textId="28CF6705" w:rsidR="00C34632" w:rsidRPr="004C6CB3" w:rsidRDefault="00C34632" w:rsidP="00422111">
      <w:pPr>
        <w:ind w:firstLine="340"/>
      </w:pPr>
      <w:r w:rsidRPr="004C6CB3">
        <w:t xml:space="preserve">Retrospectiva del sprint. </w:t>
      </w:r>
      <w:r w:rsidR="00BA5E50" w:rsidRPr="004C6CB3">
        <w:t>La tarea de documentar los objetivos teóricos fue mal definida y desglosada. Es importante que ninguna tarea individual exceda un total de 24 horas. Además, se observó una planificación deficiente en las tareas de diseño, ya que se introdujeron nuevas funcionalidades no planificadas durante la ejecución de las tareas, lo que complicó su gestión y desarrollo adecuado.</w:t>
      </w:r>
    </w:p>
    <w:p w14:paraId="4F3562D9" w14:textId="34F62660" w:rsidR="00C34632" w:rsidRPr="004C6CB3" w:rsidRDefault="00C34632" w:rsidP="00C34632">
      <w:pPr>
        <w:pStyle w:val="Ttulo3"/>
      </w:pPr>
      <w:bookmarkStart w:id="14" w:name="_Toc171403123"/>
      <w:r w:rsidRPr="004C6CB3">
        <w:lastRenderedPageBreak/>
        <w:t>Sprint 8 (27/06/2024 – 08/07/2024)</w:t>
      </w:r>
      <w:bookmarkEnd w:id="14"/>
    </w:p>
    <w:p w14:paraId="46494D89" w14:textId="0D531ED5" w:rsidR="00943FFD" w:rsidRPr="004C6CB3" w:rsidRDefault="00B41448" w:rsidP="000906D9">
      <w:pPr>
        <w:ind w:firstLine="340"/>
      </w:pPr>
      <w:r w:rsidRPr="004C6CB3">
        <w:t>El último sprint, se centr</w:t>
      </w:r>
      <w:r w:rsidR="00943FFD" w:rsidRPr="004C6CB3">
        <w:t>ó</w:t>
      </w:r>
      <w:r w:rsidRPr="004C6CB3">
        <w:t xml:space="preserve"> sobre todo en tareas de documentación, desplegar la aplicación web y la revisión de la calidad del código</w:t>
      </w:r>
      <w:r w:rsidR="00943FFD" w:rsidRPr="004C6CB3">
        <w:t>.</w:t>
      </w:r>
    </w:p>
    <w:p w14:paraId="74520D29" w14:textId="3963F954" w:rsidR="00943FFD" w:rsidRPr="004C6CB3" w:rsidRDefault="00943FFD" w:rsidP="000906D9">
      <w:pPr>
        <w:ind w:firstLine="340"/>
      </w:pPr>
      <w:r w:rsidRPr="004C6CB3">
        <w:t>Las tareas programadas fueron las siguientes:</w:t>
      </w:r>
    </w:p>
    <w:p w14:paraId="4A3EBCD6" w14:textId="41B3B20C" w:rsidR="00B85D18" w:rsidRPr="004C6CB3" w:rsidRDefault="00943FFD" w:rsidP="000906D9">
      <w:pPr>
        <w:ind w:firstLine="340"/>
      </w:pPr>
      <w:r w:rsidRPr="004C6CB3">
        <w:t>#29 Documentar sprint 7. Se estimó un tiempo de 1 hora y se completó en 1 hora.</w:t>
      </w:r>
    </w:p>
    <w:p w14:paraId="083B6016" w14:textId="62B44561" w:rsidR="00B85D18" w:rsidRPr="004C6CB3" w:rsidRDefault="00EC63FB" w:rsidP="000906D9">
      <w:pPr>
        <w:ind w:left="340"/>
      </w:pPr>
      <w:r w:rsidRPr="004C6CB3">
        <w:t xml:space="preserve">#30 Desplegar la web. Se estimó un tiempo de 24 horas y se completó en </w:t>
      </w:r>
      <w:r w:rsidR="004B70D6" w:rsidRPr="004C6CB3">
        <w:t>30</w:t>
      </w:r>
      <w:r w:rsidRPr="004C6CB3">
        <w:t xml:space="preserve"> </w:t>
      </w:r>
      <w:r w:rsidR="00BB01EC" w:rsidRPr="004C6CB3">
        <w:t xml:space="preserve">horas </w:t>
      </w:r>
      <w:r w:rsidRPr="004C6CB3">
        <w:t>aproximadamente. Durante esta tarea se generaron archivos de configuración necesarios para la creación de un Docker, pero el tiempo invertido en estos se añadirá a la tarea #36.</w:t>
      </w:r>
    </w:p>
    <w:p w14:paraId="6306F3B1" w14:textId="145AE737" w:rsidR="00775000" w:rsidRPr="004C6CB3" w:rsidRDefault="00775000" w:rsidP="00775000">
      <w:pPr>
        <w:ind w:left="340"/>
      </w:pPr>
      <w:r w:rsidRPr="004C6CB3">
        <w:t>#38 Revisión de código mediante SonarCloud. Se estimó un tiempo de 24 horas y se completó en 12 horas. Durante esta tarea se invirtieron 5 horas en migrar el algoritmo a la librería pymoo para corregir un bug encontrado con la librería DEAP.</w:t>
      </w:r>
    </w:p>
    <w:p w14:paraId="69F8ADFF" w14:textId="0B11DACA" w:rsidR="004B70D6" w:rsidRPr="004C6CB3" w:rsidRDefault="00EC63FB" w:rsidP="00422111">
      <w:pPr>
        <w:ind w:left="340"/>
      </w:pPr>
      <w:r w:rsidRPr="004C6CB3">
        <w:t>#36 Creación de máquina virtual y Docker. Se estimó un tiempo de 24 horas y se completó en</w:t>
      </w:r>
      <w:r w:rsidR="004B70D6" w:rsidRPr="004C6CB3">
        <w:t xml:space="preserve"> 15 horas.</w:t>
      </w:r>
      <w:r w:rsidRPr="004C6CB3">
        <w:rPr>
          <w:color w:val="FF0000"/>
        </w:rPr>
        <w:t xml:space="preserve"> </w:t>
      </w:r>
      <w:r w:rsidR="004B70D6" w:rsidRPr="004C6CB3">
        <w:t>La creación del Docker tomo 10 horas teniendo en cuenta la corrección de sus fallos</w:t>
      </w:r>
      <w:r w:rsidRPr="004C6CB3">
        <w:t>.</w:t>
      </w:r>
      <w:r w:rsidR="004B70D6" w:rsidRPr="004C6CB3">
        <w:t xml:space="preserve"> Y la creación de la máquina virtual tomó 5 horas.</w:t>
      </w:r>
    </w:p>
    <w:p w14:paraId="37E20604" w14:textId="220C6888" w:rsidR="00DC3A1D" w:rsidRPr="004C6CB3" w:rsidRDefault="00DC3A1D" w:rsidP="000906D9">
      <w:pPr>
        <w:ind w:left="340"/>
      </w:pPr>
      <w:r w:rsidRPr="004C6CB3">
        <w:t xml:space="preserve">#33 Documentar apéndice B especificación de requisitos. Se estimó un tiempo de </w:t>
      </w:r>
      <w:r w:rsidR="00575BA6" w:rsidRPr="004C6CB3">
        <w:t>12 horas y se completó en 8</w:t>
      </w:r>
      <w:r w:rsidR="00B17528" w:rsidRPr="004C6CB3">
        <w:t xml:space="preserve"> horas</w:t>
      </w:r>
      <w:r w:rsidR="00575BA6" w:rsidRPr="004C6CB3">
        <w:t>.</w:t>
      </w:r>
    </w:p>
    <w:p w14:paraId="5F7D86F3" w14:textId="0AD9F835" w:rsidR="00575BA6" w:rsidRPr="004C6CB3" w:rsidRDefault="00575BA6" w:rsidP="000906D9">
      <w:pPr>
        <w:ind w:left="340"/>
      </w:pPr>
      <w:r w:rsidRPr="004C6CB3">
        <w:t>#</w:t>
      </w:r>
      <w:r w:rsidR="00422111" w:rsidRPr="004C6CB3">
        <w:t>35</w:t>
      </w:r>
      <w:r w:rsidRPr="004C6CB3">
        <w:t xml:space="preserve"> Documentar apéndice F anexo de sostenibilización curricular. Se estimó un tiempo de 5 horas y </w:t>
      </w:r>
      <w:r w:rsidR="00B17528" w:rsidRPr="004C6CB3">
        <w:t>tomó 3 horas y media completarlo.</w:t>
      </w:r>
    </w:p>
    <w:p w14:paraId="03DACE98" w14:textId="448E7947" w:rsidR="00575BA6" w:rsidRPr="004C6CB3" w:rsidRDefault="00422111" w:rsidP="000906D9">
      <w:pPr>
        <w:ind w:left="340"/>
      </w:pPr>
      <w:r w:rsidRPr="004C6CB3">
        <w:t>#40 Documentar técnicas y herramientas. Se estimó un tiempo de 8 horas y se completó en 6 horas.</w:t>
      </w:r>
    </w:p>
    <w:p w14:paraId="27B4B7B5" w14:textId="0BE04680" w:rsidR="00775000" w:rsidRPr="004C6CB3" w:rsidRDefault="00422111" w:rsidP="00775000">
      <w:pPr>
        <w:ind w:left="340"/>
      </w:pPr>
      <w:r w:rsidRPr="004C6CB3">
        <w:t>#41 Documentar aspectos relevantes en el desarrollo del proyecto.</w:t>
      </w:r>
      <w:r w:rsidR="00775000" w:rsidRPr="004C6CB3">
        <w:t xml:space="preserve"> Se estimó un tiempo de 8 horas y</w:t>
      </w:r>
      <w:r w:rsidR="008830B4" w:rsidRPr="004C6CB3">
        <w:t xml:space="preserve"> se completó en 9 horas.</w:t>
      </w:r>
    </w:p>
    <w:p w14:paraId="56DA6A34" w14:textId="125B876D" w:rsidR="00775000" w:rsidRPr="004C6CB3" w:rsidRDefault="00775000" w:rsidP="00775000">
      <w:pPr>
        <w:ind w:left="340"/>
      </w:pPr>
      <w:r w:rsidRPr="004C6CB3">
        <w:t>#42 Documentar trabajos relacionados. Se estimó un tiempo de 5 horas y</w:t>
      </w:r>
      <w:r w:rsidR="009C327D" w:rsidRPr="004C6CB3">
        <w:t xml:space="preserve"> se completó en 2 horas.</w:t>
      </w:r>
    </w:p>
    <w:p w14:paraId="3771E617" w14:textId="19F54C91" w:rsidR="00775000" w:rsidRPr="004C6CB3" w:rsidRDefault="00775000" w:rsidP="00775000">
      <w:pPr>
        <w:ind w:left="340"/>
      </w:pPr>
      <w:r w:rsidRPr="004C6CB3">
        <w:t xml:space="preserve">#39 Documentar conclusiones y líneas de trabajo futuras. Se estimó un tiempo de </w:t>
      </w:r>
      <w:r w:rsidR="00545B62" w:rsidRPr="004C6CB3">
        <w:t xml:space="preserve">8 horas y se completó en </w:t>
      </w:r>
      <w:r w:rsidR="008765D6" w:rsidRPr="004C6CB3">
        <w:t>6 horas.</w:t>
      </w:r>
    </w:p>
    <w:p w14:paraId="6EC4D511" w14:textId="049C745C" w:rsidR="008765D6" w:rsidRPr="004C6CB3" w:rsidRDefault="008765D6" w:rsidP="008765D6">
      <w:pPr>
        <w:ind w:left="340"/>
      </w:pPr>
      <w:r w:rsidRPr="004C6CB3">
        <w:t>#28 Documentar resumen. Se estimó un tiempo de 1 hora y se completó en 30 minutos.</w:t>
      </w:r>
    </w:p>
    <w:p w14:paraId="15CE12F7" w14:textId="0335FF44" w:rsidR="00775000" w:rsidRPr="004C6CB3" w:rsidRDefault="00545B62" w:rsidP="00775000">
      <w:pPr>
        <w:ind w:left="340"/>
      </w:pPr>
      <w:r w:rsidRPr="004C6CB3">
        <w:t xml:space="preserve">#34 Documentar apéndice C especificación de diseño. Se estimó un tiempo de 24 horas y se completó en </w:t>
      </w:r>
      <w:r w:rsidR="007D260F" w:rsidRPr="004C6CB3">
        <w:t>4</w:t>
      </w:r>
      <w:r w:rsidR="005C2F08" w:rsidRPr="004C6CB3">
        <w:t xml:space="preserve"> horas.</w:t>
      </w:r>
    </w:p>
    <w:p w14:paraId="0EE9F0D5" w14:textId="7C12BF50" w:rsidR="00545B62" w:rsidRPr="004C6CB3" w:rsidRDefault="00545B62" w:rsidP="00775000">
      <w:pPr>
        <w:ind w:left="340"/>
      </w:pPr>
      <w:r w:rsidRPr="004C6CB3">
        <w:t>#</w:t>
      </w:r>
      <w:r w:rsidR="00261276" w:rsidRPr="004C6CB3">
        <w:t xml:space="preserve">31 Documentar apéndice D documentación técnica de programación. Se estimó un tiempo de 12 horas y se completó en </w:t>
      </w:r>
      <w:r w:rsidR="007D260F" w:rsidRPr="004C6CB3">
        <w:t>4</w:t>
      </w:r>
      <w:r w:rsidR="005C2F08" w:rsidRPr="004C6CB3">
        <w:t xml:space="preserve"> horas.</w:t>
      </w:r>
    </w:p>
    <w:p w14:paraId="52255374" w14:textId="45EBF180" w:rsidR="00545B62" w:rsidRPr="004C6CB3" w:rsidRDefault="00545B62" w:rsidP="00775000">
      <w:pPr>
        <w:ind w:left="340"/>
      </w:pPr>
      <w:r w:rsidRPr="004C6CB3">
        <w:t xml:space="preserve">#32 Documentar apéndice A plan de proyecto software. Se estimó un tiempo de 8 horas y se completó en </w:t>
      </w:r>
      <w:r w:rsidR="005C2F08" w:rsidRPr="004C6CB3">
        <w:t>6 horas.</w:t>
      </w:r>
    </w:p>
    <w:p w14:paraId="0D35093E" w14:textId="0A98945E" w:rsidR="00775000" w:rsidRPr="004C6CB3" w:rsidRDefault="00CB229F" w:rsidP="00CB229F">
      <w:pPr>
        <w:ind w:firstLine="340"/>
      </w:pPr>
      <w:r w:rsidRPr="004C6CB3">
        <w:rPr>
          <w:b/>
          <w:bCs/>
        </w:rPr>
        <w:lastRenderedPageBreak/>
        <w:t>Retrospectiva final</w:t>
      </w:r>
      <w:r w:rsidRPr="004C6CB3">
        <w:t>. Durante los ocho sprints, el proyecto se centró en varias tareas clave como la instalación de software, la comprensión de una aplicación existente, y la implementación de algoritmos genéticos multiobjetivo. En los primeros sprints, se realizaron investigaciones y se instaló software esencial, como Zotero, y se comprendió el código de una aplicación anterior. Los sprints intermedios se dedicaron a la implementación y mejora de algoritmos genéticos, incluyendo la migración a nuevas bibliotecas y la creación de una interfaz web. Los últimos sprints se centraron en la documentación exhaustiva del proyecto, la corrección de errores y el despliegue de la aplicación. A lo largo del proyecto, se observó una tendencia a subestimar el tiempo necesario para completar tareas, lo que llevó a la necesidad de trasladar varias tareas a sprints posteriores y ajustar la planificación. En total, se invirtieron 320 horas en completar las tareas a lo largo de los sprints.</w:t>
      </w:r>
    </w:p>
    <w:p w14:paraId="6079146D" w14:textId="12EC54CC" w:rsidR="00F87829" w:rsidRPr="004C6CB3" w:rsidRDefault="00F87829" w:rsidP="00F87829">
      <w:pPr>
        <w:pStyle w:val="Ttulo2"/>
      </w:pPr>
      <w:bookmarkStart w:id="15" w:name="_Toc171403124"/>
      <w:r w:rsidRPr="004C6CB3">
        <w:t>A.</w:t>
      </w:r>
      <w:r w:rsidR="004510D7" w:rsidRPr="004C6CB3">
        <w:t>3</w:t>
      </w:r>
      <w:r w:rsidRPr="004C6CB3">
        <w:t xml:space="preserve"> Estudio de viabilidad</w:t>
      </w:r>
      <w:bookmarkEnd w:id="15"/>
    </w:p>
    <w:p w14:paraId="407EBB16" w14:textId="593C825A" w:rsidR="001A3A33" w:rsidRPr="004C6CB3" w:rsidRDefault="001A3A33" w:rsidP="001A3A33">
      <w:pPr>
        <w:pStyle w:val="Ttulo3"/>
        <w:rPr>
          <w:sz w:val="22"/>
          <w:szCs w:val="20"/>
        </w:rPr>
      </w:pPr>
      <w:bookmarkStart w:id="16" w:name="_Toc171403125"/>
      <w:r w:rsidRPr="004C6CB3">
        <w:t>Viabilidad económica</w:t>
      </w:r>
      <w:bookmarkEnd w:id="16"/>
    </w:p>
    <w:p w14:paraId="47DDA7EA" w14:textId="3A9E3223" w:rsidR="00CB229F" w:rsidRPr="004C6CB3" w:rsidRDefault="00CB229F" w:rsidP="00FD2021">
      <w:pPr>
        <w:ind w:firstLine="340"/>
      </w:pPr>
      <w:r w:rsidRPr="004C6CB3">
        <w:t>En el apartado siguiente se realiza un análisis del coste que supondría la realización de este proyecto dentro de un contexto laboral real.</w:t>
      </w:r>
      <w:r w:rsidR="00FD2021" w:rsidRPr="004C6CB3">
        <w:t xml:space="preserve"> </w:t>
      </w:r>
      <w:r w:rsidRPr="004C6CB3">
        <w:t>Este proyecto, aun habiéndose realizado a lo largo de 3 meses, se podría condensar en 2 de trabajo a tiempo completo, ya que la cantidad de trabajo en horas es de 320.</w:t>
      </w:r>
    </w:p>
    <w:p w14:paraId="69E5C7B8" w14:textId="77777777" w:rsidR="00375C23" w:rsidRPr="004C6CB3" w:rsidRDefault="00CB229F" w:rsidP="001A3A33">
      <w:pPr>
        <w:tabs>
          <w:tab w:val="right" w:pos="8504"/>
        </w:tabs>
        <w:rPr>
          <w:b/>
          <w:bCs/>
        </w:rPr>
      </w:pPr>
      <w:r w:rsidRPr="004C6CB3">
        <w:rPr>
          <w:b/>
          <w:bCs/>
        </w:rPr>
        <w:t>Costes de personal:</w:t>
      </w:r>
    </w:p>
    <w:p w14:paraId="1D7F8F68" w14:textId="3530D90A" w:rsidR="00CB229F" w:rsidRPr="004C6CB3" w:rsidRDefault="00375C23" w:rsidP="00C265A5">
      <w:pPr>
        <w:tabs>
          <w:tab w:val="right" w:pos="8504"/>
        </w:tabs>
        <w:ind w:firstLine="340"/>
        <w:rPr>
          <w:b/>
          <w:bCs/>
        </w:rPr>
      </w:pPr>
      <w:r w:rsidRPr="004C6CB3">
        <w:t>Para calcular los costes de personal, se consideran los siguientes elementos: el salario neto mensual, las deducciones fiscales (IRPF), y las contribuciones a la Seguridad Social. Estos factores se reflejan en la siguiente tabla:</w:t>
      </w:r>
      <w:r w:rsidR="001A3A33" w:rsidRPr="004C6CB3">
        <w:rPr>
          <w:b/>
          <w:bCs/>
        </w:rPr>
        <w:tab/>
      </w:r>
    </w:p>
    <w:p w14:paraId="76FCA9BC" w14:textId="19B13D3D" w:rsidR="001A3A33" w:rsidRPr="004C6CB3" w:rsidRDefault="001A3A33" w:rsidP="001A3A33">
      <w:pPr>
        <w:pStyle w:val="Descripcin"/>
        <w:keepNext/>
      </w:pPr>
      <w:bookmarkStart w:id="17" w:name="_Toc171402945"/>
      <w:r w:rsidRPr="004C6CB3">
        <w:t xml:space="preserve">Tabla </w:t>
      </w:r>
      <w:r w:rsidRPr="004C6CB3">
        <w:fldChar w:fldCharType="begin"/>
      </w:r>
      <w:r w:rsidRPr="004C6CB3">
        <w:instrText xml:space="preserve"> SEQ Tabla \* ARABIC </w:instrText>
      </w:r>
      <w:r w:rsidRPr="004C6CB3">
        <w:fldChar w:fldCharType="separate"/>
      </w:r>
      <w:r w:rsidR="00D67234">
        <w:rPr>
          <w:noProof/>
        </w:rPr>
        <w:t>1</w:t>
      </w:r>
      <w:r w:rsidRPr="004C6CB3">
        <w:fldChar w:fldCharType="end"/>
      </w:r>
      <w:r w:rsidRPr="004C6CB3">
        <w:t>: Costes de personal</w:t>
      </w:r>
      <w:bookmarkEnd w:id="17"/>
    </w:p>
    <w:tbl>
      <w:tblPr>
        <w:tblStyle w:val="Tabladecuadrcula4"/>
        <w:tblW w:w="0" w:type="auto"/>
        <w:tblLook w:val="04A0" w:firstRow="1" w:lastRow="0" w:firstColumn="1" w:lastColumn="0" w:noHBand="0" w:noVBand="1"/>
      </w:tblPr>
      <w:tblGrid>
        <w:gridCol w:w="7225"/>
        <w:gridCol w:w="1269"/>
      </w:tblGrid>
      <w:tr w:rsidR="00ED159C" w:rsidRPr="004C6CB3" w14:paraId="28F4BF67" w14:textId="77777777" w:rsidTr="00FD2021">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41AD42A0" w14:textId="77777777" w:rsidR="00CB229F" w:rsidRPr="004C6CB3" w:rsidRDefault="00CB229F" w:rsidP="00ED159C">
            <w:pPr>
              <w:spacing w:after="160" w:line="259" w:lineRule="auto"/>
              <w:jc w:val="left"/>
            </w:pPr>
            <w:r w:rsidRPr="004C6CB3">
              <w:t>Concepto</w:t>
            </w:r>
          </w:p>
        </w:tc>
        <w:tc>
          <w:tcPr>
            <w:tcW w:w="1269" w:type="dxa"/>
            <w:vAlign w:val="center"/>
            <w:hideMark/>
          </w:tcPr>
          <w:p w14:paraId="2EE1D6A8"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ED159C" w:rsidRPr="004C6CB3" w14:paraId="23CD6D28"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505F9A20" w14:textId="77777777" w:rsidR="00CB229F" w:rsidRPr="004C6CB3" w:rsidRDefault="00CB229F" w:rsidP="00ED159C">
            <w:pPr>
              <w:spacing w:after="160" w:line="259" w:lineRule="auto"/>
              <w:jc w:val="left"/>
            </w:pPr>
            <w:r w:rsidRPr="004C6CB3">
              <w:t>Salario neto mensual</w:t>
            </w:r>
          </w:p>
        </w:tc>
        <w:tc>
          <w:tcPr>
            <w:tcW w:w="1269" w:type="dxa"/>
            <w:vAlign w:val="center"/>
            <w:hideMark/>
          </w:tcPr>
          <w:p w14:paraId="7EA890F1"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782,72€</w:t>
            </w:r>
          </w:p>
        </w:tc>
      </w:tr>
      <w:tr w:rsidR="00CB229F" w:rsidRPr="004C6CB3" w14:paraId="5CE610A3" w14:textId="77777777" w:rsidTr="00ED159C">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1AE157E6" w14:textId="5C8B52CB" w:rsidR="00CB229F" w:rsidRPr="004C6CB3" w:rsidRDefault="00CB229F" w:rsidP="00ED159C">
            <w:pPr>
              <w:spacing w:after="160" w:line="259" w:lineRule="auto"/>
              <w:jc w:val="left"/>
            </w:pPr>
            <w:r w:rsidRPr="004C6CB3">
              <w:t>IRPF (17,22%)</w:t>
            </w:r>
            <w:r w:rsidR="00FD2021" w:rsidRPr="004C6CB3">
              <w:t xml:space="preserve"> </w:t>
            </w:r>
            <w:r w:rsidR="00FD2021" w:rsidRPr="004C6CB3">
              <w:fldChar w:fldCharType="begin"/>
            </w:r>
            <w:r w:rsidR="00FD2021" w:rsidRPr="004C6CB3">
              <w:instrText xml:space="preserve"> ADDIN ZOTERO_ITEM CSL_CITATION {"citationID":"R2GsNPKp","properties":{"formattedCitation":"[1]","plainCitation":"[1]","noteIndex":0},"citationItems":[{"id":170,"uris":["http://zotero.org/users/local/eC8saxzw/items/RZGHISBK"],"itemData":{"id":170,"type":"webpage","abstract":"Entra en BBVA y calcula tu sueldo neto y bruto, las retenciones IRPF que te corresponden o el importe de tus pagas (mensuales y extra).","language":"es-ES","title":"BBVA ESPAÑA","URL":"https://www.bbva.es/personas/productos/cuentas/calculadora-sueldo-neto.html","author":[{"family":"BBVA","given":""}],"accessed":{"date-parts":[["2024",7,8]]},"issued":{"date-parts":[["2024",7,8]]}}}],"schema":"https://github.com/citation-style-language/schema/raw/master/csl-citation.json"} </w:instrText>
            </w:r>
            <w:r w:rsidR="00FD2021" w:rsidRPr="004C6CB3">
              <w:fldChar w:fldCharType="separate"/>
            </w:r>
            <w:r w:rsidR="00FD2021" w:rsidRPr="004C6CB3">
              <w:t>[1]</w:t>
            </w:r>
            <w:r w:rsidR="00FD2021" w:rsidRPr="004C6CB3">
              <w:fldChar w:fldCharType="end"/>
            </w:r>
          </w:p>
        </w:tc>
        <w:tc>
          <w:tcPr>
            <w:tcW w:w="1269" w:type="dxa"/>
            <w:vAlign w:val="center"/>
            <w:hideMark/>
          </w:tcPr>
          <w:p w14:paraId="51F5C727"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413,28€</w:t>
            </w:r>
          </w:p>
        </w:tc>
      </w:tr>
      <w:tr w:rsidR="00ED159C" w:rsidRPr="004C6CB3" w14:paraId="1AC02179" w14:textId="77777777" w:rsidTr="00ED159C">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3CC10CCC" w14:textId="0142726D" w:rsidR="00CB229F" w:rsidRPr="004C6CB3" w:rsidRDefault="00CB229F" w:rsidP="00ED159C">
            <w:pPr>
              <w:spacing w:after="160" w:line="259" w:lineRule="auto"/>
              <w:jc w:val="left"/>
            </w:pPr>
            <w:r w:rsidRPr="004C6CB3">
              <w:t xml:space="preserve">Seguridad Social </w:t>
            </w:r>
            <w:r w:rsidR="00ED159C" w:rsidRPr="004C6CB3">
              <w:t>-</w:t>
            </w:r>
            <w:r w:rsidR="00FD2021" w:rsidRPr="004C6CB3">
              <w:t xml:space="preserve"> </w:t>
            </w:r>
            <w:r w:rsidRPr="004C6CB3">
              <w:t>Desempleo</w:t>
            </w:r>
            <w:r w:rsidR="00ED159C" w:rsidRPr="004C6CB3">
              <w:t xml:space="preserve"> </w:t>
            </w:r>
            <w:r w:rsidRPr="004C6CB3">
              <w:t>(Contrato duración determinada)</w:t>
            </w:r>
            <w:r w:rsidR="00ED159C" w:rsidRPr="004C6CB3">
              <w:t xml:space="preserve"> </w:t>
            </w:r>
            <w:r w:rsidRPr="004C6CB3">
              <w:t>(8,3%)</w:t>
            </w:r>
            <w:r w:rsidR="00FD2021" w:rsidRPr="004C6CB3">
              <w:t xml:space="preserve"> </w:t>
            </w:r>
            <w:r w:rsidR="00FD2021" w:rsidRPr="004C6CB3">
              <w:fldChar w:fldCharType="begin"/>
            </w:r>
            <w:r w:rsidR="00FD2021" w:rsidRPr="004C6CB3">
              <w:instrText xml:space="preserve"> ADDIN ZOTERO_ITEM CSL_CITATION {"citationID":"Zf1qlTfT","properties":{"formattedCitation":"[1]","plainCitation":"[1]","noteIndex":0},"citationItems":[{"id":170,"uris":["http://zotero.org/users/local/eC8saxzw/items/RZGHISBK"],"itemData":{"id":170,"type":"webpage","abstract":"Entra en BBVA y calcula tu sueldo neto y bruto, las retenciones IRPF que te corresponden o el importe de tus pagas (mensuales y extra).","language":"es-ES","title":"BBVA ESPAÑA","URL":"https://www.bbva.es/personas/productos/cuentas/calculadora-sueldo-neto.html","author":[{"family":"BBVA","given":""}],"accessed":{"date-parts":[["2024",7,8]]},"issued":{"date-parts":[["2024",7,8]]}}}],"schema":"https://github.com/citation-style-language/schema/raw/master/csl-citation.json"} </w:instrText>
            </w:r>
            <w:r w:rsidR="00FD2021" w:rsidRPr="004C6CB3">
              <w:fldChar w:fldCharType="separate"/>
            </w:r>
            <w:r w:rsidR="00FD2021" w:rsidRPr="004C6CB3">
              <w:t>[1]</w:t>
            </w:r>
            <w:r w:rsidR="00FD2021" w:rsidRPr="004C6CB3">
              <w:fldChar w:fldCharType="end"/>
            </w:r>
          </w:p>
        </w:tc>
        <w:tc>
          <w:tcPr>
            <w:tcW w:w="1269" w:type="dxa"/>
            <w:vAlign w:val="center"/>
            <w:hideMark/>
          </w:tcPr>
          <w:p w14:paraId="5514D1C4"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99,2€</w:t>
            </w:r>
          </w:p>
        </w:tc>
      </w:tr>
      <w:tr w:rsidR="00CB229F" w:rsidRPr="004C6CB3" w14:paraId="0F887573" w14:textId="77777777" w:rsidTr="00ED159C">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57D0ED8E" w14:textId="7C22172E" w:rsidR="00CB229F" w:rsidRPr="004C6CB3" w:rsidRDefault="00CB229F" w:rsidP="00ED159C">
            <w:pPr>
              <w:spacing w:after="160" w:line="259" w:lineRule="auto"/>
              <w:jc w:val="left"/>
            </w:pPr>
            <w:r w:rsidRPr="004C6CB3">
              <w:t>Seguridad Social -</w:t>
            </w:r>
            <w:r w:rsidR="00FD2021" w:rsidRPr="004C6CB3">
              <w:t xml:space="preserve"> </w:t>
            </w:r>
            <w:r w:rsidRPr="004C6CB3">
              <w:t>FOGASA (0,2%)</w:t>
            </w:r>
            <w:r w:rsidR="00FD2021" w:rsidRPr="004C6CB3">
              <w:t xml:space="preserve"> </w:t>
            </w:r>
            <w:r w:rsidR="00FD2021" w:rsidRPr="004C6CB3">
              <w:fldChar w:fldCharType="begin"/>
            </w:r>
            <w:r w:rsidR="00FD2021" w:rsidRPr="004C6CB3">
              <w:instrText xml:space="preserve"> ADDIN ZOTERO_ITEM CSL_CITATION {"citationID":"dNh67zNQ","properties":{"formattedCitation":"[2]","plainCitation":"[2]","noteIndex":0},"citationItems":[{"id":168,"uris":["http://zotero.org/users/local/eC8saxzw/items/9NIMLMDP"],"itemData":{"id":168,"type":"webpage","title":"Fondo de Garantía Salarial - Atención a la Ciudadanía - FAQ's","URL":"https://www.mites.gob.es/fogasa/faqs.html","accessed":{"date-parts":[["2024",7,8]]}}}],"schema":"https://github.com/citation-style-language/schema/raw/master/csl-citation.json"} </w:instrText>
            </w:r>
            <w:r w:rsidR="00FD2021" w:rsidRPr="004C6CB3">
              <w:fldChar w:fldCharType="separate"/>
            </w:r>
            <w:r w:rsidR="00FD2021" w:rsidRPr="004C6CB3">
              <w:t>[2]</w:t>
            </w:r>
            <w:r w:rsidR="00FD2021" w:rsidRPr="004C6CB3">
              <w:fldChar w:fldCharType="end"/>
            </w:r>
          </w:p>
        </w:tc>
        <w:tc>
          <w:tcPr>
            <w:tcW w:w="1269" w:type="dxa"/>
            <w:vAlign w:val="center"/>
            <w:hideMark/>
          </w:tcPr>
          <w:p w14:paraId="05364F2F"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4,8€</w:t>
            </w:r>
          </w:p>
        </w:tc>
      </w:tr>
      <w:tr w:rsidR="00ED159C" w:rsidRPr="004C6CB3" w14:paraId="1B44E5E7"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010E792C" w14:textId="45BEAF8D" w:rsidR="00CB229F" w:rsidRPr="004C6CB3" w:rsidRDefault="00CB229F" w:rsidP="00ED159C">
            <w:pPr>
              <w:spacing w:after="160" w:line="259" w:lineRule="auto"/>
              <w:jc w:val="left"/>
            </w:pPr>
            <w:r w:rsidRPr="004C6CB3">
              <w:t>Salario bruto mensual</w:t>
            </w:r>
            <w:r w:rsidR="00FD2021" w:rsidRPr="004C6CB3">
              <w:t xml:space="preserve"> (programador full </w:t>
            </w:r>
            <w:proofErr w:type="spellStart"/>
            <w:r w:rsidR="00FD2021" w:rsidRPr="004C6CB3">
              <w:t>stack</w:t>
            </w:r>
            <w:proofErr w:type="spellEnd"/>
            <w:r w:rsidR="00FD2021" w:rsidRPr="004C6CB3">
              <w:t xml:space="preserve"> </w:t>
            </w:r>
            <w:r w:rsidR="00FD2021" w:rsidRPr="004C6CB3">
              <w:fldChar w:fldCharType="begin"/>
            </w:r>
            <w:r w:rsidR="00FD2021" w:rsidRPr="004C6CB3">
              <w:instrText xml:space="preserve"> ADDIN ZOTERO_ITEM CSL_CITATION {"citationID":"XmEM4QYa","properties":{"formattedCitation":"[3]","plainCitation":"[3]","noteIndex":0},"citationItems":[{"id":172,"uris":["http://zotero.org/users/local/eC8saxzw/items/WJBB6KBH"],"itemData":{"id":172,"type":"webpage","abstract":"Desarrollador Full Stack en España perciben un salario medio mensual € 2.750. Prueba la herramienta de salarios de Talent.com y descubre cuál es el salario medio de los profesionales de la industria.","container-title":"Talent.com","language":"es-es","title":"Salario para Desarrollador Full Stack en España - Salario Medio","URL":"https://es.talent.com/salary","accessed":{"date-parts":[["2024",7,8]]}}}],"schema":"https://github.com/citation-style-language/schema/raw/master/csl-citation.json"} </w:instrText>
            </w:r>
            <w:r w:rsidR="00FD2021" w:rsidRPr="004C6CB3">
              <w:fldChar w:fldCharType="separate"/>
            </w:r>
            <w:r w:rsidR="00FD2021" w:rsidRPr="004C6CB3">
              <w:t>[3]</w:t>
            </w:r>
            <w:r w:rsidR="00FD2021" w:rsidRPr="004C6CB3">
              <w:fldChar w:fldCharType="end"/>
            </w:r>
            <w:r w:rsidR="00FD2021" w:rsidRPr="004C6CB3">
              <w:t>)</w:t>
            </w:r>
          </w:p>
        </w:tc>
        <w:tc>
          <w:tcPr>
            <w:tcW w:w="1269" w:type="dxa"/>
            <w:vAlign w:val="center"/>
            <w:hideMark/>
          </w:tcPr>
          <w:p w14:paraId="234B4FE6"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2400€</w:t>
            </w:r>
          </w:p>
        </w:tc>
      </w:tr>
      <w:tr w:rsidR="00CB229F" w:rsidRPr="004C6CB3" w14:paraId="0619353B" w14:textId="77777777" w:rsidTr="00ED159C">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3D348880" w14:textId="77777777" w:rsidR="00CB229F" w:rsidRPr="004C6CB3" w:rsidRDefault="00CB229F" w:rsidP="00ED159C">
            <w:pPr>
              <w:spacing w:after="160" w:line="259" w:lineRule="auto"/>
              <w:jc w:val="left"/>
            </w:pPr>
            <w:r w:rsidRPr="004C6CB3">
              <w:t>Total de 2 meses</w:t>
            </w:r>
          </w:p>
        </w:tc>
        <w:tc>
          <w:tcPr>
            <w:tcW w:w="1269" w:type="dxa"/>
            <w:vAlign w:val="center"/>
            <w:hideMark/>
          </w:tcPr>
          <w:p w14:paraId="236573D3"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4800€</w:t>
            </w:r>
          </w:p>
        </w:tc>
      </w:tr>
    </w:tbl>
    <w:p w14:paraId="14DAC1C9" w14:textId="77777777" w:rsidR="00CB229F" w:rsidRPr="004C6CB3" w:rsidRDefault="00CB229F" w:rsidP="00CB229F">
      <w:pPr>
        <w:rPr>
          <w:b/>
          <w:bCs/>
        </w:rPr>
      </w:pPr>
      <w:r w:rsidRPr="004C6CB3">
        <w:rPr>
          <w:b/>
          <w:bCs/>
        </w:rPr>
        <w:lastRenderedPageBreak/>
        <w:t>Costes de hardware:</w:t>
      </w:r>
    </w:p>
    <w:p w14:paraId="2748FD49" w14:textId="77777777" w:rsidR="00CB229F" w:rsidRPr="004C6CB3" w:rsidRDefault="00CB229F" w:rsidP="00F95A86">
      <w:pPr>
        <w:ind w:firstLine="340"/>
      </w:pPr>
      <w:r w:rsidRPr="004C6CB3">
        <w:t>El único coste de hardware viene del ordenador portátil utilizado, y se supone que este se amortiza a lo largo de 5 años y se utiliza durante 2 meses.</w:t>
      </w:r>
    </w:p>
    <w:p w14:paraId="733EAEDB" w14:textId="18006F0F" w:rsidR="001A3A33" w:rsidRPr="004C6CB3" w:rsidRDefault="001A3A33" w:rsidP="001A3A33">
      <w:pPr>
        <w:pStyle w:val="Descripcin"/>
        <w:keepNext/>
      </w:pPr>
      <w:bookmarkStart w:id="18" w:name="_Toc171402946"/>
      <w:r w:rsidRPr="004C6CB3">
        <w:t xml:space="preserve">Tabla </w:t>
      </w:r>
      <w:r w:rsidRPr="004C6CB3">
        <w:fldChar w:fldCharType="begin"/>
      </w:r>
      <w:r w:rsidRPr="004C6CB3">
        <w:instrText xml:space="preserve"> SEQ Tabla \* ARABIC </w:instrText>
      </w:r>
      <w:r w:rsidRPr="004C6CB3">
        <w:fldChar w:fldCharType="separate"/>
      </w:r>
      <w:r w:rsidR="00D67234">
        <w:rPr>
          <w:noProof/>
        </w:rPr>
        <w:t>2</w:t>
      </w:r>
      <w:r w:rsidRPr="004C6CB3">
        <w:fldChar w:fldCharType="end"/>
      </w:r>
      <w:r w:rsidRPr="004C6CB3">
        <w:t>: Costes de hardware</w:t>
      </w:r>
      <w:bookmarkEnd w:id="18"/>
    </w:p>
    <w:tbl>
      <w:tblPr>
        <w:tblStyle w:val="Tabladecuadrcula4"/>
        <w:tblW w:w="0" w:type="auto"/>
        <w:tblLook w:val="04A0" w:firstRow="1" w:lastRow="0" w:firstColumn="1" w:lastColumn="0" w:noHBand="0" w:noVBand="1"/>
      </w:tblPr>
      <w:tblGrid>
        <w:gridCol w:w="2831"/>
        <w:gridCol w:w="2831"/>
        <w:gridCol w:w="2832"/>
      </w:tblGrid>
      <w:tr w:rsidR="00CB229F" w:rsidRPr="004C6CB3" w14:paraId="6636BA46" w14:textId="77777777" w:rsidTr="001A3A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36299503" w14:textId="6C51A30B" w:rsidR="00CB229F" w:rsidRPr="004C6CB3" w:rsidRDefault="00CB229F" w:rsidP="001A3A33">
            <w:pPr>
              <w:spacing w:after="160" w:line="259" w:lineRule="auto"/>
              <w:jc w:val="center"/>
            </w:pPr>
            <w:r w:rsidRPr="004C6CB3">
              <w:t>Concepto</w:t>
            </w:r>
          </w:p>
        </w:tc>
        <w:tc>
          <w:tcPr>
            <w:tcW w:w="2831" w:type="dxa"/>
            <w:vAlign w:val="center"/>
            <w:hideMark/>
          </w:tcPr>
          <w:p w14:paraId="74467678"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c>
          <w:tcPr>
            <w:tcW w:w="2832" w:type="dxa"/>
            <w:vAlign w:val="center"/>
            <w:hideMark/>
          </w:tcPr>
          <w:p w14:paraId="4E3BC664"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Amortizado</w:t>
            </w:r>
          </w:p>
        </w:tc>
      </w:tr>
      <w:tr w:rsidR="00CB229F" w:rsidRPr="004C6CB3" w14:paraId="53E8B618" w14:textId="77777777" w:rsidTr="001A3A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5C95085D" w14:textId="77777777" w:rsidR="00CB229F" w:rsidRPr="004C6CB3" w:rsidRDefault="00CB229F" w:rsidP="001A3A33">
            <w:pPr>
              <w:spacing w:after="160" w:line="259" w:lineRule="auto"/>
              <w:jc w:val="center"/>
            </w:pPr>
            <w:r w:rsidRPr="004C6CB3">
              <w:t>Ordenador portátil</w:t>
            </w:r>
          </w:p>
        </w:tc>
        <w:tc>
          <w:tcPr>
            <w:tcW w:w="2831" w:type="dxa"/>
            <w:vAlign w:val="center"/>
            <w:hideMark/>
          </w:tcPr>
          <w:p w14:paraId="5C6EB811"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700€</w:t>
            </w:r>
          </w:p>
        </w:tc>
        <w:tc>
          <w:tcPr>
            <w:tcW w:w="2832" w:type="dxa"/>
            <w:vAlign w:val="center"/>
            <w:hideMark/>
          </w:tcPr>
          <w:p w14:paraId="1E984DAD"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23,32€</w:t>
            </w:r>
          </w:p>
        </w:tc>
      </w:tr>
    </w:tbl>
    <w:p w14:paraId="219EA52A" w14:textId="77777777" w:rsidR="00CB229F" w:rsidRPr="004C6CB3" w:rsidRDefault="00CB229F" w:rsidP="00CB229F"/>
    <w:p w14:paraId="5E330C0E" w14:textId="77777777" w:rsidR="00CB229F" w:rsidRPr="004C6CB3" w:rsidRDefault="00CB229F" w:rsidP="00CB229F">
      <w:pPr>
        <w:rPr>
          <w:b/>
          <w:bCs/>
        </w:rPr>
      </w:pPr>
      <w:r w:rsidRPr="004C6CB3">
        <w:rPr>
          <w:b/>
          <w:bCs/>
        </w:rPr>
        <w:t>Costes de software:</w:t>
      </w:r>
    </w:p>
    <w:p w14:paraId="440CEE27" w14:textId="252D6634" w:rsidR="00CB229F" w:rsidRPr="004C6CB3" w:rsidRDefault="00CB229F" w:rsidP="00C265A5">
      <w:pPr>
        <w:ind w:firstLine="340"/>
      </w:pPr>
      <w:r w:rsidRPr="004C6CB3">
        <w:t>El sistema operativo viene preinstalado en el ordenador, la licencia de Microsoft 365 se puede obtener a distintos precios según la duración, programas y Nº de usuarios, pero la individual se puede adquirir por 7€ al mes.</w:t>
      </w:r>
    </w:p>
    <w:p w14:paraId="4325D197" w14:textId="20959859" w:rsidR="001A3A33" w:rsidRPr="004C6CB3" w:rsidRDefault="001A3A33" w:rsidP="001A3A33">
      <w:pPr>
        <w:pStyle w:val="Descripcin"/>
        <w:keepNext/>
      </w:pPr>
      <w:bookmarkStart w:id="19" w:name="_Toc171402947"/>
      <w:r w:rsidRPr="004C6CB3">
        <w:t xml:space="preserve">Tabla </w:t>
      </w:r>
      <w:r w:rsidRPr="004C6CB3">
        <w:fldChar w:fldCharType="begin"/>
      </w:r>
      <w:r w:rsidRPr="004C6CB3">
        <w:instrText xml:space="preserve"> SEQ Tabla \* ARABIC </w:instrText>
      </w:r>
      <w:r w:rsidRPr="004C6CB3">
        <w:fldChar w:fldCharType="separate"/>
      </w:r>
      <w:r w:rsidR="00D67234">
        <w:rPr>
          <w:noProof/>
        </w:rPr>
        <w:t>3</w:t>
      </w:r>
      <w:r w:rsidRPr="004C6CB3">
        <w:fldChar w:fldCharType="end"/>
      </w:r>
      <w:r w:rsidRPr="004C6CB3">
        <w:t>: Costes de software</w:t>
      </w:r>
      <w:bookmarkEnd w:id="19"/>
    </w:p>
    <w:tbl>
      <w:tblPr>
        <w:tblStyle w:val="Tabladecuadrcula4"/>
        <w:tblW w:w="5000" w:type="pct"/>
        <w:tblLook w:val="04A0" w:firstRow="1" w:lastRow="0" w:firstColumn="1" w:lastColumn="0" w:noHBand="0" w:noVBand="1"/>
      </w:tblPr>
      <w:tblGrid>
        <w:gridCol w:w="7509"/>
        <w:gridCol w:w="985"/>
      </w:tblGrid>
      <w:tr w:rsidR="00CB229F" w:rsidRPr="004C6CB3" w14:paraId="0F58C0B0" w14:textId="77777777" w:rsidTr="00ED1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pct"/>
            <w:vAlign w:val="center"/>
            <w:hideMark/>
          </w:tcPr>
          <w:p w14:paraId="3F1936EB" w14:textId="77777777" w:rsidR="00CB229F" w:rsidRPr="004C6CB3" w:rsidRDefault="00CB229F" w:rsidP="00ED159C">
            <w:pPr>
              <w:spacing w:after="160" w:line="259" w:lineRule="auto"/>
              <w:jc w:val="left"/>
            </w:pPr>
            <w:r w:rsidRPr="004C6CB3">
              <w:t>Concepto</w:t>
            </w:r>
          </w:p>
        </w:tc>
        <w:tc>
          <w:tcPr>
            <w:tcW w:w="580" w:type="pct"/>
            <w:vAlign w:val="center"/>
            <w:hideMark/>
          </w:tcPr>
          <w:p w14:paraId="455CACAA"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CB229F" w:rsidRPr="004C6CB3" w14:paraId="3BE1793D"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pct"/>
            <w:vAlign w:val="center"/>
            <w:hideMark/>
          </w:tcPr>
          <w:p w14:paraId="5AE4EBFD" w14:textId="77777777" w:rsidR="00CB229F" w:rsidRPr="004C6CB3" w:rsidRDefault="00CB229F" w:rsidP="00ED159C">
            <w:pPr>
              <w:spacing w:after="160" w:line="259" w:lineRule="auto"/>
              <w:jc w:val="left"/>
            </w:pPr>
            <w:r w:rsidRPr="004C6CB3">
              <w:t>Microsoft 365 Personal</w:t>
            </w:r>
          </w:p>
        </w:tc>
        <w:tc>
          <w:tcPr>
            <w:tcW w:w="580" w:type="pct"/>
            <w:vAlign w:val="center"/>
            <w:hideMark/>
          </w:tcPr>
          <w:p w14:paraId="1B3E30C3"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4€</w:t>
            </w:r>
          </w:p>
        </w:tc>
      </w:tr>
    </w:tbl>
    <w:p w14:paraId="1CE169FF" w14:textId="77777777" w:rsidR="00FD2021" w:rsidRPr="004C6CB3" w:rsidRDefault="00FD2021" w:rsidP="00CB229F">
      <w:pPr>
        <w:rPr>
          <w:b/>
          <w:bCs/>
        </w:rPr>
      </w:pPr>
    </w:p>
    <w:p w14:paraId="6D873F73" w14:textId="3F619016" w:rsidR="00CB229F" w:rsidRPr="004C6CB3" w:rsidRDefault="00CB229F" w:rsidP="00CB229F">
      <w:pPr>
        <w:rPr>
          <w:b/>
          <w:bCs/>
        </w:rPr>
      </w:pPr>
      <w:r w:rsidRPr="004C6CB3">
        <w:rPr>
          <w:b/>
          <w:bCs/>
        </w:rPr>
        <w:t>Costes varios:</w:t>
      </w:r>
    </w:p>
    <w:p w14:paraId="4C89D46E" w14:textId="390F4E7E" w:rsidR="00C265A5" w:rsidRPr="004C6CB3" w:rsidRDefault="00C265A5" w:rsidP="00CB229F">
      <w:pPr>
        <w:rPr>
          <w:b/>
          <w:bCs/>
        </w:rPr>
      </w:pPr>
      <w:r w:rsidRPr="004C6CB3">
        <w:rPr>
          <w:b/>
          <w:bCs/>
        </w:rPr>
        <w:tab/>
      </w:r>
      <w:r w:rsidRPr="004C6CB3">
        <w:t>Otros gastos incluyen consumo eléctrico, internet, el uso de la plataforma Heroku para el despliegue de la aplicación, y el alquiler de una oficina:</w:t>
      </w:r>
    </w:p>
    <w:p w14:paraId="01A84769" w14:textId="285D174C" w:rsidR="001A3A33" w:rsidRPr="004C6CB3" w:rsidRDefault="001A3A33" w:rsidP="001A3A33">
      <w:pPr>
        <w:pStyle w:val="Descripcin"/>
        <w:keepNext/>
      </w:pPr>
      <w:bookmarkStart w:id="20" w:name="_Toc171402948"/>
      <w:r w:rsidRPr="004C6CB3">
        <w:t xml:space="preserve">Tabla </w:t>
      </w:r>
      <w:r w:rsidRPr="004C6CB3">
        <w:fldChar w:fldCharType="begin"/>
      </w:r>
      <w:r w:rsidRPr="004C6CB3">
        <w:instrText xml:space="preserve"> SEQ Tabla \* ARABIC </w:instrText>
      </w:r>
      <w:r w:rsidRPr="004C6CB3">
        <w:fldChar w:fldCharType="separate"/>
      </w:r>
      <w:r w:rsidR="00D67234">
        <w:rPr>
          <w:noProof/>
        </w:rPr>
        <w:t>4</w:t>
      </w:r>
      <w:r w:rsidRPr="004C6CB3">
        <w:fldChar w:fldCharType="end"/>
      </w:r>
      <w:r w:rsidRPr="004C6CB3">
        <w:t>: Costes varios</w:t>
      </w:r>
      <w:bookmarkEnd w:id="20"/>
    </w:p>
    <w:tbl>
      <w:tblPr>
        <w:tblStyle w:val="Tabladecuadrcula4"/>
        <w:tblW w:w="0" w:type="auto"/>
        <w:tblLook w:val="04A0" w:firstRow="1" w:lastRow="0" w:firstColumn="1" w:lastColumn="0" w:noHBand="0" w:noVBand="1"/>
      </w:tblPr>
      <w:tblGrid>
        <w:gridCol w:w="7710"/>
        <w:gridCol w:w="784"/>
      </w:tblGrid>
      <w:tr w:rsidR="00CB229F" w:rsidRPr="004C6CB3" w14:paraId="13C54B82" w14:textId="77777777" w:rsidTr="00ED1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789A0068" w14:textId="77777777" w:rsidR="00CB229F" w:rsidRPr="004C6CB3" w:rsidRDefault="00CB229F" w:rsidP="00ED159C">
            <w:pPr>
              <w:spacing w:after="160" w:line="259" w:lineRule="auto"/>
              <w:jc w:val="left"/>
            </w:pPr>
            <w:r w:rsidRPr="004C6CB3">
              <w:t>Concepto</w:t>
            </w:r>
          </w:p>
        </w:tc>
        <w:tc>
          <w:tcPr>
            <w:tcW w:w="702" w:type="dxa"/>
            <w:vAlign w:val="center"/>
            <w:hideMark/>
          </w:tcPr>
          <w:p w14:paraId="470E89B2"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CB229F" w:rsidRPr="004C6CB3" w14:paraId="23577D1F"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12EE658A" w14:textId="77777777" w:rsidR="00CB229F" w:rsidRPr="004C6CB3" w:rsidRDefault="00CB229F" w:rsidP="00ED159C">
            <w:pPr>
              <w:spacing w:after="160" w:line="259" w:lineRule="auto"/>
              <w:jc w:val="left"/>
            </w:pPr>
            <w:r w:rsidRPr="004C6CB3">
              <w:t>Consumo eléctrico</w:t>
            </w:r>
          </w:p>
        </w:tc>
        <w:tc>
          <w:tcPr>
            <w:tcW w:w="702" w:type="dxa"/>
            <w:vAlign w:val="center"/>
            <w:hideMark/>
          </w:tcPr>
          <w:p w14:paraId="5EBA1228"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80€</w:t>
            </w:r>
          </w:p>
        </w:tc>
      </w:tr>
      <w:tr w:rsidR="00CB229F" w:rsidRPr="004C6CB3" w14:paraId="6D7537FE" w14:textId="77777777" w:rsidTr="00ED159C">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6E67DA03" w14:textId="743E5FC2" w:rsidR="00CB229F" w:rsidRPr="004C6CB3" w:rsidRDefault="00CB229F" w:rsidP="00ED159C">
            <w:pPr>
              <w:spacing w:after="160" w:line="259" w:lineRule="auto"/>
              <w:jc w:val="left"/>
            </w:pPr>
            <w:r w:rsidRPr="004C6CB3">
              <w:t xml:space="preserve">Internet </w:t>
            </w:r>
            <w:r w:rsidRPr="004C6CB3">
              <w:fldChar w:fldCharType="begin"/>
            </w:r>
            <w:r w:rsidR="00FD2021" w:rsidRPr="004C6CB3">
              <w:instrText xml:space="preserve"> ADDIN ZOTERO_ITEM CSL_CITATION {"citationID":"TYZBgFSB","properties":{"formattedCitation":"[4]","plainCitation":"[4]","noteIndex":0},"citationItems":[{"id":166,"uris":["http://zotero.org/users/local/eC8saxzw/items/9Y597ALE"],"itemData":{"id":166,"type":"webpage","abstract":"Tarifas de fibra en casa sin permanencia de 300 Mb y hasta 1 Gb </w:instrText>
            </w:r>
            <w:r w:rsidR="00FD2021" w:rsidRPr="004C6CB3">
              <w:rPr>
                <w:rFonts w:ascii="Segoe UI Emoji" w:hAnsi="Segoe UI Emoji" w:cs="Segoe UI Emoji"/>
              </w:rPr>
              <w:instrText>✅</w:instrText>
            </w:r>
            <w:r w:rsidR="00FD2021" w:rsidRPr="004C6CB3">
              <w:instrText xml:space="preserve"> al mejor precio </w:instrText>
            </w:r>
            <w:r w:rsidR="00FD2021" w:rsidRPr="004C6CB3">
              <w:rPr>
                <w:rFonts w:cs="EB Garamond"/>
              </w:rPr>
              <w:instrText>¡</w:instrText>
            </w:r>
            <w:r w:rsidR="00FD2021" w:rsidRPr="004C6CB3">
              <w:instrText xml:space="preserve">Ofertas fibra </w:instrText>
            </w:r>
            <w:r w:rsidR="00FD2021" w:rsidRPr="004C6CB3">
              <w:rPr>
                <w:rFonts w:cs="EB Garamond"/>
              </w:rPr>
              <w:instrText>ó</w:instrText>
            </w:r>
            <w:r w:rsidR="00FD2021" w:rsidRPr="004C6CB3">
              <w:instrText xml:space="preserve">ptica online </w:instrText>
            </w:r>
            <w:r w:rsidR="00FD2021" w:rsidRPr="004C6CB3">
              <w:rPr>
                <w:rFonts w:ascii="Segoe UI Emoji" w:hAnsi="Segoe UI Emoji" w:cs="Segoe UI Emoji"/>
              </w:rPr>
              <w:instrText>⭐</w:instrText>
            </w:r>
            <w:r w:rsidR="00FD2021" w:rsidRPr="004C6CB3">
              <w:instrText xml:space="preserve"> con Router Smart Wifi!","language":"es","title":"Fibra óptica en casa sin permanencia. Movistar Internet en casa","URL":"https://www.movistar.es/internet/","author":[{"family":"Movistar","given":""}],"accessed":{"date-parts":[["2024",7,8]]}}}],"schema":"https://github.com/citation-style-language/schema/raw/master/csl-citation.json"} </w:instrText>
            </w:r>
            <w:r w:rsidRPr="004C6CB3">
              <w:fldChar w:fldCharType="separate"/>
            </w:r>
            <w:r w:rsidR="00FD2021" w:rsidRPr="004C6CB3">
              <w:t>[4]</w:t>
            </w:r>
            <w:r w:rsidRPr="004C6CB3">
              <w:fldChar w:fldCharType="end"/>
            </w:r>
          </w:p>
        </w:tc>
        <w:tc>
          <w:tcPr>
            <w:tcW w:w="702" w:type="dxa"/>
            <w:vAlign w:val="center"/>
            <w:hideMark/>
          </w:tcPr>
          <w:p w14:paraId="2123976F"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64€</w:t>
            </w:r>
          </w:p>
        </w:tc>
      </w:tr>
      <w:tr w:rsidR="00CB229F" w:rsidRPr="004C6CB3" w14:paraId="19322AD0" w14:textId="77777777" w:rsidTr="00ED159C">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44F1EDBB" w14:textId="77777777" w:rsidR="00CB229F" w:rsidRPr="004C6CB3" w:rsidRDefault="00CB229F" w:rsidP="00ED159C">
            <w:pPr>
              <w:spacing w:after="160" w:line="259" w:lineRule="auto"/>
              <w:jc w:val="left"/>
            </w:pPr>
            <w:r w:rsidRPr="004C6CB3">
              <w:t>Uso de Heroku</w:t>
            </w:r>
          </w:p>
        </w:tc>
        <w:tc>
          <w:tcPr>
            <w:tcW w:w="702" w:type="dxa"/>
            <w:vAlign w:val="center"/>
            <w:hideMark/>
          </w:tcPr>
          <w:p w14:paraId="1039EC7D"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4€</w:t>
            </w:r>
          </w:p>
        </w:tc>
      </w:tr>
      <w:tr w:rsidR="00CB229F" w:rsidRPr="004C6CB3" w14:paraId="7F7619D4" w14:textId="77777777" w:rsidTr="00ED159C">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34A13844" w14:textId="77777777" w:rsidR="00CB229F" w:rsidRPr="004C6CB3" w:rsidRDefault="00CB229F" w:rsidP="00ED159C">
            <w:pPr>
              <w:spacing w:after="160" w:line="259" w:lineRule="auto"/>
              <w:jc w:val="left"/>
            </w:pPr>
            <w:r w:rsidRPr="004C6CB3">
              <w:t>Alquiler de oficina</w:t>
            </w:r>
          </w:p>
        </w:tc>
        <w:tc>
          <w:tcPr>
            <w:tcW w:w="702" w:type="dxa"/>
            <w:vAlign w:val="center"/>
            <w:hideMark/>
          </w:tcPr>
          <w:p w14:paraId="27F86637"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360€</w:t>
            </w:r>
          </w:p>
        </w:tc>
      </w:tr>
      <w:tr w:rsidR="00CB229F" w:rsidRPr="004C6CB3" w14:paraId="1571A814"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92" w:type="dxa"/>
            <w:vAlign w:val="center"/>
            <w:hideMark/>
          </w:tcPr>
          <w:p w14:paraId="70C9CFA7" w14:textId="77777777" w:rsidR="00CB229F" w:rsidRPr="004C6CB3" w:rsidRDefault="00CB229F" w:rsidP="00ED159C">
            <w:pPr>
              <w:spacing w:after="160" w:line="259" w:lineRule="auto"/>
              <w:jc w:val="left"/>
            </w:pPr>
            <w:r w:rsidRPr="004C6CB3">
              <w:t>Total</w:t>
            </w:r>
          </w:p>
        </w:tc>
        <w:tc>
          <w:tcPr>
            <w:tcW w:w="702" w:type="dxa"/>
            <w:vAlign w:val="center"/>
            <w:hideMark/>
          </w:tcPr>
          <w:p w14:paraId="09301A67"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518€</w:t>
            </w:r>
          </w:p>
        </w:tc>
      </w:tr>
    </w:tbl>
    <w:p w14:paraId="7E87C50B" w14:textId="77777777" w:rsidR="001A3A33" w:rsidRPr="004C6CB3" w:rsidRDefault="001A3A33" w:rsidP="00CB229F"/>
    <w:p w14:paraId="3EC73FFB" w14:textId="77777777" w:rsidR="00CB229F" w:rsidRPr="004C6CB3" w:rsidRDefault="00CB229F" w:rsidP="00CB229F">
      <w:pPr>
        <w:rPr>
          <w:b/>
          <w:bCs/>
        </w:rPr>
      </w:pPr>
      <w:r w:rsidRPr="004C6CB3">
        <w:rPr>
          <w:b/>
          <w:bCs/>
        </w:rPr>
        <w:lastRenderedPageBreak/>
        <w:t>Costes totales:</w:t>
      </w:r>
    </w:p>
    <w:p w14:paraId="547E3F17" w14:textId="0E236B35" w:rsidR="00F95A86" w:rsidRPr="004C6CB3" w:rsidRDefault="00F95A86" w:rsidP="00CB229F">
      <w:pPr>
        <w:rPr>
          <w:b/>
          <w:bCs/>
        </w:rPr>
      </w:pPr>
      <w:r w:rsidRPr="004C6CB3">
        <w:rPr>
          <w:b/>
          <w:bCs/>
        </w:rPr>
        <w:tab/>
      </w:r>
      <w:r w:rsidRPr="004C6CB3">
        <w:t>La suma de todos los costes se detalla en la siguiente tabla:</w:t>
      </w:r>
    </w:p>
    <w:p w14:paraId="71223795" w14:textId="48B0FBCA" w:rsidR="001A3A33" w:rsidRPr="004C6CB3" w:rsidRDefault="001A3A33" w:rsidP="001A3A33">
      <w:pPr>
        <w:pStyle w:val="Descripcin"/>
        <w:keepNext/>
      </w:pPr>
      <w:bookmarkStart w:id="21" w:name="_Toc171402949"/>
      <w:r w:rsidRPr="004C6CB3">
        <w:t xml:space="preserve">Tabla </w:t>
      </w:r>
      <w:r w:rsidRPr="004C6CB3">
        <w:fldChar w:fldCharType="begin"/>
      </w:r>
      <w:r w:rsidRPr="004C6CB3">
        <w:instrText xml:space="preserve"> SEQ Tabla \* ARABIC </w:instrText>
      </w:r>
      <w:r w:rsidRPr="004C6CB3">
        <w:fldChar w:fldCharType="separate"/>
      </w:r>
      <w:r w:rsidR="00D67234">
        <w:rPr>
          <w:noProof/>
        </w:rPr>
        <w:t>5</w:t>
      </w:r>
      <w:r w:rsidRPr="004C6CB3">
        <w:fldChar w:fldCharType="end"/>
      </w:r>
      <w:r w:rsidRPr="004C6CB3">
        <w:t>: Costes totales</w:t>
      </w:r>
      <w:bookmarkEnd w:id="21"/>
    </w:p>
    <w:tbl>
      <w:tblPr>
        <w:tblStyle w:val="Tabladecuadrcula4"/>
        <w:tblW w:w="0" w:type="auto"/>
        <w:tblLook w:val="04A0" w:firstRow="1" w:lastRow="0" w:firstColumn="1" w:lastColumn="0" w:noHBand="0" w:noVBand="1"/>
      </w:tblPr>
      <w:tblGrid>
        <w:gridCol w:w="7361"/>
        <w:gridCol w:w="1133"/>
      </w:tblGrid>
      <w:tr w:rsidR="00CB229F" w:rsidRPr="004C6CB3" w14:paraId="789DCA4C" w14:textId="77777777" w:rsidTr="00ED1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hideMark/>
          </w:tcPr>
          <w:p w14:paraId="7CEE5F1D" w14:textId="77777777" w:rsidR="00CB229F" w:rsidRPr="004C6CB3" w:rsidRDefault="00CB229F" w:rsidP="00ED159C">
            <w:pPr>
              <w:spacing w:after="160" w:line="259" w:lineRule="auto"/>
              <w:jc w:val="left"/>
            </w:pPr>
            <w:r w:rsidRPr="004C6CB3">
              <w:t>Concepto</w:t>
            </w:r>
          </w:p>
        </w:tc>
        <w:tc>
          <w:tcPr>
            <w:tcW w:w="561" w:type="dxa"/>
            <w:hideMark/>
          </w:tcPr>
          <w:p w14:paraId="5FC3E10E"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CB229F" w:rsidRPr="004C6CB3" w14:paraId="07FDDA59"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hideMark/>
          </w:tcPr>
          <w:p w14:paraId="5866BB3F" w14:textId="77777777" w:rsidR="00CB229F" w:rsidRPr="004C6CB3" w:rsidRDefault="00CB229F" w:rsidP="00ED159C">
            <w:pPr>
              <w:spacing w:after="160" w:line="259" w:lineRule="auto"/>
              <w:jc w:val="left"/>
            </w:pPr>
            <w:r w:rsidRPr="004C6CB3">
              <w:t>Costes de personal</w:t>
            </w:r>
          </w:p>
        </w:tc>
        <w:tc>
          <w:tcPr>
            <w:tcW w:w="561" w:type="dxa"/>
            <w:hideMark/>
          </w:tcPr>
          <w:p w14:paraId="782A409E"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4800€</w:t>
            </w:r>
          </w:p>
        </w:tc>
      </w:tr>
      <w:tr w:rsidR="00CB229F" w:rsidRPr="004C6CB3" w14:paraId="7AA17F46" w14:textId="77777777" w:rsidTr="00ED159C">
        <w:tc>
          <w:tcPr>
            <w:cnfStyle w:val="001000000000" w:firstRow="0" w:lastRow="0" w:firstColumn="1" w:lastColumn="0" w:oddVBand="0" w:evenVBand="0" w:oddHBand="0" w:evenHBand="0" w:firstRowFirstColumn="0" w:firstRowLastColumn="0" w:lastRowFirstColumn="0" w:lastRowLastColumn="0"/>
            <w:tcW w:w="7933" w:type="dxa"/>
            <w:hideMark/>
          </w:tcPr>
          <w:p w14:paraId="30AE4001" w14:textId="77777777" w:rsidR="00CB229F" w:rsidRPr="004C6CB3" w:rsidRDefault="00CB229F" w:rsidP="00ED159C">
            <w:pPr>
              <w:spacing w:after="160" w:line="259" w:lineRule="auto"/>
              <w:jc w:val="left"/>
            </w:pPr>
            <w:r w:rsidRPr="004C6CB3">
              <w:t>Costes de hardware</w:t>
            </w:r>
          </w:p>
        </w:tc>
        <w:tc>
          <w:tcPr>
            <w:tcW w:w="561" w:type="dxa"/>
            <w:hideMark/>
          </w:tcPr>
          <w:p w14:paraId="27DA3EA1"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23,32€</w:t>
            </w:r>
          </w:p>
        </w:tc>
      </w:tr>
      <w:tr w:rsidR="00CB229F" w:rsidRPr="004C6CB3" w14:paraId="6EA5FA66" w14:textId="77777777" w:rsidTr="00ED159C">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7933" w:type="dxa"/>
            <w:hideMark/>
          </w:tcPr>
          <w:p w14:paraId="209CAA00" w14:textId="77777777" w:rsidR="00CB229F" w:rsidRPr="004C6CB3" w:rsidRDefault="00CB229F" w:rsidP="00ED159C">
            <w:pPr>
              <w:spacing w:after="160" w:line="259" w:lineRule="auto"/>
              <w:jc w:val="left"/>
            </w:pPr>
            <w:r w:rsidRPr="004C6CB3">
              <w:t>Costes de software</w:t>
            </w:r>
          </w:p>
        </w:tc>
        <w:tc>
          <w:tcPr>
            <w:tcW w:w="561" w:type="dxa"/>
            <w:hideMark/>
          </w:tcPr>
          <w:p w14:paraId="3532885C"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14€</w:t>
            </w:r>
          </w:p>
        </w:tc>
      </w:tr>
      <w:tr w:rsidR="00CB229F" w:rsidRPr="004C6CB3" w14:paraId="3E612E3B" w14:textId="77777777" w:rsidTr="00ED159C">
        <w:tc>
          <w:tcPr>
            <w:cnfStyle w:val="001000000000" w:firstRow="0" w:lastRow="0" w:firstColumn="1" w:lastColumn="0" w:oddVBand="0" w:evenVBand="0" w:oddHBand="0" w:evenHBand="0" w:firstRowFirstColumn="0" w:firstRowLastColumn="0" w:lastRowFirstColumn="0" w:lastRowLastColumn="0"/>
            <w:tcW w:w="7933" w:type="dxa"/>
            <w:hideMark/>
          </w:tcPr>
          <w:p w14:paraId="7084181B" w14:textId="77777777" w:rsidR="00CB229F" w:rsidRPr="004C6CB3" w:rsidRDefault="00CB229F" w:rsidP="00ED159C">
            <w:pPr>
              <w:spacing w:after="160" w:line="259" w:lineRule="auto"/>
              <w:jc w:val="left"/>
            </w:pPr>
            <w:r w:rsidRPr="004C6CB3">
              <w:t>Costes varios</w:t>
            </w:r>
          </w:p>
        </w:tc>
        <w:tc>
          <w:tcPr>
            <w:tcW w:w="561" w:type="dxa"/>
            <w:hideMark/>
          </w:tcPr>
          <w:p w14:paraId="169DCA28" w14:textId="77777777" w:rsidR="00CB229F" w:rsidRPr="004C6CB3" w:rsidRDefault="00CB229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4C6CB3">
              <w:t>518€</w:t>
            </w:r>
          </w:p>
        </w:tc>
      </w:tr>
      <w:tr w:rsidR="00CB229F" w:rsidRPr="004C6CB3" w14:paraId="7DAFD69B"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3" w:type="dxa"/>
            <w:hideMark/>
          </w:tcPr>
          <w:p w14:paraId="31377523" w14:textId="77777777" w:rsidR="00CB229F" w:rsidRPr="004C6CB3" w:rsidRDefault="00CB229F" w:rsidP="00ED159C">
            <w:pPr>
              <w:spacing w:after="160" w:line="259" w:lineRule="auto"/>
              <w:jc w:val="left"/>
              <w:rPr>
                <w:highlight w:val="yellow"/>
              </w:rPr>
            </w:pPr>
            <w:r w:rsidRPr="004C6CB3">
              <w:rPr>
                <w:highlight w:val="yellow"/>
              </w:rPr>
              <w:t>Total</w:t>
            </w:r>
          </w:p>
        </w:tc>
        <w:tc>
          <w:tcPr>
            <w:tcW w:w="561" w:type="dxa"/>
            <w:hideMark/>
          </w:tcPr>
          <w:p w14:paraId="3795822D"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rPr>
                <w:highlight w:val="yellow"/>
              </w:rPr>
            </w:pPr>
            <w:r w:rsidRPr="004C6CB3">
              <w:rPr>
                <w:highlight w:val="yellow"/>
              </w:rPr>
              <w:t>5355,32€</w:t>
            </w:r>
          </w:p>
        </w:tc>
      </w:tr>
    </w:tbl>
    <w:p w14:paraId="6A7DB120" w14:textId="6B290E1E" w:rsidR="00F95A86" w:rsidRPr="004C6CB3" w:rsidRDefault="00F95A86" w:rsidP="00F95A86">
      <w:pPr>
        <w:rPr>
          <w:b/>
          <w:bCs/>
        </w:rPr>
      </w:pPr>
      <w:r w:rsidRPr="004C6CB3">
        <w:rPr>
          <w:b/>
          <w:bCs/>
        </w:rPr>
        <w:t>Beneficios:</w:t>
      </w:r>
    </w:p>
    <w:p w14:paraId="3CC35512" w14:textId="052B558D" w:rsidR="001A3A33" w:rsidRPr="004C6CB3" w:rsidRDefault="00ED159C" w:rsidP="00F95A86">
      <w:pPr>
        <w:ind w:firstLine="340"/>
      </w:pPr>
      <w:r w:rsidRPr="004C6CB3">
        <w:t>El proyecto es de interés para las escuelas, así como para el bien de la salud pública en general, por lo tanto si se pretendiera obtener beneficios del desarrollo de esta aplicación, se podría cobrar a los centros por su uso, también se podría buscar financiación pública, ya sean nacionales o europeas, teniendo en cuenta que el uso de la aplicación se puede enmarcar en una investigación sobre la salud pública.</w:t>
      </w:r>
    </w:p>
    <w:p w14:paraId="708DA497" w14:textId="2BC59D91" w:rsidR="00F87829" w:rsidRPr="004C6CB3" w:rsidRDefault="00F87829" w:rsidP="00F87829">
      <w:pPr>
        <w:pStyle w:val="Ttulo3"/>
      </w:pPr>
      <w:bookmarkStart w:id="22" w:name="_Toc171403126"/>
      <w:r w:rsidRPr="004C6CB3">
        <w:t>Viabilidad legal</w:t>
      </w:r>
      <w:bookmarkEnd w:id="22"/>
    </w:p>
    <w:p w14:paraId="5ECBBC74" w14:textId="5B261701" w:rsidR="00A54D45" w:rsidRPr="004C6CB3" w:rsidRDefault="00A54D45" w:rsidP="00A54D45">
      <w:r w:rsidRPr="004C6CB3">
        <w:tab/>
        <w:t>En este apartado se mostrará una tabla con las herramientas utilizadas y sus licencias para luego decidir el tipo de licencia que tendrá el proyecto.</w:t>
      </w:r>
    </w:p>
    <w:p w14:paraId="03B1BEBB" w14:textId="77777777" w:rsidR="002B27BE" w:rsidRPr="004C6CB3" w:rsidRDefault="002B27BE" w:rsidP="00A54D45"/>
    <w:p w14:paraId="2D4B7883" w14:textId="6DF0BD1A" w:rsidR="002B27BE" w:rsidRPr="004C6CB3" w:rsidRDefault="002B27BE" w:rsidP="002B27BE">
      <w:pPr>
        <w:pStyle w:val="Descripcin"/>
        <w:keepNext/>
      </w:pPr>
      <w:bookmarkStart w:id="23" w:name="_Toc171402950"/>
      <w:r w:rsidRPr="004C6CB3">
        <w:t xml:space="preserve">Tabla </w:t>
      </w:r>
      <w:r w:rsidRPr="004C6CB3">
        <w:fldChar w:fldCharType="begin"/>
      </w:r>
      <w:r w:rsidRPr="004C6CB3">
        <w:instrText xml:space="preserve"> SEQ Tabla \* ARABIC </w:instrText>
      </w:r>
      <w:r w:rsidRPr="004C6CB3">
        <w:fldChar w:fldCharType="separate"/>
      </w:r>
      <w:r w:rsidR="00D67234">
        <w:rPr>
          <w:noProof/>
        </w:rPr>
        <w:t>6</w:t>
      </w:r>
      <w:r w:rsidRPr="004C6CB3">
        <w:fldChar w:fldCharType="end"/>
      </w:r>
      <w:r w:rsidRPr="004C6CB3">
        <w:t>: tabla de licencias</w:t>
      </w:r>
      <w:bookmarkEnd w:id="23"/>
    </w:p>
    <w:tbl>
      <w:tblPr>
        <w:tblStyle w:val="Tabladecuadrcula4"/>
        <w:tblW w:w="0" w:type="auto"/>
        <w:tblLook w:val="04A0" w:firstRow="1" w:lastRow="0" w:firstColumn="1" w:lastColumn="0" w:noHBand="0" w:noVBand="1"/>
      </w:tblPr>
      <w:tblGrid>
        <w:gridCol w:w="1931"/>
        <w:gridCol w:w="3626"/>
        <w:gridCol w:w="2937"/>
      </w:tblGrid>
      <w:tr w:rsidR="00A54D45" w:rsidRPr="004C6CB3" w14:paraId="0D409338" w14:textId="77777777" w:rsidTr="002B27B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6912702" w14:textId="77777777" w:rsidR="00A54D45" w:rsidRPr="004C6CB3" w:rsidRDefault="00A54D45" w:rsidP="00A54D45">
            <w:pPr>
              <w:jc w:val="center"/>
              <w:rPr>
                <w:rFonts w:asciiTheme="minorHAnsi" w:hAnsiTheme="minorHAnsi"/>
                <w:sz w:val="22"/>
              </w:rPr>
            </w:pPr>
            <w:r w:rsidRPr="004C6CB3">
              <w:rPr>
                <w:b w:val="0"/>
                <w:bCs w:val="0"/>
              </w:rPr>
              <w:t>Herramienta</w:t>
            </w:r>
          </w:p>
        </w:tc>
        <w:tc>
          <w:tcPr>
            <w:tcW w:w="0" w:type="auto"/>
            <w:hideMark/>
          </w:tcPr>
          <w:p w14:paraId="699261AC" w14:textId="77777777" w:rsidR="00A54D45" w:rsidRPr="004C6CB3" w:rsidRDefault="00A54D45" w:rsidP="00A54D45">
            <w:pPr>
              <w:jc w:val="center"/>
              <w:cnfStyle w:val="100000000000" w:firstRow="1" w:lastRow="0" w:firstColumn="0" w:lastColumn="0" w:oddVBand="0" w:evenVBand="0" w:oddHBand="0" w:evenHBand="0" w:firstRowFirstColumn="0" w:firstRowLastColumn="0" w:lastRowFirstColumn="0" w:lastRowLastColumn="0"/>
              <w:rPr>
                <w:b w:val="0"/>
                <w:bCs w:val="0"/>
              </w:rPr>
            </w:pPr>
            <w:r w:rsidRPr="004C6CB3">
              <w:rPr>
                <w:b w:val="0"/>
                <w:bCs w:val="0"/>
              </w:rPr>
              <w:t>Uso</w:t>
            </w:r>
          </w:p>
        </w:tc>
        <w:tc>
          <w:tcPr>
            <w:tcW w:w="0" w:type="auto"/>
            <w:hideMark/>
          </w:tcPr>
          <w:p w14:paraId="2FB9FD8B" w14:textId="77777777" w:rsidR="00A54D45" w:rsidRPr="004C6CB3" w:rsidRDefault="00A54D45" w:rsidP="00A54D45">
            <w:pPr>
              <w:jc w:val="center"/>
              <w:cnfStyle w:val="100000000000" w:firstRow="1" w:lastRow="0" w:firstColumn="0" w:lastColumn="0" w:oddVBand="0" w:evenVBand="0" w:oddHBand="0" w:evenHBand="0" w:firstRowFirstColumn="0" w:firstRowLastColumn="0" w:lastRowFirstColumn="0" w:lastRowLastColumn="0"/>
              <w:rPr>
                <w:b w:val="0"/>
                <w:bCs w:val="0"/>
              </w:rPr>
            </w:pPr>
            <w:r w:rsidRPr="004C6CB3">
              <w:rPr>
                <w:b w:val="0"/>
                <w:bCs w:val="0"/>
              </w:rPr>
              <w:t>Licencia</w:t>
            </w:r>
          </w:p>
        </w:tc>
      </w:tr>
      <w:tr w:rsidR="00A54D45" w:rsidRPr="004C6CB3" w14:paraId="28253C14"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15C7708" w14:textId="77777777" w:rsidR="00A54D45" w:rsidRPr="004C6CB3" w:rsidRDefault="00A54D45" w:rsidP="00A54D45">
            <w:pPr>
              <w:jc w:val="center"/>
              <w:rPr>
                <w:b w:val="0"/>
                <w:bCs w:val="0"/>
              </w:rPr>
            </w:pPr>
            <w:r w:rsidRPr="004C6CB3">
              <w:t>Docker</w:t>
            </w:r>
          </w:p>
        </w:tc>
        <w:tc>
          <w:tcPr>
            <w:tcW w:w="0" w:type="auto"/>
            <w:hideMark/>
          </w:tcPr>
          <w:p w14:paraId="534F1D69"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 xml:space="preserve">Plataforma de </w:t>
            </w:r>
            <w:proofErr w:type="spellStart"/>
            <w:r w:rsidRPr="004C6CB3">
              <w:t>contenedorización</w:t>
            </w:r>
            <w:proofErr w:type="spellEnd"/>
          </w:p>
        </w:tc>
        <w:tc>
          <w:tcPr>
            <w:tcW w:w="0" w:type="auto"/>
            <w:hideMark/>
          </w:tcPr>
          <w:p w14:paraId="1D282522"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Apache 2.0</w:t>
            </w:r>
          </w:p>
        </w:tc>
      </w:tr>
      <w:tr w:rsidR="00A54D45" w:rsidRPr="004C6CB3" w14:paraId="046BDA17"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77EA3FB" w14:textId="77777777" w:rsidR="00A54D45" w:rsidRPr="004C6CB3" w:rsidRDefault="00A54D45" w:rsidP="00A54D45">
            <w:pPr>
              <w:jc w:val="center"/>
            </w:pPr>
            <w:r w:rsidRPr="004C6CB3">
              <w:t>Docker Compose</w:t>
            </w:r>
          </w:p>
        </w:tc>
        <w:tc>
          <w:tcPr>
            <w:tcW w:w="0" w:type="auto"/>
            <w:hideMark/>
          </w:tcPr>
          <w:p w14:paraId="1065B06C"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 xml:space="preserve">Definir y ejecutar aplicaciones </w:t>
            </w:r>
            <w:proofErr w:type="spellStart"/>
            <w:r w:rsidRPr="004C6CB3">
              <w:t>multi-contenedor</w:t>
            </w:r>
            <w:proofErr w:type="spellEnd"/>
          </w:p>
        </w:tc>
        <w:tc>
          <w:tcPr>
            <w:tcW w:w="0" w:type="auto"/>
            <w:hideMark/>
          </w:tcPr>
          <w:p w14:paraId="282DE9B7"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Apache 2.0</w:t>
            </w:r>
          </w:p>
        </w:tc>
      </w:tr>
      <w:tr w:rsidR="00A54D45" w:rsidRPr="004C6CB3" w14:paraId="76DBEBC5"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89A5835" w14:textId="77777777" w:rsidR="00A54D45" w:rsidRPr="004C6CB3" w:rsidRDefault="00A54D45" w:rsidP="00A54D45">
            <w:pPr>
              <w:jc w:val="center"/>
            </w:pPr>
            <w:r w:rsidRPr="004C6CB3">
              <w:t>Draw.io</w:t>
            </w:r>
          </w:p>
        </w:tc>
        <w:tc>
          <w:tcPr>
            <w:tcW w:w="0" w:type="auto"/>
            <w:hideMark/>
          </w:tcPr>
          <w:p w14:paraId="1436B768"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Herramienta de diagramación</w:t>
            </w:r>
          </w:p>
        </w:tc>
        <w:tc>
          <w:tcPr>
            <w:tcW w:w="0" w:type="auto"/>
            <w:hideMark/>
          </w:tcPr>
          <w:p w14:paraId="1226D592"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Apache 2.0</w:t>
            </w:r>
          </w:p>
        </w:tc>
      </w:tr>
      <w:tr w:rsidR="00A54D45" w:rsidRPr="004C6CB3" w14:paraId="1E855D5E"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DF0EB6F" w14:textId="77777777" w:rsidR="00A54D45" w:rsidRPr="004C6CB3" w:rsidRDefault="00A54D45" w:rsidP="00A54D45">
            <w:pPr>
              <w:jc w:val="center"/>
            </w:pPr>
            <w:r w:rsidRPr="004C6CB3">
              <w:t>Flask</w:t>
            </w:r>
          </w:p>
        </w:tc>
        <w:tc>
          <w:tcPr>
            <w:tcW w:w="0" w:type="auto"/>
            <w:hideMark/>
          </w:tcPr>
          <w:p w14:paraId="4E84FFBA"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Framework web para Python</w:t>
            </w:r>
          </w:p>
        </w:tc>
        <w:tc>
          <w:tcPr>
            <w:tcW w:w="0" w:type="auto"/>
            <w:hideMark/>
          </w:tcPr>
          <w:p w14:paraId="5F536CE4"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SD 3-Clause</w:t>
            </w:r>
          </w:p>
        </w:tc>
      </w:tr>
      <w:tr w:rsidR="00A54D45" w:rsidRPr="004C6CB3" w14:paraId="05A51DA2"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D5BA042" w14:textId="77777777" w:rsidR="00A54D45" w:rsidRPr="004C6CB3" w:rsidRDefault="00A54D45" w:rsidP="00A54D45">
            <w:pPr>
              <w:jc w:val="center"/>
            </w:pPr>
            <w:r w:rsidRPr="004C6CB3">
              <w:t>Flask-Bootstrap</w:t>
            </w:r>
          </w:p>
        </w:tc>
        <w:tc>
          <w:tcPr>
            <w:tcW w:w="0" w:type="auto"/>
            <w:hideMark/>
          </w:tcPr>
          <w:p w14:paraId="3F1FFE43"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Integración de Bootstrap para Flask</w:t>
            </w:r>
          </w:p>
        </w:tc>
        <w:tc>
          <w:tcPr>
            <w:tcW w:w="0" w:type="auto"/>
            <w:hideMark/>
          </w:tcPr>
          <w:p w14:paraId="496A1499"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SD 3-Clause</w:t>
            </w:r>
          </w:p>
        </w:tc>
      </w:tr>
      <w:tr w:rsidR="00A54D45" w:rsidRPr="004C6CB3" w14:paraId="31D7849D"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A6E807B" w14:textId="77777777" w:rsidR="00A54D45" w:rsidRPr="004C6CB3" w:rsidRDefault="00A54D45" w:rsidP="00A54D45">
            <w:pPr>
              <w:jc w:val="center"/>
            </w:pPr>
            <w:r w:rsidRPr="004C6CB3">
              <w:lastRenderedPageBreak/>
              <w:t>Fuente EB Garamond</w:t>
            </w:r>
          </w:p>
        </w:tc>
        <w:tc>
          <w:tcPr>
            <w:tcW w:w="0" w:type="auto"/>
            <w:hideMark/>
          </w:tcPr>
          <w:p w14:paraId="6C43C419"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Fuente tipográfica</w:t>
            </w:r>
          </w:p>
        </w:tc>
        <w:tc>
          <w:tcPr>
            <w:tcW w:w="0" w:type="auto"/>
            <w:hideMark/>
          </w:tcPr>
          <w:p w14:paraId="7EC6F5FA"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Open Font License (OFL)</w:t>
            </w:r>
          </w:p>
        </w:tc>
      </w:tr>
      <w:tr w:rsidR="00A54D45" w:rsidRPr="004C6CB3" w14:paraId="73215BCA"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4073A33" w14:textId="77777777" w:rsidR="00A54D45" w:rsidRPr="004C6CB3" w:rsidRDefault="00A54D45" w:rsidP="00A54D45">
            <w:pPr>
              <w:jc w:val="center"/>
            </w:pPr>
            <w:r w:rsidRPr="004C6CB3">
              <w:t>Gedit</w:t>
            </w:r>
          </w:p>
        </w:tc>
        <w:tc>
          <w:tcPr>
            <w:tcW w:w="0" w:type="auto"/>
            <w:hideMark/>
          </w:tcPr>
          <w:p w14:paraId="14509517"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Editor de texto</w:t>
            </w:r>
          </w:p>
        </w:tc>
        <w:tc>
          <w:tcPr>
            <w:tcW w:w="0" w:type="auto"/>
            <w:hideMark/>
          </w:tcPr>
          <w:p w14:paraId="72744FAC"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GPL-2.0 o posterior</w:t>
            </w:r>
          </w:p>
        </w:tc>
      </w:tr>
      <w:tr w:rsidR="00A54D45" w:rsidRPr="004C6CB3" w14:paraId="3E35350C"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1CB3A35" w14:textId="77777777" w:rsidR="00A54D45" w:rsidRPr="004C6CB3" w:rsidRDefault="00A54D45" w:rsidP="00A54D45">
            <w:pPr>
              <w:jc w:val="center"/>
            </w:pPr>
            <w:r w:rsidRPr="004C6CB3">
              <w:t>Gephi</w:t>
            </w:r>
          </w:p>
        </w:tc>
        <w:tc>
          <w:tcPr>
            <w:tcW w:w="0" w:type="auto"/>
            <w:hideMark/>
          </w:tcPr>
          <w:p w14:paraId="4C84FDC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Análisis y visualización de redes</w:t>
            </w:r>
          </w:p>
        </w:tc>
        <w:tc>
          <w:tcPr>
            <w:tcW w:w="0" w:type="auto"/>
            <w:hideMark/>
          </w:tcPr>
          <w:p w14:paraId="2507FB02"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GPL-3.0</w:t>
            </w:r>
          </w:p>
        </w:tc>
      </w:tr>
      <w:tr w:rsidR="00A54D45" w:rsidRPr="004C6CB3" w14:paraId="353F62EF"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A40E57A" w14:textId="77777777" w:rsidR="00A54D45" w:rsidRPr="004C6CB3" w:rsidRDefault="00A54D45" w:rsidP="00A54D45">
            <w:pPr>
              <w:jc w:val="center"/>
            </w:pPr>
            <w:r w:rsidRPr="004C6CB3">
              <w:t>Git</w:t>
            </w:r>
          </w:p>
        </w:tc>
        <w:tc>
          <w:tcPr>
            <w:tcW w:w="0" w:type="auto"/>
            <w:hideMark/>
          </w:tcPr>
          <w:p w14:paraId="46B0442C"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Sistema de control de versiones</w:t>
            </w:r>
          </w:p>
        </w:tc>
        <w:tc>
          <w:tcPr>
            <w:tcW w:w="0" w:type="auto"/>
            <w:hideMark/>
          </w:tcPr>
          <w:p w14:paraId="7334376E"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GPL-2.0</w:t>
            </w:r>
          </w:p>
        </w:tc>
      </w:tr>
      <w:tr w:rsidR="00A54D45" w:rsidRPr="004C6CB3" w14:paraId="11FFA8A4"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BC33AEC" w14:textId="77777777" w:rsidR="00A54D45" w:rsidRPr="004C6CB3" w:rsidRDefault="00A54D45" w:rsidP="00A54D45">
            <w:pPr>
              <w:jc w:val="center"/>
            </w:pPr>
            <w:r w:rsidRPr="004C6CB3">
              <w:t>GitHub</w:t>
            </w:r>
          </w:p>
        </w:tc>
        <w:tc>
          <w:tcPr>
            <w:tcW w:w="0" w:type="auto"/>
            <w:hideMark/>
          </w:tcPr>
          <w:p w14:paraId="6BB8503D"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lataforma de alojamiento para desarrollo de software</w:t>
            </w:r>
          </w:p>
        </w:tc>
        <w:tc>
          <w:tcPr>
            <w:tcW w:w="0" w:type="auto"/>
            <w:hideMark/>
          </w:tcPr>
          <w:p w14:paraId="18EB3291"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 (planes gratuitos disponibles)</w:t>
            </w:r>
          </w:p>
        </w:tc>
      </w:tr>
      <w:tr w:rsidR="00A54D45" w:rsidRPr="004C6CB3" w14:paraId="1AD04CB8"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7F54564" w14:textId="77777777" w:rsidR="00A54D45" w:rsidRPr="004C6CB3" w:rsidRDefault="00A54D45" w:rsidP="00A54D45">
            <w:pPr>
              <w:jc w:val="center"/>
            </w:pPr>
            <w:r w:rsidRPr="004C6CB3">
              <w:t>Gunicorn</w:t>
            </w:r>
          </w:p>
        </w:tc>
        <w:tc>
          <w:tcPr>
            <w:tcW w:w="0" w:type="auto"/>
            <w:hideMark/>
          </w:tcPr>
          <w:p w14:paraId="3773CE71"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Servidor HTTP WSGI para Python</w:t>
            </w:r>
          </w:p>
        </w:tc>
        <w:tc>
          <w:tcPr>
            <w:tcW w:w="0" w:type="auto"/>
            <w:hideMark/>
          </w:tcPr>
          <w:p w14:paraId="70C398F8"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MIT</w:t>
            </w:r>
          </w:p>
        </w:tc>
      </w:tr>
      <w:tr w:rsidR="00A54D45" w:rsidRPr="004C6CB3" w14:paraId="79DB28C0"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41BF49A" w14:textId="77777777" w:rsidR="00A54D45" w:rsidRPr="004C6CB3" w:rsidRDefault="00A54D45" w:rsidP="00A54D45">
            <w:pPr>
              <w:jc w:val="center"/>
            </w:pPr>
            <w:r w:rsidRPr="004C6CB3">
              <w:t>JawsDB MySQL</w:t>
            </w:r>
          </w:p>
        </w:tc>
        <w:tc>
          <w:tcPr>
            <w:tcW w:w="0" w:type="auto"/>
            <w:hideMark/>
          </w:tcPr>
          <w:p w14:paraId="7F8395E7"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ase de datos MySQL como servicio</w:t>
            </w:r>
          </w:p>
        </w:tc>
        <w:tc>
          <w:tcPr>
            <w:tcW w:w="0" w:type="auto"/>
            <w:hideMark/>
          </w:tcPr>
          <w:p w14:paraId="761AB69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w:t>
            </w:r>
          </w:p>
        </w:tc>
      </w:tr>
      <w:tr w:rsidR="00A54D45" w:rsidRPr="004C6CB3" w14:paraId="59356ED5"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7B7379F" w14:textId="77777777" w:rsidR="00A54D45" w:rsidRPr="004C6CB3" w:rsidRDefault="00A54D45" w:rsidP="00A54D45">
            <w:pPr>
              <w:jc w:val="center"/>
            </w:pPr>
            <w:r w:rsidRPr="004C6CB3">
              <w:t>Matplotlib</w:t>
            </w:r>
          </w:p>
        </w:tc>
        <w:tc>
          <w:tcPr>
            <w:tcW w:w="0" w:type="auto"/>
            <w:hideMark/>
          </w:tcPr>
          <w:p w14:paraId="7ADDC1EC"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iblioteca de gráficos para Python</w:t>
            </w:r>
          </w:p>
        </w:tc>
        <w:tc>
          <w:tcPr>
            <w:tcW w:w="0" w:type="auto"/>
            <w:hideMark/>
          </w:tcPr>
          <w:p w14:paraId="286581E8"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 xml:space="preserve">Licencia PSF (Python Software </w:t>
            </w:r>
            <w:proofErr w:type="spellStart"/>
            <w:r w:rsidRPr="004C6CB3">
              <w:t>Foundation</w:t>
            </w:r>
            <w:proofErr w:type="spellEnd"/>
            <w:r w:rsidRPr="004C6CB3">
              <w:t>)</w:t>
            </w:r>
          </w:p>
        </w:tc>
      </w:tr>
      <w:tr w:rsidR="00A54D45" w:rsidRPr="004C6CB3" w14:paraId="15E0335D"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1E9BB24" w14:textId="77777777" w:rsidR="00A54D45" w:rsidRPr="004C6CB3" w:rsidRDefault="00A54D45" w:rsidP="00A54D45">
            <w:pPr>
              <w:jc w:val="center"/>
            </w:pPr>
            <w:r w:rsidRPr="004C6CB3">
              <w:t>Microsoft Word</w:t>
            </w:r>
          </w:p>
        </w:tc>
        <w:tc>
          <w:tcPr>
            <w:tcW w:w="0" w:type="auto"/>
            <w:hideMark/>
          </w:tcPr>
          <w:p w14:paraId="2EBD4525"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Software de procesamiento de textos</w:t>
            </w:r>
          </w:p>
        </w:tc>
        <w:tc>
          <w:tcPr>
            <w:tcW w:w="0" w:type="auto"/>
            <w:hideMark/>
          </w:tcPr>
          <w:p w14:paraId="2E127A07"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w:t>
            </w:r>
          </w:p>
        </w:tc>
      </w:tr>
      <w:tr w:rsidR="00A54D45" w:rsidRPr="004C6CB3" w14:paraId="643966FB"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51F41F0" w14:textId="77777777" w:rsidR="00A54D45" w:rsidRPr="004C6CB3" w:rsidRDefault="00A54D45" w:rsidP="00A54D45">
            <w:pPr>
              <w:jc w:val="center"/>
            </w:pPr>
            <w:r w:rsidRPr="004C6CB3">
              <w:t>MySQL</w:t>
            </w:r>
          </w:p>
        </w:tc>
        <w:tc>
          <w:tcPr>
            <w:tcW w:w="0" w:type="auto"/>
            <w:hideMark/>
          </w:tcPr>
          <w:p w14:paraId="2B317525"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Sistema de gestión de bases de datos relacional</w:t>
            </w:r>
          </w:p>
        </w:tc>
        <w:tc>
          <w:tcPr>
            <w:tcW w:w="0" w:type="auto"/>
            <w:hideMark/>
          </w:tcPr>
          <w:p w14:paraId="2367E7EE"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GPL-2.0</w:t>
            </w:r>
          </w:p>
        </w:tc>
      </w:tr>
      <w:tr w:rsidR="00A54D45" w:rsidRPr="004C6CB3" w14:paraId="7762C599"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9309D01" w14:textId="77777777" w:rsidR="00A54D45" w:rsidRPr="004C6CB3" w:rsidRDefault="00A54D45" w:rsidP="00A54D45">
            <w:pPr>
              <w:jc w:val="center"/>
            </w:pPr>
            <w:r w:rsidRPr="004C6CB3">
              <w:t>Mysql-connector</w:t>
            </w:r>
          </w:p>
        </w:tc>
        <w:tc>
          <w:tcPr>
            <w:tcW w:w="0" w:type="auto"/>
            <w:hideMark/>
          </w:tcPr>
          <w:p w14:paraId="2903DF78"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Conector de base de datos MySQL para Python</w:t>
            </w:r>
          </w:p>
        </w:tc>
        <w:tc>
          <w:tcPr>
            <w:tcW w:w="0" w:type="auto"/>
            <w:hideMark/>
          </w:tcPr>
          <w:p w14:paraId="14A0C99A"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GPL-2.0</w:t>
            </w:r>
          </w:p>
        </w:tc>
      </w:tr>
      <w:tr w:rsidR="00A54D45" w:rsidRPr="004C6CB3" w14:paraId="4ED68255"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34388AD" w14:textId="77777777" w:rsidR="00A54D45" w:rsidRPr="004C6CB3" w:rsidRDefault="00A54D45" w:rsidP="00A54D45">
            <w:pPr>
              <w:jc w:val="center"/>
            </w:pPr>
            <w:r w:rsidRPr="004C6CB3">
              <w:t>NetworkX</w:t>
            </w:r>
          </w:p>
        </w:tc>
        <w:tc>
          <w:tcPr>
            <w:tcW w:w="0" w:type="auto"/>
            <w:hideMark/>
          </w:tcPr>
          <w:p w14:paraId="70DF25B1"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iblioteca de Python para redes complejas</w:t>
            </w:r>
          </w:p>
        </w:tc>
        <w:tc>
          <w:tcPr>
            <w:tcW w:w="0" w:type="auto"/>
            <w:hideMark/>
          </w:tcPr>
          <w:p w14:paraId="3BB5F721"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SD 3-Clause</w:t>
            </w:r>
          </w:p>
        </w:tc>
      </w:tr>
      <w:tr w:rsidR="00A54D45" w:rsidRPr="004C6CB3" w14:paraId="648533A3"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652CC73" w14:textId="77777777" w:rsidR="00A54D45" w:rsidRPr="004C6CB3" w:rsidRDefault="00A54D45" w:rsidP="00A54D45">
            <w:pPr>
              <w:jc w:val="center"/>
            </w:pPr>
            <w:r w:rsidRPr="004C6CB3">
              <w:t>Numpy</w:t>
            </w:r>
          </w:p>
        </w:tc>
        <w:tc>
          <w:tcPr>
            <w:tcW w:w="0" w:type="auto"/>
            <w:hideMark/>
          </w:tcPr>
          <w:p w14:paraId="017A1BE4"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iblioteca de computación numérica para Python</w:t>
            </w:r>
          </w:p>
        </w:tc>
        <w:tc>
          <w:tcPr>
            <w:tcW w:w="0" w:type="auto"/>
            <w:hideMark/>
          </w:tcPr>
          <w:p w14:paraId="448CB19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SD 3-Clause</w:t>
            </w:r>
          </w:p>
        </w:tc>
      </w:tr>
      <w:tr w:rsidR="00A54D45" w:rsidRPr="004C6CB3" w14:paraId="534282E8"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51AD459" w14:textId="77777777" w:rsidR="00A54D45" w:rsidRPr="004C6CB3" w:rsidRDefault="00A54D45" w:rsidP="00A54D45">
            <w:pPr>
              <w:jc w:val="center"/>
            </w:pPr>
            <w:r w:rsidRPr="004C6CB3">
              <w:t>Pymoo</w:t>
            </w:r>
          </w:p>
        </w:tc>
        <w:tc>
          <w:tcPr>
            <w:tcW w:w="0" w:type="auto"/>
            <w:hideMark/>
          </w:tcPr>
          <w:p w14:paraId="515135E5"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 xml:space="preserve">Framework de optimización </w:t>
            </w:r>
            <w:proofErr w:type="spellStart"/>
            <w:r w:rsidRPr="004C6CB3">
              <w:t>multi-objetivo</w:t>
            </w:r>
            <w:proofErr w:type="spellEnd"/>
          </w:p>
        </w:tc>
        <w:tc>
          <w:tcPr>
            <w:tcW w:w="0" w:type="auto"/>
            <w:hideMark/>
          </w:tcPr>
          <w:p w14:paraId="338D6AAF"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MIT</w:t>
            </w:r>
          </w:p>
        </w:tc>
      </w:tr>
      <w:tr w:rsidR="00A54D45" w:rsidRPr="004C6CB3" w14:paraId="50DE2418"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9A4D520" w14:textId="77777777" w:rsidR="00A54D45" w:rsidRPr="004C6CB3" w:rsidRDefault="00A54D45" w:rsidP="00A54D45">
            <w:pPr>
              <w:jc w:val="center"/>
            </w:pPr>
            <w:r w:rsidRPr="004C6CB3">
              <w:t>Python</w:t>
            </w:r>
          </w:p>
        </w:tc>
        <w:tc>
          <w:tcPr>
            <w:tcW w:w="0" w:type="auto"/>
            <w:hideMark/>
          </w:tcPr>
          <w:p w14:paraId="0390F41C"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Lenguaje de programación</w:t>
            </w:r>
          </w:p>
        </w:tc>
        <w:tc>
          <w:tcPr>
            <w:tcW w:w="0" w:type="auto"/>
            <w:hideMark/>
          </w:tcPr>
          <w:p w14:paraId="6AF19496"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Licencia PSF</w:t>
            </w:r>
          </w:p>
        </w:tc>
      </w:tr>
      <w:tr w:rsidR="00A54D45" w:rsidRPr="004C6CB3" w14:paraId="3F3A33C4"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51B923E" w14:textId="77777777" w:rsidR="00A54D45" w:rsidRPr="004C6CB3" w:rsidRDefault="00A54D45" w:rsidP="00A54D45">
            <w:pPr>
              <w:jc w:val="center"/>
            </w:pPr>
            <w:r w:rsidRPr="004C6CB3">
              <w:t>SonarCloud</w:t>
            </w:r>
          </w:p>
        </w:tc>
        <w:tc>
          <w:tcPr>
            <w:tcW w:w="0" w:type="auto"/>
            <w:hideMark/>
          </w:tcPr>
          <w:p w14:paraId="3DC65972"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Calidad continua y seguridad del código</w:t>
            </w:r>
          </w:p>
        </w:tc>
        <w:tc>
          <w:tcPr>
            <w:tcW w:w="0" w:type="auto"/>
            <w:hideMark/>
          </w:tcPr>
          <w:p w14:paraId="7D624D3E"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Propietaria (planes gratuitos disponibles)</w:t>
            </w:r>
          </w:p>
        </w:tc>
      </w:tr>
      <w:tr w:rsidR="00A54D45" w:rsidRPr="004C6CB3" w14:paraId="772ADE5B"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6E0C3F0" w14:textId="77777777" w:rsidR="00A54D45" w:rsidRPr="004C6CB3" w:rsidRDefault="00A54D45" w:rsidP="00A54D45">
            <w:pPr>
              <w:jc w:val="center"/>
            </w:pPr>
            <w:r w:rsidRPr="004C6CB3">
              <w:t>Trello</w:t>
            </w:r>
          </w:p>
        </w:tc>
        <w:tc>
          <w:tcPr>
            <w:tcW w:w="0" w:type="auto"/>
            <w:hideMark/>
          </w:tcPr>
          <w:p w14:paraId="67C9B0F1"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Herramienta de gestión de proyectos</w:t>
            </w:r>
          </w:p>
        </w:tc>
        <w:tc>
          <w:tcPr>
            <w:tcW w:w="0" w:type="auto"/>
            <w:hideMark/>
          </w:tcPr>
          <w:p w14:paraId="3F95F6D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 (planes gratuitos disponibles)</w:t>
            </w:r>
          </w:p>
        </w:tc>
      </w:tr>
      <w:tr w:rsidR="00A54D45" w:rsidRPr="004C6CB3" w14:paraId="2B98DD34"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2A143DE" w14:textId="77777777" w:rsidR="00A54D45" w:rsidRPr="004C6CB3" w:rsidRDefault="00A54D45" w:rsidP="00A54D45">
            <w:pPr>
              <w:jc w:val="center"/>
            </w:pPr>
            <w:r w:rsidRPr="004C6CB3">
              <w:t>Visual Studio Code</w:t>
            </w:r>
          </w:p>
        </w:tc>
        <w:tc>
          <w:tcPr>
            <w:tcW w:w="0" w:type="auto"/>
            <w:hideMark/>
          </w:tcPr>
          <w:p w14:paraId="3FB56A66"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Editor de código</w:t>
            </w:r>
          </w:p>
        </w:tc>
        <w:tc>
          <w:tcPr>
            <w:tcW w:w="0" w:type="auto"/>
            <w:hideMark/>
          </w:tcPr>
          <w:p w14:paraId="2DBFA139"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MIT</w:t>
            </w:r>
          </w:p>
        </w:tc>
      </w:tr>
      <w:tr w:rsidR="00A54D45" w:rsidRPr="004C6CB3" w14:paraId="51F2FABE"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26AD109" w14:textId="77777777" w:rsidR="00A54D45" w:rsidRPr="004C6CB3" w:rsidRDefault="00A54D45" w:rsidP="00A54D45">
            <w:pPr>
              <w:jc w:val="center"/>
            </w:pPr>
            <w:r w:rsidRPr="004C6CB3">
              <w:t>Zotero</w:t>
            </w:r>
          </w:p>
        </w:tc>
        <w:tc>
          <w:tcPr>
            <w:tcW w:w="0" w:type="auto"/>
            <w:hideMark/>
          </w:tcPr>
          <w:p w14:paraId="76E20222"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Software de gestión de referencias</w:t>
            </w:r>
          </w:p>
        </w:tc>
        <w:tc>
          <w:tcPr>
            <w:tcW w:w="0" w:type="auto"/>
            <w:hideMark/>
          </w:tcPr>
          <w:p w14:paraId="5778D79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AGPL-3.0</w:t>
            </w:r>
          </w:p>
        </w:tc>
      </w:tr>
    </w:tbl>
    <w:p w14:paraId="718A2AC7" w14:textId="77777777" w:rsidR="00A54D45" w:rsidRPr="004C6CB3" w:rsidRDefault="00A54D45" w:rsidP="00A54D45">
      <w:pPr>
        <w:rPr>
          <w:rFonts w:asciiTheme="minorHAnsi" w:hAnsiTheme="minorHAnsi"/>
          <w:kern w:val="2"/>
          <w:sz w:val="22"/>
          <w14:ligatures w14:val="standardContextual"/>
        </w:rPr>
      </w:pPr>
    </w:p>
    <w:p w14:paraId="5249A095" w14:textId="77777777" w:rsidR="00485DA9" w:rsidRPr="004C6CB3" w:rsidRDefault="00485DA9" w:rsidP="00A54D45">
      <w:pPr>
        <w:rPr>
          <w:rFonts w:asciiTheme="minorHAnsi" w:hAnsiTheme="minorHAnsi"/>
          <w:kern w:val="2"/>
          <w:sz w:val="22"/>
          <w14:ligatures w14:val="standardContextual"/>
        </w:rPr>
      </w:pPr>
    </w:p>
    <w:p w14:paraId="067C15EF" w14:textId="77777777" w:rsidR="00485DA9" w:rsidRPr="004C6CB3" w:rsidRDefault="00485DA9" w:rsidP="00A54D45">
      <w:pPr>
        <w:rPr>
          <w:rFonts w:asciiTheme="minorHAnsi" w:hAnsiTheme="minorHAnsi"/>
          <w:kern w:val="2"/>
          <w:sz w:val="22"/>
          <w14:ligatures w14:val="standardContextual"/>
        </w:rPr>
      </w:pPr>
    </w:p>
    <w:p w14:paraId="5C9819BD" w14:textId="77777777" w:rsidR="00A54D45" w:rsidRPr="004C6CB3" w:rsidRDefault="00A54D45" w:rsidP="002B27BE">
      <w:pPr>
        <w:ind w:firstLine="340"/>
      </w:pPr>
      <w:r w:rsidRPr="004C6CB3">
        <w:lastRenderedPageBreak/>
        <w:t>La licencia del MIT es compatible, además de ser la utilizada en el trabajo predecesor de este, sus permisos y obligaciones son:</w:t>
      </w:r>
    </w:p>
    <w:p w14:paraId="522054D4" w14:textId="77777777" w:rsidR="00A54D45" w:rsidRPr="00D67234" w:rsidRDefault="00A54D45" w:rsidP="00D67234">
      <w:pPr>
        <w:rPr>
          <w:b/>
          <w:bCs/>
          <w:lang w:eastAsia="es-ES"/>
        </w:rPr>
      </w:pPr>
      <w:r w:rsidRPr="00D67234">
        <w:rPr>
          <w:b/>
          <w:bCs/>
          <w:lang w:eastAsia="es-ES"/>
        </w:rPr>
        <w:t>Permisos</w:t>
      </w:r>
    </w:p>
    <w:p w14:paraId="3D633BCE" w14:textId="4EB6E73F" w:rsidR="00A54D45" w:rsidRPr="004C6CB3" w:rsidRDefault="00A54D45" w:rsidP="00485DA9">
      <w:pPr>
        <w:ind w:firstLine="340"/>
        <w:rPr>
          <w:lang w:eastAsia="es-ES"/>
        </w:rPr>
      </w:pPr>
      <w:r w:rsidRPr="004C6CB3">
        <w:rPr>
          <w:lang w:eastAsia="es-ES"/>
        </w:rPr>
        <w:t>La licencia MIT permite el uso libre del software para cualquier propósito, incluyendo usos comerciales y personales. Los usuarios pueden distribuir copias del software, ya sea en su forma original o modificada, así como modificar el software para adaptarlo a sus necesidades. También se permite la fusión del software con otros proyectos, la sublicencia y la venta del software como parte de otro proyecto.</w:t>
      </w:r>
    </w:p>
    <w:p w14:paraId="22FA322B" w14:textId="77777777" w:rsidR="00A54D45" w:rsidRPr="00D67234" w:rsidRDefault="00A54D45" w:rsidP="00D67234">
      <w:pPr>
        <w:rPr>
          <w:b/>
          <w:bCs/>
          <w:lang w:eastAsia="es-ES"/>
        </w:rPr>
      </w:pPr>
      <w:r w:rsidRPr="00D67234">
        <w:rPr>
          <w:b/>
          <w:bCs/>
          <w:lang w:eastAsia="es-ES"/>
        </w:rPr>
        <w:t>Obligaciones</w:t>
      </w:r>
    </w:p>
    <w:p w14:paraId="73635769" w14:textId="77777777" w:rsidR="00A54D45" w:rsidRPr="004C6CB3" w:rsidRDefault="00A54D45" w:rsidP="00485DA9">
      <w:pPr>
        <w:ind w:firstLine="340"/>
        <w:rPr>
          <w:lang w:eastAsia="es-ES"/>
        </w:rPr>
      </w:pPr>
      <w:r w:rsidRPr="004C6CB3">
        <w:rPr>
          <w:lang w:eastAsia="es-ES"/>
        </w:rPr>
        <w:t>Los usuarios deben incluir una copia de la licencia original del MIT en cualquier distribución del software, manteniendo las declaraciones de derechos de autor originales en todas las copias del software. Además, deben incluir el aviso de derechos de autor y la renuncia de garantía en todas las copias o partes sustanciales del software.</w:t>
      </w:r>
    </w:p>
    <w:p w14:paraId="5BF03A0B" w14:textId="77777777" w:rsidR="00F87829" w:rsidRPr="004C6CB3" w:rsidRDefault="00F87829">
      <w:pPr>
        <w:jc w:val="left"/>
      </w:pPr>
    </w:p>
    <w:p w14:paraId="3B2FFCD0" w14:textId="20118A38" w:rsidR="00122D6D" w:rsidRPr="004C6CB3" w:rsidRDefault="00122D6D">
      <w:pPr>
        <w:jc w:val="left"/>
      </w:pPr>
      <w:r w:rsidRPr="004C6CB3">
        <w:br w:type="page"/>
      </w:r>
    </w:p>
    <w:p w14:paraId="6E181626" w14:textId="788D5301" w:rsidR="00B85D18" w:rsidRPr="004C6CB3" w:rsidRDefault="00122D6D" w:rsidP="00122D6D">
      <w:pPr>
        <w:pStyle w:val="Ttulo1"/>
      </w:pPr>
      <w:bookmarkStart w:id="24" w:name="_Toc171403127"/>
      <w:r w:rsidRPr="004C6CB3">
        <w:lastRenderedPageBreak/>
        <w:t>Apéndice B. Especificación de Requisitos</w:t>
      </w:r>
      <w:bookmarkEnd w:id="24"/>
    </w:p>
    <w:p w14:paraId="57CC5EA7" w14:textId="77777777" w:rsidR="00E60D7A" w:rsidRPr="004C6CB3" w:rsidRDefault="00E60D7A" w:rsidP="00E60D7A"/>
    <w:p w14:paraId="3658401D" w14:textId="484543AB" w:rsidR="00297232" w:rsidRPr="004C6CB3" w:rsidRDefault="00297232" w:rsidP="00297232">
      <w:pPr>
        <w:pStyle w:val="Ttulo2"/>
        <w:rPr>
          <w:rFonts w:ascii="LMRoman12-Regular" w:hAnsi="LMRoman12-Regular" w:cs="LMRoman12-Regular"/>
          <w:szCs w:val="24"/>
        </w:rPr>
      </w:pPr>
      <w:bookmarkStart w:id="25" w:name="_Toc171403128"/>
      <w:r w:rsidRPr="004C6CB3">
        <w:t>B.1. Introducción</w:t>
      </w:r>
      <w:bookmarkEnd w:id="25"/>
    </w:p>
    <w:p w14:paraId="7C63E96A" w14:textId="77E0137C" w:rsidR="0003514C" w:rsidRPr="004C6CB3" w:rsidRDefault="0015246D" w:rsidP="0033623D">
      <w:pPr>
        <w:ind w:firstLine="340"/>
      </w:pPr>
      <w:r w:rsidRPr="004C6CB3">
        <w:t>Este apéndice se enfoca en la definición detallada de los requisitos de</w:t>
      </w:r>
      <w:r w:rsidR="0050050B" w:rsidRPr="004C6CB3">
        <w:t xml:space="preserve"> la aplicación</w:t>
      </w:r>
      <w:r w:rsidRPr="004C6CB3">
        <w:t>, los cuales guiarán su diseño y desarrollo</w:t>
      </w:r>
      <w:r w:rsidR="00250DDE" w:rsidRPr="004C6CB3">
        <w:t xml:space="preserve"> para</w:t>
      </w:r>
      <w:r w:rsidRPr="004C6CB3">
        <w:t xml:space="preserve"> que el producto final cumpla con los objetivos establecido</w:t>
      </w:r>
      <w:r w:rsidR="0050050B" w:rsidRPr="004C6CB3">
        <w:t>s</w:t>
      </w:r>
      <w:r w:rsidRPr="004C6CB3">
        <w:t>.</w:t>
      </w:r>
    </w:p>
    <w:p w14:paraId="2E3D3302" w14:textId="2643C3F4" w:rsidR="00904058" w:rsidRPr="004C6CB3" w:rsidRDefault="00904058" w:rsidP="0033623D">
      <w:pPr>
        <w:ind w:firstLine="340"/>
      </w:pPr>
      <w:r w:rsidRPr="004C6CB3">
        <w:t>Debido a que este proyecto es una continuación de un proyecto anterior,</w:t>
      </w:r>
      <w:r w:rsidR="00C955EA" w:rsidRPr="004C6CB3">
        <w:t xml:space="preserve"> se ampliará el diagrama de casos de uso del anterior proyecto, pero no se explicarán dichos casos ni se tendrán en cuenta los requisitos que no hayan sido añadidos en este proyecto, utilizando códigos de referencia nuevos.</w:t>
      </w:r>
    </w:p>
    <w:p w14:paraId="0AC2D31A" w14:textId="43E0100C" w:rsidR="0050050B" w:rsidRPr="004C6CB3" w:rsidRDefault="00297232" w:rsidP="0050050B">
      <w:pPr>
        <w:pStyle w:val="Ttulo2"/>
      </w:pPr>
      <w:bookmarkStart w:id="26" w:name="_Toc171403129"/>
      <w:r w:rsidRPr="004C6CB3">
        <w:t>B.2. Objetivos generales</w:t>
      </w:r>
      <w:bookmarkEnd w:id="26"/>
    </w:p>
    <w:p w14:paraId="4E647C92" w14:textId="77777777" w:rsidR="0050050B" w:rsidRPr="004C6CB3" w:rsidRDefault="0050050B" w:rsidP="0050050B">
      <w:pPr>
        <w:pStyle w:val="Prrafodelista"/>
        <w:numPr>
          <w:ilvl w:val="0"/>
          <w:numId w:val="2"/>
        </w:numPr>
      </w:pPr>
      <w:r w:rsidRPr="004C6CB3">
        <w:t>Desarrollar una aplicación web para optimizar la organización de los alumnos en un colegio y reducir el riesgo de contagio.</w:t>
      </w:r>
    </w:p>
    <w:p w14:paraId="000BCC21" w14:textId="77777777" w:rsidR="0050050B" w:rsidRPr="004C6CB3" w:rsidRDefault="0050050B" w:rsidP="0050050B">
      <w:pPr>
        <w:pStyle w:val="Prrafodelista"/>
        <w:numPr>
          <w:ilvl w:val="0"/>
          <w:numId w:val="2"/>
        </w:numPr>
      </w:pPr>
      <w:r w:rsidRPr="004C6CB3">
        <w:t>Implementar un algoritmo genético como método de optimización multiobjetivo para aportar diversidad de soluciones al problema.</w:t>
      </w:r>
    </w:p>
    <w:p w14:paraId="5FA2AE5B" w14:textId="77777777" w:rsidR="0050050B" w:rsidRPr="004C6CB3" w:rsidRDefault="0050050B" w:rsidP="0050050B">
      <w:pPr>
        <w:pStyle w:val="Prrafodelista"/>
        <w:numPr>
          <w:ilvl w:val="0"/>
          <w:numId w:val="2"/>
        </w:numPr>
      </w:pPr>
      <w:r w:rsidRPr="004C6CB3">
        <w:t xml:space="preserve">Mostrar gráficamente la evaluación de distintas soluciones exploradas y resaltar el frente de Pareto. </w:t>
      </w:r>
    </w:p>
    <w:p w14:paraId="6ADFF48F" w14:textId="27083F84" w:rsidR="007048AB" w:rsidRPr="004C6CB3" w:rsidRDefault="0050050B" w:rsidP="00CF0703">
      <w:pPr>
        <w:pStyle w:val="Prrafodelista"/>
        <w:numPr>
          <w:ilvl w:val="0"/>
          <w:numId w:val="2"/>
        </w:numPr>
      </w:pPr>
      <w:r w:rsidRPr="004C6CB3">
        <w:t>Aportar una solución intuitiva para el usuario y con información relevante para la toma de decisiones.</w:t>
      </w:r>
    </w:p>
    <w:p w14:paraId="0DA47D54" w14:textId="77777777" w:rsidR="00297232" w:rsidRPr="004C6CB3" w:rsidRDefault="00297232" w:rsidP="00297232">
      <w:pPr>
        <w:pStyle w:val="Ttulo2"/>
      </w:pPr>
      <w:bookmarkStart w:id="27" w:name="_Toc171403130"/>
      <w:r w:rsidRPr="004C6CB3">
        <w:t>B.3. Catálogo de requisitos</w:t>
      </w:r>
      <w:bookmarkEnd w:id="27"/>
    </w:p>
    <w:p w14:paraId="7045E75F" w14:textId="19AD7BA5" w:rsidR="008806C8" w:rsidRPr="004C6CB3" w:rsidRDefault="008806C8" w:rsidP="0050050B">
      <w:r w:rsidRPr="004C6CB3">
        <w:tab/>
        <w:t>En este apartado se mostrarán los requisitos funcionales y no funcionales.</w:t>
      </w:r>
    </w:p>
    <w:p w14:paraId="447CBB4C" w14:textId="2D804872" w:rsidR="00EB746B" w:rsidRPr="004C6CB3" w:rsidRDefault="00EB746B" w:rsidP="001B31A5">
      <w:pPr>
        <w:pStyle w:val="Ttulo3"/>
      </w:pPr>
      <w:bookmarkStart w:id="28" w:name="_Toc171403131"/>
      <w:r w:rsidRPr="004C6CB3">
        <w:t>Requisitos funcionales</w:t>
      </w:r>
      <w:bookmarkEnd w:id="28"/>
    </w:p>
    <w:p w14:paraId="01E0DFDE" w14:textId="3DDC718B" w:rsidR="007A4E93" w:rsidRPr="004C6CB3" w:rsidRDefault="007A4E93" w:rsidP="0050050B">
      <w:r w:rsidRPr="004C6CB3">
        <w:tab/>
      </w:r>
      <w:r w:rsidRPr="004C6CB3">
        <w:rPr>
          <w:b/>
          <w:bCs/>
        </w:rPr>
        <w:t xml:space="preserve">RF-1. </w:t>
      </w:r>
      <w:r w:rsidR="00270D69" w:rsidRPr="004C6CB3">
        <w:rPr>
          <w:b/>
          <w:bCs/>
        </w:rPr>
        <w:t>Selección de algoritmo</w:t>
      </w:r>
      <w:r w:rsidRPr="004C6CB3">
        <w:t xml:space="preserve">. </w:t>
      </w:r>
      <w:r w:rsidR="00270D69" w:rsidRPr="004C6CB3">
        <w:t>La aplicación debe permitir al usuario seleccionar entre el algoritmo genético y el recocido simulado.</w:t>
      </w:r>
    </w:p>
    <w:p w14:paraId="751573B7" w14:textId="7F9BF9AF" w:rsidR="007A4E93" w:rsidRPr="004C6CB3" w:rsidRDefault="00906185" w:rsidP="00270D69">
      <w:pPr>
        <w:ind w:firstLine="340"/>
      </w:pPr>
      <w:r w:rsidRPr="004C6CB3">
        <w:rPr>
          <w:b/>
          <w:bCs/>
        </w:rPr>
        <w:t xml:space="preserve">RF-2. </w:t>
      </w:r>
      <w:r w:rsidR="00270D69" w:rsidRPr="004C6CB3">
        <w:rPr>
          <w:b/>
          <w:bCs/>
        </w:rPr>
        <w:t>Configuración de Parámetros del Algoritmo Genético</w:t>
      </w:r>
      <w:r w:rsidRPr="004C6CB3">
        <w:t xml:space="preserve">. </w:t>
      </w:r>
      <w:r w:rsidR="00270D69" w:rsidRPr="004C6CB3">
        <w:t>La aplicación debe permitir al usuario configurar los parámetros del algoritmo genético</w:t>
      </w:r>
      <w:r w:rsidR="00AE4A38" w:rsidRPr="004C6CB3">
        <w:t xml:space="preserve"> , como el número de generaciones, el tamaño de la población, la probabilidad de cruce y mutación, y el operador de cruce.</w:t>
      </w:r>
      <w:r w:rsidR="003778C6" w:rsidRPr="004C6CB3">
        <w:t xml:space="preserve"> Además, debe ofrecer la opción de utilizar parámetros por defecto predefinidos.</w:t>
      </w:r>
    </w:p>
    <w:p w14:paraId="6230F559" w14:textId="12952F57" w:rsidR="00270D69" w:rsidRPr="004C6CB3" w:rsidRDefault="00270D69" w:rsidP="00270D69">
      <w:pPr>
        <w:ind w:firstLine="340"/>
      </w:pPr>
      <w:r w:rsidRPr="004C6CB3">
        <w:rPr>
          <w:b/>
          <w:bCs/>
        </w:rPr>
        <w:t xml:space="preserve">RF-3. </w:t>
      </w:r>
      <w:r w:rsidR="00D4299F" w:rsidRPr="004C6CB3">
        <w:rPr>
          <w:b/>
          <w:bCs/>
        </w:rPr>
        <w:t>Mostrar</w:t>
      </w:r>
      <w:r w:rsidR="00FF00C4" w:rsidRPr="004C6CB3">
        <w:rPr>
          <w:b/>
          <w:bCs/>
        </w:rPr>
        <w:t xml:space="preserve"> soluciones</w:t>
      </w:r>
      <w:r w:rsidRPr="004C6CB3">
        <w:t>.</w:t>
      </w:r>
      <w:r w:rsidR="00D4299F" w:rsidRPr="004C6CB3">
        <w:t xml:space="preserve"> </w:t>
      </w:r>
      <w:r w:rsidR="00AE4A38" w:rsidRPr="004C6CB3">
        <w:t>La aplicación debe mostrar las soluciones generadas por el algoritmo genético.</w:t>
      </w:r>
    </w:p>
    <w:p w14:paraId="3D9CB4CE" w14:textId="4313644A" w:rsidR="00D4299F" w:rsidRPr="004C6CB3" w:rsidRDefault="00D4299F" w:rsidP="007C2461">
      <w:pPr>
        <w:ind w:left="680"/>
      </w:pPr>
      <w:r w:rsidRPr="004C6CB3">
        <w:rPr>
          <w:b/>
          <w:bCs/>
        </w:rPr>
        <w:t>RF-3.1 Visualizar soluciones exploradas</w:t>
      </w:r>
      <w:r w:rsidRPr="004C6CB3">
        <w:t xml:space="preserve">. </w:t>
      </w:r>
      <w:r w:rsidR="00AE4A38" w:rsidRPr="004C6CB3">
        <w:t>La aplicación debe mostrar tres gráficas con la evaluación de las soluciones exploradas, resaltando las soluciones óptimas en otro color para facilitar su identificación.</w:t>
      </w:r>
    </w:p>
    <w:p w14:paraId="25A156B8" w14:textId="75DF7293" w:rsidR="00D4299F" w:rsidRPr="004C6CB3" w:rsidRDefault="00D4299F" w:rsidP="007C2461">
      <w:pPr>
        <w:ind w:left="680"/>
      </w:pPr>
      <w:r w:rsidRPr="004C6CB3">
        <w:rPr>
          <w:b/>
          <w:bCs/>
        </w:rPr>
        <w:lastRenderedPageBreak/>
        <w:t>RF-3.2 Mostrar botones de descarga</w:t>
      </w:r>
      <w:r w:rsidRPr="004C6CB3">
        <w:t xml:space="preserve">. </w:t>
      </w:r>
      <w:r w:rsidR="00AE4A38" w:rsidRPr="004C6CB3">
        <w:t>La aplicación debe mostrar botones de descarga para cada solución en una lista</w:t>
      </w:r>
      <w:r w:rsidR="008728CC" w:rsidRPr="004C6CB3">
        <w:t>.</w:t>
      </w:r>
    </w:p>
    <w:p w14:paraId="71D67BDE" w14:textId="24C2857B" w:rsidR="00D4299F" w:rsidRPr="004C6CB3" w:rsidRDefault="007C2461" w:rsidP="007C2461">
      <w:pPr>
        <w:ind w:firstLine="340"/>
      </w:pPr>
      <w:r w:rsidRPr="004C6CB3">
        <w:rPr>
          <w:b/>
          <w:bCs/>
        </w:rPr>
        <w:t>RF-4. Creación de archivos solución</w:t>
      </w:r>
      <w:r w:rsidRPr="004C6CB3">
        <w:t xml:space="preserve">. </w:t>
      </w:r>
      <w:r w:rsidR="008728CC" w:rsidRPr="004C6CB3">
        <w:t>La aplicación debe crear y gestionar archivos para las soluciones generadas.</w:t>
      </w:r>
    </w:p>
    <w:p w14:paraId="4F5A91EE" w14:textId="6287A7E9" w:rsidR="00D4027A" w:rsidRPr="004C6CB3" w:rsidRDefault="00D4027A" w:rsidP="008728CC">
      <w:pPr>
        <w:ind w:left="680"/>
      </w:pPr>
      <w:r w:rsidRPr="004C6CB3">
        <w:rPr>
          <w:b/>
          <w:bCs/>
        </w:rPr>
        <w:t>RF-4.1 Corrección para soluciones no factibles</w:t>
      </w:r>
      <w:r w:rsidRPr="004C6CB3">
        <w:t>.</w:t>
      </w:r>
      <w:r w:rsidR="008728CC" w:rsidRPr="004C6CB3">
        <w:t xml:space="preserve"> La aplicación debe convertir las soluciones no factibles en soluciones factibles antes de su almacenamiento o descarga.</w:t>
      </w:r>
    </w:p>
    <w:p w14:paraId="2FEB57BF" w14:textId="69D0E88F" w:rsidR="00D4027A" w:rsidRPr="004C6CB3" w:rsidRDefault="00D4027A" w:rsidP="008728CC">
      <w:pPr>
        <w:ind w:left="680"/>
      </w:pPr>
      <w:r w:rsidRPr="004C6CB3">
        <w:rPr>
          <w:b/>
          <w:bCs/>
        </w:rPr>
        <w:t>RF-4.2 Creación de nombre para la solución</w:t>
      </w:r>
      <w:r w:rsidRPr="004C6CB3">
        <w:t>.</w:t>
      </w:r>
      <w:r w:rsidR="008728CC" w:rsidRPr="004C6CB3">
        <w:t xml:space="preserve"> La aplicación debe asignar un nombre único y descriptivo a cada archivo solución.</w:t>
      </w:r>
    </w:p>
    <w:p w14:paraId="725B5114" w14:textId="180D78A3" w:rsidR="00D4027A" w:rsidRPr="004C6CB3" w:rsidRDefault="00D4027A" w:rsidP="008728CC">
      <w:pPr>
        <w:ind w:left="680"/>
      </w:pPr>
      <w:r w:rsidRPr="004C6CB3">
        <w:rPr>
          <w:b/>
          <w:bCs/>
        </w:rPr>
        <w:t>RF-4.3</w:t>
      </w:r>
      <w:r w:rsidR="008728CC" w:rsidRPr="004C6CB3">
        <w:rPr>
          <w:b/>
          <w:bCs/>
        </w:rPr>
        <w:t xml:space="preserve"> C</w:t>
      </w:r>
      <w:r w:rsidRPr="004C6CB3">
        <w:rPr>
          <w:b/>
          <w:bCs/>
        </w:rPr>
        <w:t>reación de los archivos</w:t>
      </w:r>
      <w:r w:rsidRPr="004C6CB3">
        <w:t>.</w:t>
      </w:r>
      <w:r w:rsidR="008728CC" w:rsidRPr="004C6CB3">
        <w:t xml:space="preserve"> La aplicación debe generar los archivos correspondientes a cada solución.</w:t>
      </w:r>
    </w:p>
    <w:p w14:paraId="08E7A403" w14:textId="77777777" w:rsidR="008728CC" w:rsidRPr="004C6CB3" w:rsidRDefault="00D4027A" w:rsidP="008728CC">
      <w:pPr>
        <w:ind w:firstLine="340"/>
      </w:pPr>
      <w:r w:rsidRPr="004C6CB3">
        <w:rPr>
          <w:b/>
          <w:bCs/>
        </w:rPr>
        <w:t>RF-5. Descarga de los archivos solución</w:t>
      </w:r>
      <w:r w:rsidRPr="004C6CB3">
        <w:t xml:space="preserve">. </w:t>
      </w:r>
      <w:r w:rsidR="008728CC" w:rsidRPr="004C6CB3">
        <w:t>La aplicación debe permitir al usuario descargar los archivos de solución generados.</w:t>
      </w:r>
    </w:p>
    <w:p w14:paraId="75BAE25D" w14:textId="3CA7B56B" w:rsidR="00D4027A" w:rsidRPr="004C6CB3" w:rsidRDefault="00D4027A" w:rsidP="008728CC">
      <w:pPr>
        <w:ind w:left="680"/>
      </w:pPr>
      <w:r w:rsidRPr="004C6CB3">
        <w:rPr>
          <w:b/>
          <w:bCs/>
        </w:rPr>
        <w:t>RF-5.1 Descargar una sola solución</w:t>
      </w:r>
      <w:r w:rsidRPr="004C6CB3">
        <w:t>.</w:t>
      </w:r>
      <w:r w:rsidR="008728CC" w:rsidRPr="004C6CB3">
        <w:t xml:space="preserve"> La aplicación debe permitir al usuario descargar una sola solución específica en un formato adecuado.</w:t>
      </w:r>
    </w:p>
    <w:p w14:paraId="59B40A37" w14:textId="5A4C64E8" w:rsidR="00A87D01" w:rsidRPr="004C6CB3" w:rsidRDefault="00D4027A" w:rsidP="008728CC">
      <w:pPr>
        <w:ind w:left="680"/>
      </w:pPr>
      <w:r w:rsidRPr="004C6CB3">
        <w:rPr>
          <w:b/>
          <w:bCs/>
        </w:rPr>
        <w:t>RF-5.2 Descargar todas las soluciones</w:t>
      </w:r>
      <w:r w:rsidRPr="004C6CB3">
        <w:t>.</w:t>
      </w:r>
      <w:r w:rsidR="008728CC" w:rsidRPr="004C6CB3">
        <w:t xml:space="preserve"> La aplicación debe permitir al usuario descargar todas las soluciones generadas en un único archivo comprimido.</w:t>
      </w:r>
    </w:p>
    <w:p w14:paraId="105E81E1" w14:textId="1142E682" w:rsidR="00A87D01" w:rsidRPr="004C6CB3" w:rsidRDefault="00A87D01" w:rsidP="00A87D01">
      <w:pPr>
        <w:pStyle w:val="Ttulo3"/>
      </w:pPr>
      <w:bookmarkStart w:id="29" w:name="_Toc171403132"/>
      <w:r w:rsidRPr="004C6CB3">
        <w:t>Requisitos no funcionales</w:t>
      </w:r>
      <w:bookmarkEnd w:id="29"/>
    </w:p>
    <w:p w14:paraId="78D49029" w14:textId="793EC7DF" w:rsidR="00297232" w:rsidRPr="004C6CB3" w:rsidRDefault="00A87D01" w:rsidP="00297232">
      <w:r w:rsidRPr="004C6CB3">
        <w:tab/>
      </w:r>
      <w:r w:rsidRPr="004C6CB3">
        <w:rPr>
          <w:b/>
          <w:bCs/>
        </w:rPr>
        <w:t>RNF-1. Accesibilidad</w:t>
      </w:r>
      <w:r w:rsidRPr="004C6CB3">
        <w:t>. La</w:t>
      </w:r>
      <w:r w:rsidR="00154C3C" w:rsidRPr="004C6CB3">
        <w:t>s soluciones de la</w:t>
      </w:r>
      <w:r w:rsidRPr="004C6CB3">
        <w:t xml:space="preserve"> aplicación debe</w:t>
      </w:r>
      <w:r w:rsidR="00154C3C" w:rsidRPr="004C6CB3">
        <w:t>n</w:t>
      </w:r>
      <w:r w:rsidRPr="004C6CB3">
        <w:t xml:space="preserve"> estar diseñada</w:t>
      </w:r>
      <w:r w:rsidR="00154C3C" w:rsidRPr="004C6CB3">
        <w:t>s</w:t>
      </w:r>
      <w:r w:rsidRPr="004C6CB3">
        <w:t xml:space="preserve"> de manera que sea</w:t>
      </w:r>
      <w:r w:rsidR="00154C3C" w:rsidRPr="004C6CB3">
        <w:t>n</w:t>
      </w:r>
      <w:r w:rsidRPr="004C6CB3">
        <w:t xml:space="preserve"> comprensible</w:t>
      </w:r>
      <w:r w:rsidR="00154C3C" w:rsidRPr="004C6CB3">
        <w:t>s</w:t>
      </w:r>
      <w:r w:rsidRPr="004C6CB3">
        <w:t xml:space="preserve"> y fácil</w:t>
      </w:r>
      <w:r w:rsidR="00154C3C" w:rsidRPr="004C6CB3">
        <w:t>es</w:t>
      </w:r>
      <w:r w:rsidRPr="004C6CB3">
        <w:t xml:space="preserve"> de usar p</w:t>
      </w:r>
      <w:r w:rsidR="00154C3C" w:rsidRPr="004C6CB3">
        <w:t xml:space="preserve">ara </w:t>
      </w:r>
      <w:r w:rsidRPr="004C6CB3">
        <w:t>los encargados de administración del colegio.</w:t>
      </w:r>
    </w:p>
    <w:p w14:paraId="67616C64" w14:textId="5017E117" w:rsidR="00A87D01" w:rsidRPr="004C6CB3" w:rsidRDefault="00A87D01" w:rsidP="00A87D01">
      <w:pPr>
        <w:ind w:firstLine="340"/>
      </w:pPr>
      <w:r w:rsidRPr="004C6CB3">
        <w:rPr>
          <w:b/>
          <w:bCs/>
        </w:rPr>
        <w:t>RNF-2. Mantenibilidad</w:t>
      </w:r>
      <w:r w:rsidRPr="004C6CB3">
        <w:t>. El código de la aplicación debe estar estructurado de forma modular y desacoplada, permitiendo que las modificaciones, mejoras y correcciones puedan realizarse de manera eficiente y con un mínimo de impacto en el resto del sistema.</w:t>
      </w:r>
      <w:r w:rsidR="00154C3C" w:rsidRPr="004C6CB3">
        <w:t xml:space="preserve"> El código también debe tener una correcta documentación interna.</w:t>
      </w:r>
    </w:p>
    <w:p w14:paraId="4F60F1EA" w14:textId="3D01D179" w:rsidR="00A87D01" w:rsidRPr="004C6CB3" w:rsidRDefault="00A87D01" w:rsidP="00A87D01">
      <w:pPr>
        <w:ind w:firstLine="340"/>
      </w:pPr>
      <w:r w:rsidRPr="004C6CB3">
        <w:rPr>
          <w:b/>
          <w:bCs/>
        </w:rPr>
        <w:t>RNF-3. Escalabilidad</w:t>
      </w:r>
      <w:r w:rsidRPr="004C6CB3">
        <w:t>. La arquitectura de la aplicación debe permitir el manejo de una mayor carga de trabajo sin una reestructuración significativa, garantizando que el sistema pueda evolucionar conforme a las necesidades futuras.</w:t>
      </w:r>
    </w:p>
    <w:p w14:paraId="3124E379" w14:textId="6E9524A4" w:rsidR="00154C3C" w:rsidRPr="004C6CB3" w:rsidRDefault="00A87D01" w:rsidP="00A87D01">
      <w:pPr>
        <w:ind w:firstLine="340"/>
      </w:pPr>
      <w:r w:rsidRPr="004C6CB3">
        <w:rPr>
          <w:b/>
          <w:bCs/>
        </w:rPr>
        <w:t>RNF-4. Usabilidad</w:t>
      </w:r>
      <w:r w:rsidRPr="004C6CB3">
        <w:t>. La aplicación debe proporcionar una experiencia de usuario intuitiva, facilitando la navegación y el uso de sus funcionalidades mediante una interfaz clara y amigable</w:t>
      </w:r>
      <w:r w:rsidR="00154C3C" w:rsidRPr="004C6CB3">
        <w:t xml:space="preserve">. Además, la interfaz debe ser adaptable y responsive, garantizando una visualización </w:t>
      </w:r>
      <w:r w:rsidR="00B1602F" w:rsidRPr="004C6CB3">
        <w:t>óptima</w:t>
      </w:r>
      <w:r w:rsidR="00154C3C" w:rsidRPr="004C6CB3">
        <w:t xml:space="preserve"> en dispositivos con distintos tamaños de pantalla.</w:t>
      </w:r>
    </w:p>
    <w:p w14:paraId="3BE0F4B7" w14:textId="4018D4F7" w:rsidR="008728CC" w:rsidRPr="004C6CB3" w:rsidRDefault="00154C3C" w:rsidP="008728CC">
      <w:pPr>
        <w:ind w:firstLine="340"/>
      </w:pPr>
      <w:r w:rsidRPr="004C6CB3">
        <w:t xml:space="preserve"> </w:t>
      </w:r>
      <w:r w:rsidR="0033623D" w:rsidRPr="004C6CB3">
        <w:rPr>
          <w:b/>
          <w:bCs/>
        </w:rPr>
        <w:t>RNF-5. Estabilidad</w:t>
      </w:r>
      <w:r w:rsidR="0033623D" w:rsidRPr="004C6CB3">
        <w:t>. La aplicación debe ser capaz de ejecutar y gestionar múltiples hilos de procesamiento de manera continua durante un período máximo de 24 horas. Esto es esencial para que el algoritmo pueda realizar una exploración más amplia y profunda de las soluciones.</w:t>
      </w:r>
    </w:p>
    <w:p w14:paraId="34959575" w14:textId="77777777" w:rsidR="00AE358B" w:rsidRPr="004C6CB3" w:rsidRDefault="00AE358B" w:rsidP="00297232">
      <w:pPr>
        <w:sectPr w:rsidR="00AE358B" w:rsidRPr="004C6CB3" w:rsidSect="00505A82">
          <w:headerReference w:type="default" r:id="rId10"/>
          <w:footerReference w:type="default" r:id="rId11"/>
          <w:footerReference w:type="first" r:id="rId12"/>
          <w:pgSz w:w="11906" w:h="16838"/>
          <w:pgMar w:top="1417" w:right="1701" w:bottom="1417" w:left="1701" w:header="708" w:footer="708" w:gutter="0"/>
          <w:pgNumType w:start="0"/>
          <w:cols w:space="708"/>
          <w:titlePg/>
          <w:docGrid w:linePitch="360"/>
        </w:sectPr>
      </w:pPr>
    </w:p>
    <w:p w14:paraId="6A9756BF" w14:textId="77777777" w:rsidR="00250DDE" w:rsidRPr="004C6CB3" w:rsidRDefault="00250DDE" w:rsidP="00250DDE">
      <w:pPr>
        <w:pStyle w:val="Ttulo2"/>
      </w:pPr>
      <w:bookmarkStart w:id="30" w:name="_Toc171403133"/>
      <w:r w:rsidRPr="004C6CB3">
        <w:lastRenderedPageBreak/>
        <w:t>B.4. Especificación de requisitos</w:t>
      </w:r>
      <w:bookmarkEnd w:id="30"/>
    </w:p>
    <w:p w14:paraId="4AE7D9EB" w14:textId="6098AA76" w:rsidR="00250DDE" w:rsidRPr="004C6CB3" w:rsidRDefault="00250DDE" w:rsidP="00250DDE">
      <w:r w:rsidRPr="004C6CB3">
        <w:rPr>
          <w:noProof/>
        </w:rPr>
        <w:drawing>
          <wp:anchor distT="0" distB="0" distL="114300" distR="114300" simplePos="0" relativeHeight="251664384" behindDoc="0" locked="0" layoutInCell="1" allowOverlap="1" wp14:anchorId="03F8D904" wp14:editId="5BD054D2">
            <wp:simplePos x="0" y="0"/>
            <wp:positionH relativeFrom="margin">
              <wp:align>left</wp:align>
            </wp:positionH>
            <wp:positionV relativeFrom="paragraph">
              <wp:posOffset>531495</wp:posOffset>
            </wp:positionV>
            <wp:extent cx="8888730" cy="4178300"/>
            <wp:effectExtent l="0" t="0" r="7620" b="0"/>
            <wp:wrapTopAndBottom/>
            <wp:docPr id="586546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88730" cy="4178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C6CB3">
        <w:rPr>
          <w:noProof/>
        </w:rPr>
        <mc:AlternateContent>
          <mc:Choice Requires="wps">
            <w:drawing>
              <wp:anchor distT="0" distB="0" distL="114300" distR="114300" simplePos="0" relativeHeight="251666432" behindDoc="0" locked="0" layoutInCell="1" allowOverlap="1" wp14:anchorId="1E63876C" wp14:editId="4B0B5182">
                <wp:simplePos x="0" y="0"/>
                <wp:positionH relativeFrom="margin">
                  <wp:align>right</wp:align>
                </wp:positionH>
                <wp:positionV relativeFrom="paragraph">
                  <wp:posOffset>4794250</wp:posOffset>
                </wp:positionV>
                <wp:extent cx="8888730" cy="635"/>
                <wp:effectExtent l="0" t="0" r="7620" b="9525"/>
                <wp:wrapTopAndBottom/>
                <wp:docPr id="1899140827" name="Cuadro de texto 1"/>
                <wp:cNvGraphicFramePr/>
                <a:graphic xmlns:a="http://schemas.openxmlformats.org/drawingml/2006/main">
                  <a:graphicData uri="http://schemas.microsoft.com/office/word/2010/wordprocessingShape">
                    <wps:wsp>
                      <wps:cNvSpPr txBox="1"/>
                      <wps:spPr>
                        <a:xfrm>
                          <a:off x="0" y="0"/>
                          <a:ext cx="8888730" cy="635"/>
                        </a:xfrm>
                        <a:prstGeom prst="rect">
                          <a:avLst/>
                        </a:prstGeom>
                        <a:solidFill>
                          <a:prstClr val="white"/>
                        </a:solidFill>
                        <a:ln>
                          <a:noFill/>
                        </a:ln>
                      </wps:spPr>
                      <wps:txbx>
                        <w:txbxContent>
                          <w:p w14:paraId="17A3E1D2" w14:textId="424FB61F" w:rsidR="00AE358B" w:rsidRPr="004C6CB3" w:rsidRDefault="00AE358B" w:rsidP="00AE358B">
                            <w:pPr>
                              <w:pStyle w:val="Descripcin"/>
                              <w:rPr>
                                <w:szCs w:val="22"/>
                              </w:rPr>
                            </w:pPr>
                            <w:bookmarkStart w:id="31" w:name="_Toc171095169"/>
                            <w:bookmarkStart w:id="32" w:name="_Toc171402931"/>
                            <w:r w:rsidRPr="004C6CB3">
                              <w:t xml:space="preserve">Ilustración </w:t>
                            </w:r>
                            <w:r w:rsidRPr="004C6CB3">
                              <w:fldChar w:fldCharType="begin"/>
                            </w:r>
                            <w:r w:rsidRPr="004C6CB3">
                              <w:instrText xml:space="preserve"> SEQ Ilustración \* ARABIC </w:instrText>
                            </w:r>
                            <w:r w:rsidRPr="004C6CB3">
                              <w:fldChar w:fldCharType="separate"/>
                            </w:r>
                            <w:r w:rsidR="00D67234">
                              <w:rPr>
                                <w:noProof/>
                              </w:rPr>
                              <w:t>1</w:t>
                            </w:r>
                            <w:r w:rsidRPr="004C6CB3">
                              <w:fldChar w:fldCharType="end"/>
                            </w:r>
                            <w:r w:rsidRPr="004C6CB3">
                              <w:t>: Diagrama de casos de uso</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876C" id="Cuadro de texto 1" o:spid="_x0000_s1028" type="#_x0000_t202" style="position:absolute;left:0;text-align:left;margin-left:648.7pt;margin-top:377.5pt;width:699.9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" stroked="f">
                <v:textbox style="mso-fit-shape-to-text:t" inset="0,0,0,0">
                  <w:txbxContent>
                    <w:p w14:paraId="17A3E1D2" w14:textId="424FB61F" w:rsidR="00AE358B" w:rsidRPr="004C6CB3" w:rsidRDefault="00AE358B" w:rsidP="00AE358B">
                      <w:pPr>
                        <w:pStyle w:val="Descripcin"/>
                        <w:rPr>
                          <w:szCs w:val="22"/>
                        </w:rPr>
                      </w:pPr>
                      <w:bookmarkStart w:id="33" w:name="_Toc171095169"/>
                      <w:bookmarkStart w:id="34" w:name="_Toc171402931"/>
                      <w:r w:rsidRPr="004C6CB3">
                        <w:t xml:space="preserve">Ilustración </w:t>
                      </w:r>
                      <w:r w:rsidRPr="004C6CB3">
                        <w:fldChar w:fldCharType="begin"/>
                      </w:r>
                      <w:r w:rsidRPr="004C6CB3">
                        <w:instrText xml:space="preserve"> SEQ Ilustración \* ARABIC </w:instrText>
                      </w:r>
                      <w:r w:rsidRPr="004C6CB3">
                        <w:fldChar w:fldCharType="separate"/>
                      </w:r>
                      <w:r w:rsidR="00D67234">
                        <w:rPr>
                          <w:noProof/>
                        </w:rPr>
                        <w:t>1</w:t>
                      </w:r>
                      <w:r w:rsidRPr="004C6CB3">
                        <w:fldChar w:fldCharType="end"/>
                      </w:r>
                      <w:r w:rsidRPr="004C6CB3">
                        <w:t>: Diagrama de casos de uso</w:t>
                      </w:r>
                      <w:bookmarkEnd w:id="33"/>
                      <w:bookmarkEnd w:id="34"/>
                    </w:p>
                  </w:txbxContent>
                </v:textbox>
                <w10:wrap type="topAndBottom" anchorx="margin"/>
              </v:shape>
            </w:pict>
          </mc:Fallback>
        </mc:AlternateContent>
      </w:r>
      <w:r w:rsidRPr="004C6CB3">
        <w:tab/>
        <w:t>En este apartado se definirán los casos de uso junto al diagrama de casos de uso. Debido a que sólo hay un tipo de usuario, el actor en todos los casos será el usuario.</w:t>
      </w:r>
    </w:p>
    <w:p w14:paraId="6993861D" w14:textId="77777777" w:rsidR="00AE358B" w:rsidRPr="004C6CB3" w:rsidRDefault="00AE358B" w:rsidP="00297232">
      <w:pPr>
        <w:sectPr w:rsidR="00AE358B" w:rsidRPr="004C6CB3" w:rsidSect="00422111">
          <w:pgSz w:w="16838" w:h="11906" w:orient="landscape"/>
          <w:pgMar w:top="1701" w:right="1418" w:bottom="1701" w:left="1418" w:header="709" w:footer="709" w:gutter="0"/>
          <w:pgNumType w:start="13"/>
          <w:cols w:space="708"/>
          <w:titlePg/>
          <w:docGrid w:linePitch="360"/>
        </w:sectPr>
      </w:pPr>
    </w:p>
    <w:p w14:paraId="1EDD787E" w14:textId="3A6E4BAF" w:rsidR="008B5C82" w:rsidRPr="004C6CB3" w:rsidRDefault="008B5C82" w:rsidP="008B5C82">
      <w:pPr>
        <w:pStyle w:val="Descripcin"/>
        <w:keepNext/>
      </w:pPr>
      <w:bookmarkStart w:id="35" w:name="_Toc171094765"/>
      <w:bookmarkStart w:id="36" w:name="_Toc171095132"/>
      <w:bookmarkStart w:id="37" w:name="_Toc171402951"/>
      <w:r w:rsidRPr="004C6CB3">
        <w:lastRenderedPageBreak/>
        <w:t xml:space="preserve">Tabla </w:t>
      </w:r>
      <w:r w:rsidRPr="004C6CB3">
        <w:fldChar w:fldCharType="begin"/>
      </w:r>
      <w:r w:rsidRPr="004C6CB3">
        <w:instrText xml:space="preserve"> SEQ Tabla \* ARABIC </w:instrText>
      </w:r>
      <w:r w:rsidRPr="004C6CB3">
        <w:fldChar w:fldCharType="separate"/>
      </w:r>
      <w:r w:rsidR="00D67234">
        <w:rPr>
          <w:noProof/>
        </w:rPr>
        <w:t>7</w:t>
      </w:r>
      <w:r w:rsidRPr="004C6CB3">
        <w:fldChar w:fldCharType="end"/>
      </w:r>
      <w:r w:rsidRPr="004C6CB3">
        <w:t>: Caso de uso 1</w:t>
      </w:r>
      <w:bookmarkEnd w:id="35"/>
      <w:bookmarkEnd w:id="36"/>
      <w:bookmarkEnd w:id="37"/>
    </w:p>
    <w:tbl>
      <w:tblPr>
        <w:tblStyle w:val="Tablaconcuadrcula4-nfasis3"/>
        <w:tblW w:w="0" w:type="auto"/>
        <w:tblLook w:val="04A0" w:firstRow="1" w:lastRow="0" w:firstColumn="1" w:lastColumn="0" w:noHBand="0" w:noVBand="1"/>
      </w:tblPr>
      <w:tblGrid>
        <w:gridCol w:w="1975"/>
        <w:gridCol w:w="982"/>
        <w:gridCol w:w="5537"/>
      </w:tblGrid>
      <w:tr w:rsidR="00C955EA" w:rsidRPr="004C6CB3" w14:paraId="46DAC0FC" w14:textId="77777777" w:rsidTr="00C95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7DE32BF" w14:textId="745669CA" w:rsidR="00C955EA" w:rsidRPr="004C6CB3" w:rsidRDefault="00C955EA" w:rsidP="00770EEA">
            <w:pPr>
              <w:pStyle w:val="UBUCuerpoTrabajo"/>
              <w:ind w:firstLine="0"/>
              <w:jc w:val="center"/>
              <w:rPr>
                <w:lang w:val="es-ES"/>
              </w:rPr>
            </w:pPr>
            <w:r w:rsidRPr="004C6CB3">
              <w:rPr>
                <w:lang w:val="es-ES"/>
              </w:rPr>
              <w:t>CU-1</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24D9F08" w14:textId="3FD3D55D" w:rsidR="00C955EA" w:rsidRPr="004C6CB3" w:rsidRDefault="00C955EA"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Selecci</w:t>
            </w:r>
            <w:r w:rsidR="00564880" w:rsidRPr="004C6CB3">
              <w:rPr>
                <w:lang w:val="es-ES"/>
              </w:rPr>
              <w:t>onar</w:t>
            </w:r>
            <w:r w:rsidRPr="004C6CB3">
              <w:rPr>
                <w:lang w:val="es-ES"/>
              </w:rPr>
              <w:t xml:space="preserve"> Algoritmo</w:t>
            </w:r>
          </w:p>
        </w:tc>
      </w:tr>
      <w:tr w:rsidR="00C955EA" w:rsidRPr="004C6CB3" w14:paraId="4F73CA63" w14:textId="77777777" w:rsidTr="00C955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12A5D89" w14:textId="77777777"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1533060" w14:textId="38AE9723" w:rsidR="00C955EA" w:rsidRPr="004C6CB3" w:rsidRDefault="00C955EA"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w:t>
            </w:r>
            <w:r w:rsidRPr="004C6CB3">
              <w:rPr>
                <w:b/>
                <w:bCs/>
                <w:lang w:val="es-ES"/>
              </w:rPr>
              <w:t xml:space="preserve">1 </w:t>
            </w:r>
          </w:p>
        </w:tc>
      </w:tr>
      <w:tr w:rsidR="00C955EA" w:rsidRPr="004C6CB3" w14:paraId="4B3FA378" w14:textId="77777777" w:rsidTr="00C955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82806F1" w14:textId="77777777"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9F1043" w14:textId="21D844D7" w:rsidR="00C955EA" w:rsidRPr="004C6CB3" w:rsidRDefault="00C955EA"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Permitir al usuario elegir entre el algoritmo genético y el recocido simulado como método de Optimización.</w:t>
            </w:r>
          </w:p>
        </w:tc>
      </w:tr>
      <w:tr w:rsidR="00C955EA" w:rsidRPr="004C6CB3" w14:paraId="5D9FD348" w14:textId="77777777" w:rsidTr="00C955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36F1738" w14:textId="1DA98390"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w:t>
            </w:r>
            <w:r w:rsidR="00EE4C53" w:rsidRPr="004C6CB3">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ABD60" w14:textId="32691A9A" w:rsidR="00C955EA" w:rsidRPr="004C6CB3" w:rsidRDefault="00EE4C53"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deben haber introducido los datos de entrada del problema</w:t>
            </w:r>
          </w:p>
        </w:tc>
      </w:tr>
      <w:tr w:rsidR="00C27E9C" w:rsidRPr="004C6CB3" w14:paraId="411C8554" w14:textId="77777777" w:rsidTr="00C955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7794EF7"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63D74374" w14:textId="77777777"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54439E4B" w14:textId="77777777"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C27E9C" w:rsidRPr="004C6CB3" w14:paraId="55C9B21E"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E33B86F"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37811F"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9615368" w14:textId="17C07889"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El usuario accede a la interfaz de selección de algoritmos.</w:t>
            </w:r>
          </w:p>
        </w:tc>
      </w:tr>
      <w:tr w:rsidR="00C27E9C" w:rsidRPr="004C6CB3" w14:paraId="4BB7863F" w14:textId="77777777" w:rsidTr="00C955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89B45C5"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7D06DDC" w14:textId="7CC24B48"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2135BD9" w14:textId="2D1698BF" w:rsidR="00C27E9C" w:rsidRPr="004C6CB3"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usuario debe elegir una opción entre algoritmo genético y recocido simulado</w:t>
            </w:r>
          </w:p>
        </w:tc>
      </w:tr>
      <w:tr w:rsidR="00C27E9C" w:rsidRPr="004C6CB3" w14:paraId="38E9CF4B"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7C8FD26"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A4868E" w14:textId="0ABE6221"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6CAB0B4" w14:textId="52C83E6F"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aplicación registra la selección del usuario.</w:t>
            </w:r>
          </w:p>
        </w:tc>
      </w:tr>
      <w:tr w:rsidR="00C955EA" w:rsidRPr="004C6CB3" w14:paraId="3CF3EA57" w14:textId="77777777" w:rsidTr="00C955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FCBA41B" w14:textId="608C421F"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w:t>
            </w:r>
            <w:r w:rsidR="00EE4C53" w:rsidRPr="004C6CB3">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26377B4" w14:textId="4F4F59A4" w:rsidR="00C955EA" w:rsidRPr="004C6CB3" w:rsidRDefault="00EE4C53"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Se redirige a la pantalla de selección de </w:t>
            </w:r>
            <w:r w:rsidR="00C27E9C" w:rsidRPr="004C6CB3">
              <w:rPr>
                <w:lang w:val="es-ES"/>
              </w:rPr>
              <w:t>parámetros</w:t>
            </w:r>
            <w:r w:rsidR="002019A9" w:rsidRPr="004C6CB3">
              <w:rPr>
                <w:lang w:val="es-ES"/>
              </w:rPr>
              <w:t xml:space="preserve"> dependiendo</w:t>
            </w:r>
            <w:r w:rsidR="00C27E9C" w:rsidRPr="004C6CB3">
              <w:rPr>
                <w:lang w:val="es-ES"/>
              </w:rPr>
              <w:t xml:space="preserve"> del algoritmo escogido</w:t>
            </w:r>
          </w:p>
        </w:tc>
      </w:tr>
      <w:tr w:rsidR="002019A9" w:rsidRPr="004C6CB3" w14:paraId="59AE8C6B" w14:textId="77777777" w:rsidTr="004460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471DD0D" w14:textId="77777777" w:rsidR="002019A9" w:rsidRPr="004C6CB3" w:rsidRDefault="002019A9"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08590201" w14:textId="759BF4F8" w:rsidR="002019A9" w:rsidRPr="004C6CB3" w:rsidRDefault="002019A9" w:rsidP="002019A9">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N</w:t>
            </w:r>
            <w:r w:rsidR="004A6836" w:rsidRPr="004C6CB3">
              <w:rPr>
                <w:lang w:val="es-ES"/>
              </w:rPr>
              <w:t>inguna</w:t>
            </w:r>
          </w:p>
        </w:tc>
      </w:tr>
    </w:tbl>
    <w:p w14:paraId="7E874E92" w14:textId="77777777" w:rsidR="00C955EA" w:rsidRPr="004C6CB3" w:rsidRDefault="00C955EA" w:rsidP="00297232"/>
    <w:p w14:paraId="4EECA7B9" w14:textId="5452758D" w:rsidR="008B5C82" w:rsidRPr="004C6CB3" w:rsidRDefault="008B5C82" w:rsidP="008B5C82">
      <w:pPr>
        <w:pStyle w:val="Descripcin"/>
        <w:keepNext/>
      </w:pPr>
      <w:bookmarkStart w:id="38" w:name="_Toc171094766"/>
      <w:bookmarkStart w:id="39" w:name="_Toc171095133"/>
      <w:bookmarkStart w:id="40" w:name="_Toc171402952"/>
      <w:r w:rsidRPr="004C6CB3">
        <w:t xml:space="preserve">Tabla </w:t>
      </w:r>
      <w:r w:rsidRPr="004C6CB3">
        <w:fldChar w:fldCharType="begin"/>
      </w:r>
      <w:r w:rsidRPr="004C6CB3">
        <w:instrText xml:space="preserve"> SEQ Tabla \* ARABIC </w:instrText>
      </w:r>
      <w:r w:rsidRPr="004C6CB3">
        <w:fldChar w:fldCharType="separate"/>
      </w:r>
      <w:r w:rsidR="00D67234">
        <w:rPr>
          <w:noProof/>
        </w:rPr>
        <w:t>8</w:t>
      </w:r>
      <w:r w:rsidRPr="004C6CB3">
        <w:fldChar w:fldCharType="end"/>
      </w:r>
      <w:r w:rsidRPr="004C6CB3">
        <w:t>: Caso de uso 2</w:t>
      </w:r>
      <w:bookmarkEnd w:id="38"/>
      <w:bookmarkEnd w:id="39"/>
      <w:bookmarkEnd w:id="40"/>
    </w:p>
    <w:tbl>
      <w:tblPr>
        <w:tblStyle w:val="Tablaconcuadrcula4-nfasis3"/>
        <w:tblW w:w="0" w:type="auto"/>
        <w:tblLook w:val="04A0" w:firstRow="1" w:lastRow="0" w:firstColumn="1" w:lastColumn="0" w:noHBand="0" w:noVBand="1"/>
      </w:tblPr>
      <w:tblGrid>
        <w:gridCol w:w="1975"/>
        <w:gridCol w:w="982"/>
        <w:gridCol w:w="5537"/>
      </w:tblGrid>
      <w:tr w:rsidR="00C27E9C" w:rsidRPr="004C6CB3" w14:paraId="1334881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A75063B" w14:textId="0509106C" w:rsidR="00C27E9C" w:rsidRPr="004C6CB3" w:rsidRDefault="00C27E9C" w:rsidP="00770EEA">
            <w:pPr>
              <w:pStyle w:val="UBUCuerpoTrabajo"/>
              <w:ind w:firstLine="0"/>
              <w:jc w:val="center"/>
              <w:rPr>
                <w:lang w:val="es-ES"/>
              </w:rPr>
            </w:pPr>
            <w:r w:rsidRPr="004C6CB3">
              <w:rPr>
                <w:lang w:val="es-ES"/>
              </w:rPr>
              <w:t>CU-2</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67CF7A0" w14:textId="693015A4" w:rsidR="00C27E9C" w:rsidRPr="004C6CB3" w:rsidRDefault="00C27E9C"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Selecci</w:t>
            </w:r>
            <w:r w:rsidR="00564880" w:rsidRPr="004C6CB3">
              <w:rPr>
                <w:lang w:val="es-ES"/>
              </w:rPr>
              <w:t>o</w:t>
            </w:r>
            <w:r w:rsidRPr="004C6CB3">
              <w:rPr>
                <w:lang w:val="es-ES"/>
              </w:rPr>
              <w:t>n</w:t>
            </w:r>
            <w:r w:rsidR="00564880" w:rsidRPr="004C6CB3">
              <w:rPr>
                <w:lang w:val="es-ES"/>
              </w:rPr>
              <w:t>ar</w:t>
            </w:r>
            <w:r w:rsidRPr="004C6CB3">
              <w:rPr>
                <w:lang w:val="es-ES"/>
              </w:rPr>
              <w:t xml:space="preserve"> </w:t>
            </w:r>
            <w:r w:rsidR="00C850F1" w:rsidRPr="004C6CB3">
              <w:rPr>
                <w:lang w:val="es-ES"/>
              </w:rPr>
              <w:t>parámetros genéticos</w:t>
            </w:r>
          </w:p>
        </w:tc>
      </w:tr>
      <w:tr w:rsidR="00C27E9C" w:rsidRPr="004C6CB3" w14:paraId="000D2BC6"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154F74C"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3A019DF" w14:textId="1E30ACC6"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2</w:t>
            </w:r>
            <w:r w:rsidRPr="004C6CB3">
              <w:rPr>
                <w:b/>
                <w:bCs/>
                <w:lang w:val="es-ES"/>
              </w:rPr>
              <w:t xml:space="preserve"> </w:t>
            </w:r>
          </w:p>
        </w:tc>
      </w:tr>
      <w:tr w:rsidR="00C27E9C" w:rsidRPr="004C6CB3" w14:paraId="1EFBADD1"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14550168"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C23A849" w14:textId="462CCADC" w:rsidR="00C27E9C" w:rsidRPr="004C6CB3"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Permitir al usuario elegir </w:t>
            </w:r>
            <w:r w:rsidR="00C850F1" w:rsidRPr="004C6CB3">
              <w:rPr>
                <w:lang w:val="es-ES"/>
              </w:rPr>
              <w:t>los parámetros del algoritmo genético</w:t>
            </w:r>
          </w:p>
        </w:tc>
      </w:tr>
      <w:tr w:rsidR="00C27E9C" w:rsidRPr="004C6CB3" w14:paraId="1B0CCE07"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47DC28"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5AAF8" w14:textId="4AF5B1B9"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 xml:space="preserve">Se </w:t>
            </w:r>
            <w:r w:rsidR="007C1F56" w:rsidRPr="004C6CB3">
              <w:rPr>
                <w:lang w:val="es-ES"/>
              </w:rPr>
              <w:t>debe haber seleccionado el tipo de algoritmo</w:t>
            </w:r>
          </w:p>
        </w:tc>
      </w:tr>
      <w:tr w:rsidR="0099732B" w:rsidRPr="004C6CB3" w14:paraId="429FEBAC"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548A587"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5F0314B7"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143EA72B"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99732B" w:rsidRPr="004C6CB3" w14:paraId="405CD9E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C20F12A"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6D09D44" w14:textId="77777777"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C2E1EB4" w14:textId="7BE1F192"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Introducir el valor para el número de generaciones</w:t>
            </w:r>
          </w:p>
        </w:tc>
      </w:tr>
      <w:tr w:rsidR="0099732B" w:rsidRPr="004C6CB3" w14:paraId="3954F0A1"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C83E8C"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31469D6" w14:textId="4086400A"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2D1395" w14:textId="684894B0" w:rsidR="0099732B"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Introducir el valor para el tamaño de la población</w:t>
            </w:r>
          </w:p>
        </w:tc>
      </w:tr>
      <w:tr w:rsidR="0099732B" w:rsidRPr="004C6CB3" w14:paraId="13CECEC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977879"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3F5ABFF" w14:textId="7953A336"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2D44103" w14:textId="1217825E"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Introducir el valor para la probabilidad de cruce</w:t>
            </w:r>
          </w:p>
        </w:tc>
      </w:tr>
      <w:tr w:rsidR="0099732B" w:rsidRPr="004C6CB3" w14:paraId="4B902122"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1B2604C"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3251C1A" w14:textId="18A937D2"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1B3D8C6" w14:textId="39DE0832" w:rsidR="0099732B"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Introducir el valor para la probabilidad de mutación</w:t>
            </w:r>
          </w:p>
        </w:tc>
      </w:tr>
      <w:tr w:rsidR="0099732B" w:rsidRPr="004C6CB3" w14:paraId="5A63C4E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ACB5A5"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BC135FB" w14:textId="2ECF27AA"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E40E37B" w14:textId="115CC99F"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Elegir el operador de cruce</w:t>
            </w:r>
          </w:p>
        </w:tc>
      </w:tr>
      <w:tr w:rsidR="00C27E9C" w:rsidRPr="004C6CB3" w14:paraId="0492F40E"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52025CB"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D56C365" w14:textId="70960133" w:rsidR="00C27E9C"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algoritmo genético se ejecuta</w:t>
            </w:r>
          </w:p>
        </w:tc>
      </w:tr>
      <w:tr w:rsidR="00C27E9C" w:rsidRPr="004C6CB3" w14:paraId="24482714"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4A96207"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1226F13"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10BFF25"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Excepción</w:t>
            </w:r>
          </w:p>
        </w:tc>
      </w:tr>
      <w:tr w:rsidR="00C27E9C" w:rsidRPr="004C6CB3" w14:paraId="4BB1CE23"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F0FEEAC"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443678" w14:textId="77777777"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0EA6858" w14:textId="6BD6084B" w:rsidR="00C27E9C"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número de generaciones y el tamaño de la población deben ser enteros positivos</w:t>
            </w:r>
          </w:p>
        </w:tc>
      </w:tr>
      <w:tr w:rsidR="00C27E9C" w:rsidRPr="004C6CB3" w14:paraId="3C81A89D"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bottom w:val="single" w:sz="4" w:space="0" w:color="auto"/>
            </w:tcBorders>
            <w:shd w:val="clear" w:color="auto" w:fill="404040" w:themeFill="text1" w:themeFillTint="BF"/>
            <w:vAlign w:val="center"/>
          </w:tcPr>
          <w:p w14:paraId="7F3DEA34"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54ED6C3"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C91B2B5" w14:textId="74DB3E9A" w:rsidR="00C27E9C"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os valores de probabilidad deben estar entre 0 y 1</w:t>
            </w:r>
          </w:p>
        </w:tc>
      </w:tr>
    </w:tbl>
    <w:p w14:paraId="2A0344D9" w14:textId="77777777" w:rsidR="00C27E9C" w:rsidRPr="004C6CB3" w:rsidRDefault="00C27E9C" w:rsidP="00297232"/>
    <w:p w14:paraId="20B3AD3B" w14:textId="77777777" w:rsidR="00250DDE" w:rsidRPr="004C6CB3" w:rsidRDefault="00250DDE" w:rsidP="00297232"/>
    <w:p w14:paraId="76809937" w14:textId="2DA429DD" w:rsidR="008B5C82" w:rsidRPr="004C6CB3" w:rsidRDefault="008B5C82" w:rsidP="008B5C82">
      <w:pPr>
        <w:pStyle w:val="Descripcin"/>
        <w:keepNext/>
      </w:pPr>
      <w:bookmarkStart w:id="41" w:name="_Toc171094767"/>
      <w:bookmarkStart w:id="42" w:name="_Toc171095134"/>
      <w:bookmarkStart w:id="43" w:name="_Toc171402953"/>
      <w:r w:rsidRPr="004C6CB3">
        <w:lastRenderedPageBreak/>
        <w:t xml:space="preserve">Tabla </w:t>
      </w:r>
      <w:r w:rsidRPr="004C6CB3">
        <w:fldChar w:fldCharType="begin"/>
      </w:r>
      <w:r w:rsidRPr="004C6CB3">
        <w:instrText xml:space="preserve"> SEQ Tabla \* ARABIC </w:instrText>
      </w:r>
      <w:r w:rsidRPr="004C6CB3">
        <w:fldChar w:fldCharType="separate"/>
      </w:r>
      <w:r w:rsidR="00D67234">
        <w:rPr>
          <w:noProof/>
        </w:rPr>
        <w:t>9</w:t>
      </w:r>
      <w:r w:rsidRPr="004C6CB3">
        <w:fldChar w:fldCharType="end"/>
      </w:r>
      <w:r w:rsidRPr="004C6CB3">
        <w:t>: Caso de uso 3</w:t>
      </w:r>
      <w:bookmarkEnd w:id="41"/>
      <w:bookmarkEnd w:id="42"/>
      <w:bookmarkEnd w:id="43"/>
    </w:p>
    <w:tbl>
      <w:tblPr>
        <w:tblStyle w:val="Tablaconcuadrcula4-nfasis3"/>
        <w:tblW w:w="0" w:type="auto"/>
        <w:tblLook w:val="04A0" w:firstRow="1" w:lastRow="0" w:firstColumn="1" w:lastColumn="0" w:noHBand="0" w:noVBand="1"/>
      </w:tblPr>
      <w:tblGrid>
        <w:gridCol w:w="1975"/>
        <w:gridCol w:w="982"/>
        <w:gridCol w:w="5537"/>
      </w:tblGrid>
      <w:tr w:rsidR="0099732B" w:rsidRPr="004C6CB3" w14:paraId="56954AC1"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7F04A6B" w14:textId="23CA3336" w:rsidR="0099732B" w:rsidRPr="004C6CB3" w:rsidRDefault="0099732B" w:rsidP="00770EEA">
            <w:pPr>
              <w:pStyle w:val="UBUCuerpoTrabajo"/>
              <w:ind w:firstLine="0"/>
              <w:jc w:val="center"/>
              <w:rPr>
                <w:lang w:val="es-ES"/>
              </w:rPr>
            </w:pPr>
            <w:r w:rsidRPr="004C6CB3">
              <w:rPr>
                <w:lang w:val="es-ES"/>
              </w:rPr>
              <w:t>CU-3</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863C54F" w14:textId="42D0B800" w:rsidR="0099732B" w:rsidRPr="004C6CB3" w:rsidRDefault="00CF45A1"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Mostra</w:t>
            </w:r>
            <w:r w:rsidR="00321BED" w:rsidRPr="004C6CB3">
              <w:rPr>
                <w:lang w:val="es-ES"/>
              </w:rPr>
              <w:t>r soluciones</w:t>
            </w:r>
          </w:p>
        </w:tc>
      </w:tr>
      <w:tr w:rsidR="0099732B" w:rsidRPr="004C6CB3" w14:paraId="34B3DC3D"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61ACE6"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632C4C8" w14:textId="4FD394AD"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3</w:t>
            </w:r>
          </w:p>
        </w:tc>
      </w:tr>
      <w:tr w:rsidR="0099732B" w:rsidRPr="004C6CB3" w14:paraId="0D50E1C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314D0BF"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991F42" w14:textId="37EEF840" w:rsidR="0099732B" w:rsidRPr="004C6CB3" w:rsidRDefault="004A6836"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Se muestran 3 gráficas de las soluciones exploradas al usuario resaltando el frente de Pareto. Debajo de las gráficas se muestran las opciones de descarga para cada solución.</w:t>
            </w:r>
          </w:p>
        </w:tc>
      </w:tr>
      <w:tr w:rsidR="0099732B" w:rsidRPr="004C6CB3" w14:paraId="05F8100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F31923"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3184ABC" w14:textId="6A336DA2" w:rsidR="0099732B" w:rsidRPr="004C6CB3"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ejecución del algoritmo genético debe haber finalizado.</w:t>
            </w:r>
          </w:p>
        </w:tc>
      </w:tr>
      <w:tr w:rsidR="0099732B" w:rsidRPr="004C6CB3" w14:paraId="658AC8C7"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88A93AA"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174F9510"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316320B"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99732B" w:rsidRPr="004C6CB3" w14:paraId="381983CE"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18457301"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B59B8BE" w14:textId="77777777"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7C112085" w14:textId="451ED1DC" w:rsidR="0099732B" w:rsidRPr="004C6CB3" w:rsidRDefault="004460C5"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muestran las gráficas</w:t>
            </w:r>
          </w:p>
        </w:tc>
      </w:tr>
      <w:tr w:rsidR="0099732B" w:rsidRPr="004C6CB3" w14:paraId="0CD0DE8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5E2487B"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15037DF0"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2031F34" w14:textId="4B52A85F" w:rsidR="0099732B" w:rsidRPr="004C6CB3" w:rsidRDefault="004460C5"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Se muestran los botones de descarga para las soluciones</w:t>
            </w:r>
          </w:p>
        </w:tc>
      </w:tr>
      <w:tr w:rsidR="0099732B" w:rsidRPr="004C6CB3" w14:paraId="578AE249"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585C0D5"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7439A7F" w14:textId="2FA1321C" w:rsidR="0099732B" w:rsidRPr="004C6CB3"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Ninguna</w:t>
            </w:r>
          </w:p>
        </w:tc>
      </w:tr>
      <w:tr w:rsidR="004460C5" w:rsidRPr="004C6CB3" w14:paraId="5235A347" w14:textId="77777777" w:rsidTr="004460C5">
        <w:trPr>
          <w:trHeight w:val="3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17F6CB" w14:textId="77777777" w:rsidR="004460C5" w:rsidRPr="004C6CB3" w:rsidRDefault="004460C5"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667C8636" w14:textId="15161223" w:rsidR="004460C5" w:rsidRPr="004C6CB3" w:rsidRDefault="004460C5" w:rsidP="004460C5">
            <w:pPr>
              <w:pStyle w:val="UBUCuerpoTrabajo"/>
              <w:ind w:firstLine="0"/>
              <w:jc w:val="left"/>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lang w:val="es-ES"/>
              </w:rPr>
              <w:t>Ninguna</w:t>
            </w:r>
          </w:p>
        </w:tc>
      </w:tr>
    </w:tbl>
    <w:p w14:paraId="0222200F" w14:textId="77777777" w:rsidR="008B5C82" w:rsidRPr="004C6CB3" w:rsidRDefault="008B5C82" w:rsidP="00297232"/>
    <w:p w14:paraId="67934D26" w14:textId="77777777" w:rsidR="008B5C82" w:rsidRPr="004C6CB3" w:rsidRDefault="008B5C82" w:rsidP="00297232"/>
    <w:p w14:paraId="5AE8B95A" w14:textId="29C753ED" w:rsidR="008B5C82" w:rsidRPr="004C6CB3" w:rsidRDefault="008B5C82" w:rsidP="008B5C82">
      <w:pPr>
        <w:pStyle w:val="Descripcin"/>
        <w:keepNext/>
      </w:pPr>
      <w:bookmarkStart w:id="44" w:name="_Toc171094768"/>
      <w:bookmarkStart w:id="45" w:name="_Toc171095135"/>
      <w:bookmarkStart w:id="46" w:name="_Toc171402954"/>
      <w:r w:rsidRPr="004C6CB3">
        <w:t xml:space="preserve">Tabla </w:t>
      </w:r>
      <w:r w:rsidRPr="004C6CB3">
        <w:fldChar w:fldCharType="begin"/>
      </w:r>
      <w:r w:rsidRPr="004C6CB3">
        <w:instrText xml:space="preserve"> SEQ Tabla \* ARABIC </w:instrText>
      </w:r>
      <w:r w:rsidRPr="004C6CB3">
        <w:fldChar w:fldCharType="separate"/>
      </w:r>
      <w:r w:rsidR="00D67234">
        <w:rPr>
          <w:noProof/>
        </w:rPr>
        <w:t>10</w:t>
      </w:r>
      <w:r w:rsidRPr="004C6CB3">
        <w:fldChar w:fldCharType="end"/>
      </w:r>
      <w:r w:rsidRPr="004C6CB3">
        <w:t>: Caso de uso 4</w:t>
      </w:r>
      <w:bookmarkEnd w:id="44"/>
      <w:bookmarkEnd w:id="45"/>
      <w:bookmarkEnd w:id="46"/>
    </w:p>
    <w:tbl>
      <w:tblPr>
        <w:tblStyle w:val="Tablaconcuadrcula4-nfasis3"/>
        <w:tblW w:w="0" w:type="auto"/>
        <w:tblLook w:val="04A0" w:firstRow="1" w:lastRow="0" w:firstColumn="1" w:lastColumn="0" w:noHBand="0" w:noVBand="1"/>
      </w:tblPr>
      <w:tblGrid>
        <w:gridCol w:w="1975"/>
        <w:gridCol w:w="982"/>
        <w:gridCol w:w="5537"/>
      </w:tblGrid>
      <w:tr w:rsidR="00564880" w:rsidRPr="004C6CB3" w14:paraId="2134612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9D8104" w14:textId="1052654D" w:rsidR="00564880" w:rsidRPr="004C6CB3" w:rsidRDefault="00564880" w:rsidP="00770EEA">
            <w:pPr>
              <w:pStyle w:val="UBUCuerpoTrabajo"/>
              <w:ind w:firstLine="0"/>
              <w:jc w:val="center"/>
              <w:rPr>
                <w:lang w:val="es-ES"/>
              </w:rPr>
            </w:pPr>
            <w:r w:rsidRPr="004C6CB3">
              <w:rPr>
                <w:lang w:val="es-ES"/>
              </w:rPr>
              <w:t>CU-4</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36B29ED" w14:textId="3C95F0F2" w:rsidR="00564880" w:rsidRPr="004C6CB3" w:rsidRDefault="00564880"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 xml:space="preserve">Descargar </w:t>
            </w:r>
            <w:r w:rsidR="00321BED" w:rsidRPr="004C6CB3">
              <w:rPr>
                <w:lang w:val="es-ES"/>
              </w:rPr>
              <w:t>solución</w:t>
            </w:r>
          </w:p>
        </w:tc>
      </w:tr>
      <w:tr w:rsidR="00564880" w:rsidRPr="004C6CB3" w14:paraId="6D704C00"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17F2EBD" w14:textId="7B4F2E46" w:rsidR="00564880" w:rsidRPr="004C6CB3" w:rsidRDefault="00564880"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30FD40" w14:textId="68C9707E" w:rsidR="00564880" w:rsidRPr="004C6CB3" w:rsidRDefault="00564880"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3.2, RF-4, RF-5.1</w:t>
            </w:r>
          </w:p>
        </w:tc>
      </w:tr>
      <w:tr w:rsidR="00564880" w:rsidRPr="004C6CB3" w14:paraId="28B0CFA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8208E58" w14:textId="77777777" w:rsidR="00564880" w:rsidRPr="004C6CB3" w:rsidRDefault="00564880"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40180A3" w14:textId="61592EDA" w:rsidR="00564880" w:rsidRPr="004C6CB3" w:rsidRDefault="00564880"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Permitir al usuario </w:t>
            </w:r>
            <w:r w:rsidR="00E93BBB" w:rsidRPr="004C6CB3">
              <w:rPr>
                <w:lang w:val="es-ES"/>
              </w:rPr>
              <w:t>descargar una solución individual</w:t>
            </w:r>
          </w:p>
        </w:tc>
      </w:tr>
      <w:tr w:rsidR="00E93BBB" w:rsidRPr="004C6CB3" w14:paraId="70F6163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21BC6E3"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EA9BE4B" w14:textId="6DBBE7EC"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ejecución del algoritmo genético debe haber finalizado.</w:t>
            </w:r>
          </w:p>
        </w:tc>
      </w:tr>
      <w:tr w:rsidR="00E93BBB" w:rsidRPr="004C6CB3" w14:paraId="1775557F"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2BBE3290"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AA6935B"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236FEA1E"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E93BBB" w:rsidRPr="004C6CB3" w14:paraId="1CCA8A2C"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5D9F63"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B85FED" w14:textId="77777777" w:rsidR="00E93BBB" w:rsidRPr="004C6CB3"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944BB19" w14:textId="26F0770F"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Pulsar en el botón de descarga de una solución</w:t>
            </w:r>
          </w:p>
        </w:tc>
      </w:tr>
      <w:tr w:rsidR="00E93BBB" w:rsidRPr="004C6CB3" w14:paraId="78B67770"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1237687"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886E9E3"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AC7A94C" w14:textId="5480D4D4" w:rsidR="00E93BBB" w:rsidRPr="004C6CB3"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a aplicación convierte la solución a factible si es necesario</w:t>
            </w:r>
          </w:p>
        </w:tc>
      </w:tr>
      <w:tr w:rsidR="004152E8" w:rsidRPr="004C6CB3" w14:paraId="569AE99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5830902" w14:textId="77777777" w:rsidR="004152E8" w:rsidRPr="004C6CB3" w:rsidRDefault="004152E8"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EFD6F29" w14:textId="100166E9" w:rsidR="004152E8" w:rsidRPr="004C6CB3" w:rsidRDefault="004152E8"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B9E6525" w14:textId="224EC408" w:rsidR="004152E8" w:rsidRPr="004C6CB3" w:rsidRDefault="004152E8"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pone nombre a la solución</w:t>
            </w:r>
          </w:p>
        </w:tc>
      </w:tr>
      <w:tr w:rsidR="00E93BBB" w:rsidRPr="004C6CB3" w14:paraId="1C084DC9"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10F1B0"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1492EE"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4556B75" w14:textId="4368C1AD" w:rsidR="00E93BBB" w:rsidRPr="004C6CB3"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os archivos solución son creados</w:t>
            </w:r>
            <w:r w:rsidR="004152E8" w:rsidRPr="004C6CB3">
              <w:rPr>
                <w:lang w:val="es-ES"/>
              </w:rPr>
              <w:t xml:space="preserve"> y comprimidos</w:t>
            </w:r>
          </w:p>
        </w:tc>
      </w:tr>
      <w:tr w:rsidR="00E93BBB" w:rsidRPr="004C6CB3" w14:paraId="6D80A1BC"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5AE70C0"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0281A2B" w14:textId="1FF6F018"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os archivos solución son enviados al usuario</w:t>
            </w:r>
          </w:p>
        </w:tc>
      </w:tr>
      <w:tr w:rsidR="00E93BBB" w:rsidRPr="004C6CB3" w14:paraId="37F50F60"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7AC99963"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230E60FB"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79AB33F4"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Excepción</w:t>
            </w:r>
          </w:p>
        </w:tc>
      </w:tr>
      <w:tr w:rsidR="00E93BBB" w:rsidRPr="004C6CB3" w14:paraId="2C9E3DC1" w14:textId="77777777" w:rsidTr="008B5C8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F5BB9E7"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CF7BF91" w14:textId="77777777" w:rsidR="00E93BBB" w:rsidRPr="004C6CB3"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77CDFB1" w14:textId="0191BE83"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El número de iteraciones para convertir la solución a factible supera el número de clases</w:t>
            </w:r>
          </w:p>
        </w:tc>
      </w:tr>
    </w:tbl>
    <w:p w14:paraId="0990A2A1" w14:textId="77777777" w:rsidR="00564880" w:rsidRPr="004C6CB3" w:rsidRDefault="00564880" w:rsidP="00297232"/>
    <w:p w14:paraId="0B61B249" w14:textId="77777777" w:rsidR="00250DDE" w:rsidRPr="004C6CB3" w:rsidRDefault="00250DDE" w:rsidP="00297232"/>
    <w:p w14:paraId="53D7B8C6" w14:textId="77777777" w:rsidR="00250DDE" w:rsidRPr="004C6CB3" w:rsidRDefault="00250DDE" w:rsidP="00297232"/>
    <w:p w14:paraId="35584DDF" w14:textId="5296D7FB" w:rsidR="008B5C82" w:rsidRPr="004C6CB3" w:rsidRDefault="008B5C82" w:rsidP="008B5C82">
      <w:pPr>
        <w:pStyle w:val="Descripcin"/>
        <w:keepNext/>
      </w:pPr>
      <w:bookmarkStart w:id="47" w:name="_Toc171094769"/>
      <w:bookmarkStart w:id="48" w:name="_Toc171095136"/>
      <w:bookmarkStart w:id="49" w:name="_Toc171402955"/>
      <w:r w:rsidRPr="004C6CB3">
        <w:lastRenderedPageBreak/>
        <w:t xml:space="preserve">Tabla </w:t>
      </w:r>
      <w:r w:rsidRPr="004C6CB3">
        <w:fldChar w:fldCharType="begin"/>
      </w:r>
      <w:r w:rsidRPr="004C6CB3">
        <w:instrText xml:space="preserve"> SEQ Tabla \* ARABIC </w:instrText>
      </w:r>
      <w:r w:rsidRPr="004C6CB3">
        <w:fldChar w:fldCharType="separate"/>
      </w:r>
      <w:r w:rsidR="00D67234">
        <w:rPr>
          <w:noProof/>
        </w:rPr>
        <w:t>11</w:t>
      </w:r>
      <w:r w:rsidRPr="004C6CB3">
        <w:fldChar w:fldCharType="end"/>
      </w:r>
      <w:r w:rsidRPr="004C6CB3">
        <w:t>: Caso de uso 5</w:t>
      </w:r>
      <w:bookmarkEnd w:id="47"/>
      <w:bookmarkEnd w:id="48"/>
      <w:bookmarkEnd w:id="49"/>
    </w:p>
    <w:tbl>
      <w:tblPr>
        <w:tblStyle w:val="Tablaconcuadrcula4-nfasis3"/>
        <w:tblW w:w="0" w:type="auto"/>
        <w:tblLook w:val="04A0" w:firstRow="1" w:lastRow="0" w:firstColumn="1" w:lastColumn="0" w:noHBand="0" w:noVBand="1"/>
      </w:tblPr>
      <w:tblGrid>
        <w:gridCol w:w="1975"/>
        <w:gridCol w:w="982"/>
        <w:gridCol w:w="5537"/>
      </w:tblGrid>
      <w:tr w:rsidR="00321BED" w:rsidRPr="004C6CB3" w14:paraId="1B237692"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188F68" w14:textId="18F10588" w:rsidR="00321BED" w:rsidRPr="004C6CB3" w:rsidRDefault="00321BED" w:rsidP="00770EEA">
            <w:pPr>
              <w:pStyle w:val="UBUCuerpoTrabajo"/>
              <w:ind w:firstLine="0"/>
              <w:jc w:val="center"/>
              <w:rPr>
                <w:lang w:val="es-ES"/>
              </w:rPr>
            </w:pPr>
            <w:r w:rsidRPr="004C6CB3">
              <w:rPr>
                <w:lang w:val="es-ES"/>
              </w:rPr>
              <w:t>CU-5</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3428CE2" w14:textId="77777777" w:rsidR="00321BED" w:rsidRPr="004C6CB3" w:rsidRDefault="00321BED"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Descargar todas las soluciones</w:t>
            </w:r>
          </w:p>
        </w:tc>
      </w:tr>
      <w:tr w:rsidR="00321BED" w:rsidRPr="004C6CB3" w14:paraId="583B97D2"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A8888EB"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F97CF5" w14:textId="7F5DE6BE" w:rsidR="00321BED" w:rsidRPr="004C6CB3" w:rsidRDefault="008728C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3.2, RF-4, RF-5</w:t>
            </w:r>
          </w:p>
        </w:tc>
      </w:tr>
      <w:tr w:rsidR="00321BED" w:rsidRPr="004C6CB3" w14:paraId="2AEF0E3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13C44CF"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2873CC" w14:textId="16D61FFE" w:rsidR="00321BED" w:rsidRPr="004C6CB3"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Permitir al usuario descargar todas las soluciones</w:t>
            </w:r>
          </w:p>
        </w:tc>
      </w:tr>
      <w:tr w:rsidR="00321BED" w:rsidRPr="004C6CB3" w14:paraId="3B133FEF"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001F0D2"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5806E45" w14:textId="5008A807" w:rsidR="00321BED" w:rsidRPr="004C6CB3"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ejecución del algoritmo genético debe haber finalizado.</w:t>
            </w:r>
          </w:p>
        </w:tc>
      </w:tr>
      <w:tr w:rsidR="00321BED" w:rsidRPr="004C6CB3" w14:paraId="467A4738"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6C8878C1"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A8D8883"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32BAE1EE"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321BED" w:rsidRPr="004C6CB3" w14:paraId="6E2C0FB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C0B0E6D"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F3558B2"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C986A20" w14:textId="26A3E323" w:rsidR="00321BED" w:rsidRPr="004C6CB3"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Pulsar en el botón de descargar todas las soluciones</w:t>
            </w:r>
          </w:p>
        </w:tc>
      </w:tr>
      <w:tr w:rsidR="00321BED" w:rsidRPr="004C6CB3" w14:paraId="61BD21C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B639AE6"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73A450B"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778886" w14:textId="637486F2" w:rsidR="00321BED" w:rsidRPr="004C6CB3"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a aplicación convierte la siguiente solución a factible si es necesario</w:t>
            </w:r>
          </w:p>
        </w:tc>
      </w:tr>
      <w:tr w:rsidR="00321BED" w:rsidRPr="004C6CB3" w14:paraId="529C79C7"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FC55909"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0F584BD"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5F211AA" w14:textId="2B8536D5" w:rsidR="00321BED" w:rsidRPr="004C6CB3" w:rsidRDefault="004152E8"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pone nombre a la solución</w:t>
            </w:r>
            <w:r w:rsidR="008B5C82" w:rsidRPr="004C6CB3">
              <w:rPr>
                <w:lang w:val="es-ES"/>
              </w:rPr>
              <w:t xml:space="preserve"> actual</w:t>
            </w:r>
          </w:p>
        </w:tc>
      </w:tr>
      <w:tr w:rsidR="008B5C82" w:rsidRPr="004C6CB3" w14:paraId="664A4C1A"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7F8AB05" w14:textId="77777777" w:rsidR="008B5C82" w:rsidRPr="004C6CB3" w:rsidRDefault="008B5C82" w:rsidP="008B5C82">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9C5D5F3" w14:textId="77777777" w:rsidR="008B5C82" w:rsidRPr="004C6CB3" w:rsidRDefault="008B5C82" w:rsidP="008B5C82">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5ADC423" w14:textId="3390E0BF" w:rsidR="008B5C82" w:rsidRPr="004C6CB3" w:rsidRDefault="008B5C82" w:rsidP="008B5C82">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os archivos de la solución actual son creados y guardados en una carpeta</w:t>
            </w:r>
          </w:p>
        </w:tc>
      </w:tr>
      <w:tr w:rsidR="00321BED" w:rsidRPr="004C6CB3" w14:paraId="08C4E46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B567609"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EFB0305"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EAFC929" w14:textId="5AC250C3" w:rsidR="00321BED" w:rsidRPr="004C6CB3" w:rsidRDefault="008B5C82"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repite desde la acción 2 con todas las soluciones y se comprimen las carpetas</w:t>
            </w:r>
          </w:p>
        </w:tc>
      </w:tr>
      <w:tr w:rsidR="00321BED" w:rsidRPr="004C6CB3" w14:paraId="6E4A3983"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47B8B08"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2916130" w14:textId="6684BDA8" w:rsidR="00321BED" w:rsidRPr="004C6CB3"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conjunto de soluciones es enviado al usuario</w:t>
            </w:r>
          </w:p>
        </w:tc>
      </w:tr>
      <w:tr w:rsidR="00321BED" w:rsidRPr="004C6CB3" w14:paraId="36EE8FDD"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308D56F1"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94D3B3C"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2E644E9"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Excepción</w:t>
            </w:r>
          </w:p>
        </w:tc>
      </w:tr>
      <w:tr w:rsidR="00321BED" w:rsidRPr="004C6CB3" w14:paraId="6D07EAED"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911D65E"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C59C01F"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A2C355C" w14:textId="30EB2683" w:rsidR="00321BED" w:rsidRPr="004C6CB3"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El número de iteraciones para convertir </w:t>
            </w:r>
            <w:r w:rsidR="00B517EA" w:rsidRPr="004C6CB3">
              <w:rPr>
                <w:lang w:val="es-ES"/>
              </w:rPr>
              <w:t>un</w:t>
            </w:r>
            <w:r w:rsidRPr="004C6CB3">
              <w:rPr>
                <w:lang w:val="es-ES"/>
              </w:rPr>
              <w:t>a solución a factible supera el número de clases</w:t>
            </w:r>
          </w:p>
        </w:tc>
      </w:tr>
    </w:tbl>
    <w:p w14:paraId="15951F59" w14:textId="77777777" w:rsidR="00564880" w:rsidRPr="004C6CB3" w:rsidRDefault="00564880" w:rsidP="00297232"/>
    <w:p w14:paraId="7C488EDC" w14:textId="77777777" w:rsidR="00564880" w:rsidRPr="004C6CB3" w:rsidRDefault="00564880" w:rsidP="00297232"/>
    <w:p w14:paraId="4A15C4AA" w14:textId="402690D0" w:rsidR="00122D6D" w:rsidRPr="004C6CB3" w:rsidRDefault="00122D6D">
      <w:pPr>
        <w:jc w:val="left"/>
      </w:pPr>
      <w:r w:rsidRPr="004C6CB3">
        <w:br w:type="page"/>
      </w:r>
    </w:p>
    <w:p w14:paraId="28828CC8" w14:textId="3E7156AD" w:rsidR="00122D6D" w:rsidRPr="004C6CB3" w:rsidRDefault="00122D6D" w:rsidP="00122D6D">
      <w:pPr>
        <w:pStyle w:val="Ttulo1"/>
      </w:pPr>
      <w:bookmarkStart w:id="50" w:name="_Toc171403134"/>
      <w:r w:rsidRPr="004C6CB3">
        <w:lastRenderedPageBreak/>
        <w:t>Apéndice C. Especificación de diseño</w:t>
      </w:r>
      <w:bookmarkEnd w:id="50"/>
    </w:p>
    <w:p w14:paraId="093993CC" w14:textId="77777777" w:rsidR="00E60D7A" w:rsidRPr="004C6CB3" w:rsidRDefault="00E60D7A" w:rsidP="00E60D7A"/>
    <w:p w14:paraId="65795718" w14:textId="77777777" w:rsidR="00297232" w:rsidRPr="004C6CB3" w:rsidRDefault="00297232" w:rsidP="00297232">
      <w:pPr>
        <w:pStyle w:val="Ttulo2"/>
      </w:pPr>
      <w:bookmarkStart w:id="51" w:name="_Toc171403135"/>
      <w:r w:rsidRPr="004C6CB3">
        <w:t>C.1. Introducción</w:t>
      </w:r>
      <w:bookmarkEnd w:id="51"/>
    </w:p>
    <w:p w14:paraId="4F469BA8" w14:textId="237796FC" w:rsidR="002D2464" w:rsidRPr="004C6CB3" w:rsidRDefault="00C17583" w:rsidP="00391A18">
      <w:pPr>
        <w:ind w:firstLine="340"/>
      </w:pPr>
      <w:r w:rsidRPr="004C6CB3">
        <w:t>En este apartado se detallarán el diseño de datos, el diseño procedural y el diseño arquitectónico de la aplicación.</w:t>
      </w:r>
    </w:p>
    <w:p w14:paraId="7B0F1C77" w14:textId="77777777" w:rsidR="00297232" w:rsidRPr="004C6CB3" w:rsidRDefault="00297232" w:rsidP="00297232">
      <w:pPr>
        <w:pStyle w:val="Ttulo2"/>
      </w:pPr>
      <w:bookmarkStart w:id="52" w:name="_Toc171403136"/>
      <w:r w:rsidRPr="004C6CB3">
        <w:t>C.2. Diseño de datos</w:t>
      </w:r>
      <w:bookmarkEnd w:id="52"/>
    </w:p>
    <w:p w14:paraId="75AB0399" w14:textId="54D3E960" w:rsidR="00AB24A8" w:rsidRPr="004C6CB3" w:rsidRDefault="00C17583" w:rsidP="00D9392A">
      <w:pPr>
        <w:ind w:firstLine="340"/>
      </w:pPr>
      <w:r w:rsidRPr="004C6CB3">
        <w:t>Debido a que no se ha implementado la base de datos del proyecto, y considerando que esta estructura está explicadas en la documentación del proyecto anterior, en este apartado nos centraremos en las variables añadidas al proyecto actual. Estas variables se encuentran definidas en el archivo global_def.py, que se utiliza para manejar datos de forma centralizada en las funciones relacionadas con el algoritmo genético.</w:t>
      </w:r>
    </w:p>
    <w:p w14:paraId="45685BB0" w14:textId="742FA9A6" w:rsidR="00D9392A" w:rsidRPr="004C6CB3" w:rsidRDefault="00787E5C" w:rsidP="00D9392A">
      <w:pPr>
        <w:ind w:firstLine="340"/>
      </w:pPr>
      <w:r w:rsidRPr="004C6CB3">
        <w:t>Las variables introducidas en el proyecto son las siguientes:</w:t>
      </w:r>
    </w:p>
    <w:p w14:paraId="3D8EC175" w14:textId="762218E0" w:rsidR="00787E5C" w:rsidRPr="004C6CB3" w:rsidRDefault="00C24348" w:rsidP="00787E5C">
      <w:proofErr w:type="spellStart"/>
      <w:r w:rsidRPr="004C6CB3">
        <w:rPr>
          <w:b/>
          <w:bCs/>
        </w:rPr>
        <w:t>c</w:t>
      </w:r>
      <w:r w:rsidR="00787E5C" w:rsidRPr="004C6CB3">
        <w:rPr>
          <w:b/>
          <w:bCs/>
        </w:rPr>
        <w:t>lassrooms</w:t>
      </w:r>
      <w:proofErr w:type="spellEnd"/>
      <w:r w:rsidR="00787E5C" w:rsidRPr="004C6CB3">
        <w:t xml:space="preserve">. Lista que almacena la información de </w:t>
      </w:r>
      <w:r w:rsidRPr="004C6CB3">
        <w:t>las diferentes clases</w:t>
      </w:r>
      <w:r w:rsidR="00787E5C" w:rsidRPr="004C6CB3">
        <w:t xml:space="preserve"> de estudiantes. Cada elemento de la lista representa un grupo distinto.</w:t>
      </w:r>
      <w:r w:rsidR="00F46D94" w:rsidRPr="004C6CB3">
        <w:t xml:space="preserve"> Sirve para conocer los valores que pueden tomar las variables de decisión y asignar un grupo </w:t>
      </w:r>
      <w:r w:rsidR="00D26B84" w:rsidRPr="004C6CB3">
        <w:t>a cada estudiante.</w:t>
      </w:r>
    </w:p>
    <w:p w14:paraId="36318A67" w14:textId="6EBC34D4" w:rsidR="00787E5C" w:rsidRPr="004C6CB3" w:rsidRDefault="00C24348" w:rsidP="00787E5C">
      <w:proofErr w:type="spellStart"/>
      <w:r w:rsidRPr="004C6CB3">
        <w:rPr>
          <w:b/>
          <w:bCs/>
        </w:rPr>
        <w:t>capacity</w:t>
      </w:r>
      <w:proofErr w:type="spellEnd"/>
      <w:r w:rsidRPr="004C6CB3">
        <w:t>. Variable que define la capacidad máxima permitida para cada grupo. Sirve para evaluar la viabilidad de las soluciones.</w:t>
      </w:r>
    </w:p>
    <w:p w14:paraId="6F7A50C6" w14:textId="471A3B38" w:rsidR="00C24348" w:rsidRPr="004C6CB3" w:rsidRDefault="00C24348" w:rsidP="00787E5C">
      <w:proofErr w:type="spellStart"/>
      <w:r w:rsidRPr="004C6CB3">
        <w:rPr>
          <w:b/>
          <w:bCs/>
        </w:rPr>
        <w:t>total_students</w:t>
      </w:r>
      <w:proofErr w:type="spellEnd"/>
      <w:r w:rsidRPr="004C6CB3">
        <w:t>. Variable que almacena el número total de estudiantes que se organizarán en grupos o clases.</w:t>
      </w:r>
      <w:r w:rsidR="00D26B84" w:rsidRPr="004C6CB3">
        <w:t xml:space="preserve"> Se utiliza en el cálculo de la capacidad.</w:t>
      </w:r>
    </w:p>
    <w:p w14:paraId="726671CE" w14:textId="47FB048B" w:rsidR="00C24348" w:rsidRPr="004C6CB3" w:rsidRDefault="00C24348" w:rsidP="00787E5C">
      <w:proofErr w:type="spellStart"/>
      <w:r w:rsidRPr="004C6CB3">
        <w:rPr>
          <w:b/>
          <w:bCs/>
        </w:rPr>
        <w:t>siblings_number</w:t>
      </w:r>
      <w:proofErr w:type="spellEnd"/>
      <w:r w:rsidRPr="004C6CB3">
        <w:t>. Variable que almacena el número de pares de hermanos en la red de estudiantes.</w:t>
      </w:r>
      <w:r w:rsidR="00D26B84" w:rsidRPr="004C6CB3">
        <w:t xml:space="preserve"> Se utiliza para la creación de redes aleatorias.</w:t>
      </w:r>
    </w:p>
    <w:p w14:paraId="7128F718" w14:textId="4B37B1C7" w:rsidR="00C24348" w:rsidRPr="004C6CB3" w:rsidRDefault="00C24348" w:rsidP="00787E5C">
      <w:proofErr w:type="spellStart"/>
      <w:r w:rsidRPr="004C6CB3">
        <w:rPr>
          <w:b/>
          <w:bCs/>
        </w:rPr>
        <w:t>initial_network</w:t>
      </w:r>
      <w:proofErr w:type="spellEnd"/>
      <w:r w:rsidRPr="004C6CB3">
        <w:t xml:space="preserve">. Grafo que representa la red inicial de estudiantes. </w:t>
      </w:r>
      <w:r w:rsidR="00A04A1F" w:rsidRPr="004C6CB3">
        <w:t>C</w:t>
      </w:r>
      <w:r w:rsidRPr="004C6CB3">
        <w:t>ontiene un grafo que modela las interacciones entre estudiantes. Cada nodo tiene atributos para el id, nombre, curso, etapa y grupo de cada estudiante.</w:t>
      </w:r>
    </w:p>
    <w:p w14:paraId="0C680352" w14:textId="5AE870F3" w:rsidR="00C24348" w:rsidRPr="004C6CB3" w:rsidRDefault="00A04A1F" w:rsidP="00787E5C">
      <w:proofErr w:type="spellStart"/>
      <w:r w:rsidRPr="004C6CB3">
        <w:rPr>
          <w:b/>
          <w:bCs/>
        </w:rPr>
        <w:t>graph_eval_ini</w:t>
      </w:r>
      <w:proofErr w:type="spellEnd"/>
      <w:r w:rsidRPr="004C6CB3">
        <w:t xml:space="preserve">. </w:t>
      </w:r>
      <w:r w:rsidR="00495BC5" w:rsidRPr="004C6CB3">
        <w:t>Grafo que representa la red de clases necesaria para la evaluación de las soluciones. Cada nodo tiene atributos que incluyen el nombre, curso, etapa, grupo y una lista de estudiantes que pertenecen a esa clase específica.</w:t>
      </w:r>
      <w:r w:rsidR="00760B4D" w:rsidRPr="004C6CB3">
        <w:t xml:space="preserve"> Esta variable sirve para almacenar el grafo inicial con las clases vacías y copiarlo en cada evaluación para rellenarlo de diferente forma.</w:t>
      </w:r>
    </w:p>
    <w:p w14:paraId="2DE8641B" w14:textId="741C400D" w:rsidR="00C24348" w:rsidRPr="004C6CB3" w:rsidRDefault="00C24348" w:rsidP="00787E5C">
      <w:proofErr w:type="spellStart"/>
      <w:r w:rsidRPr="004C6CB3">
        <w:rPr>
          <w:b/>
          <w:bCs/>
        </w:rPr>
        <w:t>siblings_dict</w:t>
      </w:r>
      <w:proofErr w:type="spellEnd"/>
      <w:r w:rsidRPr="004C6CB3">
        <w:t xml:space="preserve">. </w:t>
      </w:r>
      <w:r w:rsidR="00495BC5" w:rsidRPr="004C6CB3">
        <w:t>Diccionario que almacena las relaciones de hermandad entre los estudiantes. Este diccionario se deriva de la matriz de hermanos y utiliza los nombres de los estudiantes como claves, asignando a cada clave una lista de atributos que incluye la posición en el genotipo, etapa, curso, grupo y una lista de los nombres de sus hermanos.</w:t>
      </w:r>
    </w:p>
    <w:p w14:paraId="0DC3FEE3" w14:textId="42BE0276" w:rsidR="00297232" w:rsidRPr="004C6CB3" w:rsidRDefault="0020209F" w:rsidP="00297232">
      <w:pPr>
        <w:pStyle w:val="Ttulo2"/>
      </w:pPr>
      <w:bookmarkStart w:id="53" w:name="_Toc171403137"/>
      <w:r w:rsidRPr="004C6CB3">
        <w:rPr>
          <w:noProof/>
        </w:rPr>
        <w:lastRenderedPageBreak/>
        <mc:AlternateContent>
          <mc:Choice Requires="wps">
            <w:drawing>
              <wp:anchor distT="0" distB="0" distL="114300" distR="114300" simplePos="0" relativeHeight="251669504" behindDoc="0" locked="0" layoutInCell="1" allowOverlap="1" wp14:anchorId="3123047C" wp14:editId="1B9B3CCB">
                <wp:simplePos x="0" y="0"/>
                <wp:positionH relativeFrom="margin">
                  <wp:align>left</wp:align>
                </wp:positionH>
                <wp:positionV relativeFrom="paragraph">
                  <wp:posOffset>4992748</wp:posOffset>
                </wp:positionV>
                <wp:extent cx="5398770" cy="635"/>
                <wp:effectExtent l="0" t="0" r="0" b="9525"/>
                <wp:wrapTopAndBottom/>
                <wp:docPr id="1878319622" name="Cuadro de texto 1"/>
                <wp:cNvGraphicFramePr/>
                <a:graphic xmlns:a="http://schemas.openxmlformats.org/drawingml/2006/main">
                  <a:graphicData uri="http://schemas.microsoft.com/office/word/2010/wordprocessingShape">
                    <wps:wsp>
                      <wps:cNvSpPr txBox="1"/>
                      <wps:spPr>
                        <a:xfrm>
                          <a:off x="0" y="0"/>
                          <a:ext cx="5398770" cy="635"/>
                        </a:xfrm>
                        <a:prstGeom prst="rect">
                          <a:avLst/>
                        </a:prstGeom>
                        <a:solidFill>
                          <a:prstClr val="white"/>
                        </a:solidFill>
                        <a:ln>
                          <a:noFill/>
                        </a:ln>
                      </wps:spPr>
                      <wps:txbx>
                        <w:txbxContent>
                          <w:p w14:paraId="275B2D76" w14:textId="0592A542" w:rsidR="0020209F" w:rsidRPr="004C6CB3" w:rsidRDefault="0020209F" w:rsidP="0020209F">
                            <w:pPr>
                              <w:pStyle w:val="Descripcin"/>
                              <w:rPr>
                                <w:szCs w:val="22"/>
                              </w:rPr>
                            </w:pPr>
                            <w:bookmarkStart w:id="54" w:name="_Toc171402932"/>
                            <w:r w:rsidRPr="004C6CB3">
                              <w:t xml:space="preserve">Ilustración </w:t>
                            </w:r>
                            <w:r w:rsidRPr="004C6CB3">
                              <w:fldChar w:fldCharType="begin"/>
                            </w:r>
                            <w:r w:rsidRPr="004C6CB3">
                              <w:instrText xml:space="preserve"> SEQ Ilustración \* ARABIC </w:instrText>
                            </w:r>
                            <w:r w:rsidRPr="004C6CB3">
                              <w:fldChar w:fldCharType="separate"/>
                            </w:r>
                            <w:r w:rsidR="00D67234">
                              <w:rPr>
                                <w:noProof/>
                              </w:rPr>
                              <w:t>2</w:t>
                            </w:r>
                            <w:r w:rsidRPr="004C6CB3">
                              <w:fldChar w:fldCharType="end"/>
                            </w:r>
                            <w:r w:rsidRPr="004C6CB3">
                              <w:t>: Diagrama de secuencia</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23047C" id="_x0000_s1029" type="#_x0000_t202" style="position:absolute;left:0;text-align:left;margin-left:0;margin-top:393.15pt;width:425.1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" stroked="f">
                <v:textbox style="mso-fit-shape-to-text:t" inset="0,0,0,0">
                  <w:txbxContent>
                    <w:p w14:paraId="275B2D76" w14:textId="0592A542" w:rsidR="0020209F" w:rsidRPr="004C6CB3" w:rsidRDefault="0020209F" w:rsidP="0020209F">
                      <w:pPr>
                        <w:pStyle w:val="Descripcin"/>
                        <w:rPr>
                          <w:szCs w:val="22"/>
                        </w:rPr>
                      </w:pPr>
                      <w:bookmarkStart w:id="55" w:name="_Toc171402932"/>
                      <w:r w:rsidRPr="004C6CB3">
                        <w:t xml:space="preserve">Ilustración </w:t>
                      </w:r>
                      <w:r w:rsidRPr="004C6CB3">
                        <w:fldChar w:fldCharType="begin"/>
                      </w:r>
                      <w:r w:rsidRPr="004C6CB3">
                        <w:instrText xml:space="preserve"> SEQ Ilustración \* ARABIC </w:instrText>
                      </w:r>
                      <w:r w:rsidRPr="004C6CB3">
                        <w:fldChar w:fldCharType="separate"/>
                      </w:r>
                      <w:r w:rsidR="00D67234">
                        <w:rPr>
                          <w:noProof/>
                        </w:rPr>
                        <w:t>2</w:t>
                      </w:r>
                      <w:r w:rsidRPr="004C6CB3">
                        <w:fldChar w:fldCharType="end"/>
                      </w:r>
                      <w:r w:rsidRPr="004C6CB3">
                        <w:t>: Diagrama de secuencia</w:t>
                      </w:r>
                      <w:bookmarkEnd w:id="55"/>
                    </w:p>
                  </w:txbxContent>
                </v:textbox>
                <w10:wrap type="topAndBottom" anchorx="margin"/>
              </v:shape>
            </w:pict>
          </mc:Fallback>
        </mc:AlternateContent>
      </w:r>
      <w:r w:rsidR="00297232" w:rsidRPr="004C6CB3">
        <w:t>C.3. Diseño procedimental</w:t>
      </w:r>
      <w:bookmarkEnd w:id="53"/>
    </w:p>
    <w:p w14:paraId="382C15DE" w14:textId="49390FEC" w:rsidR="008569FD" w:rsidRPr="004C6CB3" w:rsidRDefault="0020209F" w:rsidP="00297232">
      <w:r w:rsidRPr="004C6CB3">
        <w:rPr>
          <w:noProof/>
        </w:rPr>
        <w:drawing>
          <wp:anchor distT="0" distB="0" distL="114300" distR="114300" simplePos="0" relativeHeight="251667456" behindDoc="0" locked="0" layoutInCell="1" allowOverlap="1" wp14:anchorId="626F0FA5" wp14:editId="288C3D46">
            <wp:simplePos x="0" y="0"/>
            <wp:positionH relativeFrom="margin">
              <wp:align>right</wp:align>
            </wp:positionH>
            <wp:positionV relativeFrom="paragraph">
              <wp:posOffset>353754</wp:posOffset>
            </wp:positionV>
            <wp:extent cx="5398770" cy="4517390"/>
            <wp:effectExtent l="0" t="0" r="0" b="0"/>
            <wp:wrapTopAndBottom/>
            <wp:docPr id="67790129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8770" cy="4517390"/>
                    </a:xfrm>
                    <a:prstGeom prst="rect">
                      <a:avLst/>
                    </a:prstGeom>
                    <a:noFill/>
                    <a:ln>
                      <a:noFill/>
                    </a:ln>
                  </pic:spPr>
                </pic:pic>
              </a:graphicData>
            </a:graphic>
            <wp14:sizeRelH relativeFrom="page">
              <wp14:pctWidth>0</wp14:pctWidth>
            </wp14:sizeRelH>
            <wp14:sizeRelV relativeFrom="page">
              <wp14:pctHeight>0</wp14:pctHeight>
            </wp14:sizeRelV>
          </wp:anchor>
        </w:drawing>
      </w:r>
      <w:r w:rsidR="008569FD" w:rsidRPr="004C6CB3">
        <w:tab/>
        <w:t xml:space="preserve">En este diagrama de secuencia se muestra el </w:t>
      </w:r>
      <w:r w:rsidRPr="004C6CB3">
        <w:t>procedimiento</w:t>
      </w:r>
      <w:r w:rsidR="008569FD" w:rsidRPr="004C6CB3">
        <w:t xml:space="preserve"> general de la aplicación:</w:t>
      </w:r>
    </w:p>
    <w:p w14:paraId="0EAF8D85" w14:textId="2D24BECE" w:rsidR="00297232" w:rsidRPr="004C6CB3" w:rsidRDefault="00297232" w:rsidP="0020209F">
      <w:pPr>
        <w:pStyle w:val="Ttulo2"/>
      </w:pPr>
      <w:bookmarkStart w:id="56" w:name="_Toc171403138"/>
      <w:r w:rsidRPr="004C6CB3">
        <w:t>C.4. Diseño arquitectónico</w:t>
      </w:r>
      <w:bookmarkEnd w:id="56"/>
    </w:p>
    <w:p w14:paraId="29E1EC5D" w14:textId="0BA2D0A6" w:rsidR="00101B46" w:rsidRPr="004C6CB3" w:rsidRDefault="00101B46" w:rsidP="00101B46">
      <w:pPr>
        <w:ind w:firstLine="340"/>
      </w:pPr>
      <w:r w:rsidRPr="004C6CB3">
        <w:t>En el diseño arquitectónico se ha aplicado el patrón Modelo-Vista-Controlador (MVC), que es un patrón de diseño que separa la gestión de datos, la lógica de negocio y la presentación de la interfaz de usuario en tres componentes distintos.</w:t>
      </w:r>
    </w:p>
    <w:p w14:paraId="2BFE6335" w14:textId="002B2C54" w:rsidR="00101B46" w:rsidRPr="004C6CB3" w:rsidRDefault="00101B46" w:rsidP="00101B46">
      <w:pPr>
        <w:ind w:firstLine="340"/>
      </w:pPr>
      <w:r w:rsidRPr="004C6CB3">
        <w:t>En el contexto de este proyecto, el patrón MVC se aplica de la siguiente manera:</w:t>
      </w:r>
    </w:p>
    <w:p w14:paraId="5930BDF8" w14:textId="0D589676" w:rsidR="00101B46" w:rsidRPr="004C6CB3" w:rsidRDefault="00101B46" w:rsidP="00101B46">
      <w:pPr>
        <w:ind w:left="680"/>
      </w:pPr>
      <w:r w:rsidRPr="004C6CB3">
        <w:rPr>
          <w:b/>
          <w:bCs/>
        </w:rPr>
        <w:t>El Modelo</w:t>
      </w:r>
      <w:r w:rsidRPr="004C6CB3">
        <w:t>. Se encarga de gestionar y procesar los datos relacionados con la red de estudiantes y las configuraciones de clases. Está compuesto por los ficheros y módulos que manejan la lógica de negocio y los datos. En concreto los archivos del algoritmo genético: individual_evaluation.py, data_management.py, global_def.py y ga_function.</w:t>
      </w:r>
    </w:p>
    <w:p w14:paraId="567C8E28" w14:textId="60E672C0" w:rsidR="00101B46" w:rsidRPr="004C6CB3" w:rsidRDefault="00101B46" w:rsidP="00101B46">
      <w:pPr>
        <w:ind w:left="680"/>
      </w:pPr>
      <w:r w:rsidRPr="004C6CB3">
        <w:rPr>
          <w:b/>
          <w:bCs/>
        </w:rPr>
        <w:t>La Vista</w:t>
      </w:r>
      <w:r w:rsidRPr="004C6CB3">
        <w:t xml:space="preserve">. Representa la interfaz de usuario con la que interactúa el usuario final. Es responsable de mostrar la información generada por el Modelo y de recibir las entradas </w:t>
      </w:r>
      <w:r w:rsidRPr="004C6CB3">
        <w:lastRenderedPageBreak/>
        <w:t>del usuario. En este proyecto, la Vista se implementa a través de los ficheros HTML y CSS en las carpetas de templates y static.</w:t>
      </w:r>
    </w:p>
    <w:p w14:paraId="4C3622A3" w14:textId="4013DB7E" w:rsidR="00122D6D" w:rsidRPr="004C6CB3" w:rsidRDefault="00101B46" w:rsidP="00101B46">
      <w:pPr>
        <w:ind w:left="680"/>
      </w:pPr>
      <w:r w:rsidRPr="004C6CB3">
        <w:rPr>
          <w:b/>
          <w:bCs/>
        </w:rPr>
        <w:t>El Controlador</w:t>
      </w:r>
      <w:r w:rsidRPr="004C6CB3">
        <w:t>. Actúa como intermediario entre el Modelo y la Vista, gestionando la comunicación y las actualizaciones entre estos dos componentes. En este proyecto, el Controlador es responsable de manejar las solicitudes del usuario, actualizar el Modelo con nuevas entradas, y actualizar la Vista para reflejar los cambios. Esto se implementa principalmente a través del archivo sire.py, que contiene la lógica de Flask para manejar las rutas, recibir entradas del usuario y coordinar la interacción entre los datos y la presentación.</w:t>
      </w:r>
      <w:r w:rsidR="00122D6D" w:rsidRPr="004C6CB3">
        <w:br w:type="page"/>
      </w:r>
    </w:p>
    <w:p w14:paraId="09093AE1" w14:textId="7F6E6221" w:rsidR="00122D6D" w:rsidRPr="004C6CB3" w:rsidRDefault="00122D6D" w:rsidP="00122D6D">
      <w:pPr>
        <w:pStyle w:val="Ttulo1"/>
      </w:pPr>
      <w:bookmarkStart w:id="57" w:name="_Toc171403139"/>
      <w:r w:rsidRPr="004C6CB3">
        <w:lastRenderedPageBreak/>
        <w:t>Apéndice D. Documentación técnica de programación</w:t>
      </w:r>
      <w:bookmarkEnd w:id="57"/>
    </w:p>
    <w:p w14:paraId="5558AB32" w14:textId="77777777" w:rsidR="00E60D7A" w:rsidRPr="004C6CB3" w:rsidRDefault="00E60D7A" w:rsidP="00E60D7A"/>
    <w:p w14:paraId="2A542504" w14:textId="77777777" w:rsidR="00297232" w:rsidRPr="004C6CB3" w:rsidRDefault="00297232" w:rsidP="00297232">
      <w:pPr>
        <w:pStyle w:val="Ttulo2"/>
      </w:pPr>
      <w:bookmarkStart w:id="58" w:name="_Toc171403140"/>
      <w:r w:rsidRPr="004C6CB3">
        <w:t>D.1. Introducción</w:t>
      </w:r>
      <w:bookmarkEnd w:id="58"/>
    </w:p>
    <w:p w14:paraId="2DD1C91D" w14:textId="67DC1954" w:rsidR="00101B46" w:rsidRPr="004C6CB3" w:rsidRDefault="00CE4B74" w:rsidP="00CE4B74">
      <w:r w:rsidRPr="004C6CB3">
        <w:tab/>
        <w:t xml:space="preserve">En este apéndice se detalla la documentación técnica del proyecto, proporcionando una guía comprensiva para la comprensión y manipulación del código fuente. </w:t>
      </w:r>
      <w:r w:rsidR="00101B46" w:rsidRPr="004C6CB3">
        <w:t>Se abordarán aspectos esenciales como la organización de los directorios del proyecto, la configuración y el entorno necesario para la compilación y ejecución del código, así como el procedimiento para realizar pruebas y verificar el correcto funcionamiento del sistema.</w:t>
      </w:r>
    </w:p>
    <w:p w14:paraId="791CE1F7" w14:textId="77777777" w:rsidR="00297232" w:rsidRPr="004C6CB3" w:rsidRDefault="00297232" w:rsidP="00297232">
      <w:pPr>
        <w:pStyle w:val="Ttulo2"/>
      </w:pPr>
      <w:bookmarkStart w:id="59" w:name="_Toc171403141"/>
      <w:r w:rsidRPr="004C6CB3">
        <w:t>D.2. Estructura de directorios</w:t>
      </w:r>
      <w:bookmarkEnd w:id="59"/>
    </w:p>
    <w:p w14:paraId="7C3C4A74" w14:textId="5FAB331F" w:rsidR="00101D76" w:rsidRPr="004C6CB3" w:rsidRDefault="00101D76" w:rsidP="00101D76">
      <w:pPr>
        <w:ind w:firstLine="340"/>
      </w:pPr>
      <w:r w:rsidRPr="004C6CB3">
        <w:t>En el proyecto se presentan varios directorios principales, cada uno con una función específica que contribuye al funcionamiento y organización del sistema. A continuación, se detalla la estructura de estos directorios y los archivos clave incluidos en cada uno de ellos:</w:t>
      </w:r>
    </w:p>
    <w:p w14:paraId="3D3743D1" w14:textId="3BF137B1" w:rsidR="00101D76" w:rsidRPr="004C6CB3" w:rsidRDefault="00101D76" w:rsidP="00101D76">
      <w:pPr>
        <w:ind w:left="340"/>
      </w:pPr>
      <w:r w:rsidRPr="004C6CB3">
        <w:rPr>
          <w:b/>
          <w:bCs/>
        </w:rPr>
        <w:t>/Documentación</w:t>
      </w:r>
      <w:r w:rsidRPr="004C6CB3">
        <w:t>: contiene toda la documentación relacionada con el proyecto, incluyendo la memoria y los anexos.</w:t>
      </w:r>
    </w:p>
    <w:p w14:paraId="0C316C84" w14:textId="524CF38D" w:rsidR="00101D76" w:rsidRPr="004C6CB3" w:rsidRDefault="00101D76" w:rsidP="00101D76">
      <w:pPr>
        <w:ind w:left="680"/>
      </w:pPr>
      <w:r w:rsidRPr="004C6CB3">
        <w:rPr>
          <w:b/>
          <w:bCs/>
        </w:rPr>
        <w:t>/Documentación/</w:t>
      </w:r>
      <w:proofErr w:type="spellStart"/>
      <w:r w:rsidRPr="004C6CB3">
        <w:rPr>
          <w:b/>
          <w:bCs/>
        </w:rPr>
        <w:t>Imagenes_documentacion</w:t>
      </w:r>
      <w:proofErr w:type="spellEnd"/>
      <w:r w:rsidRPr="004C6CB3">
        <w:t>: almacena todas las imágenes que se utilizan en la documentación del proyecto, tales como diagramas y capturas de pantalla.</w:t>
      </w:r>
    </w:p>
    <w:p w14:paraId="6ACA133C" w14:textId="69AD255C" w:rsidR="00101D76" w:rsidRPr="004C6CB3" w:rsidRDefault="00101D76" w:rsidP="00101D76">
      <w:pPr>
        <w:ind w:left="340"/>
      </w:pPr>
      <w:r w:rsidRPr="004C6CB3">
        <w:rPr>
          <w:b/>
          <w:bCs/>
        </w:rPr>
        <w:t>/</w:t>
      </w:r>
      <w:proofErr w:type="spellStart"/>
      <w:r w:rsidRPr="004C6CB3">
        <w:rPr>
          <w:b/>
          <w:bCs/>
        </w:rPr>
        <w:t>Environment</w:t>
      </w:r>
      <w:proofErr w:type="spellEnd"/>
      <w:r w:rsidRPr="004C6CB3">
        <w:rPr>
          <w:b/>
          <w:bCs/>
        </w:rPr>
        <w:t>/sire</w:t>
      </w:r>
      <w:r w:rsidRPr="004C6CB3">
        <w:t xml:space="preserve">: este es el directorio principal donde se encuentra el código fuente de la aplicación, tanto el </w:t>
      </w:r>
      <w:proofErr w:type="spellStart"/>
      <w:r w:rsidRPr="004C6CB3">
        <w:t>backend</w:t>
      </w:r>
      <w:proofErr w:type="spellEnd"/>
      <w:r w:rsidRPr="004C6CB3">
        <w:t xml:space="preserve"> escrito en Python como los elementos necesarios para la interfaz de usuario.</w:t>
      </w:r>
    </w:p>
    <w:p w14:paraId="6A431032" w14:textId="4AD73017"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Net_images</w:t>
      </w:r>
      <w:proofErr w:type="spellEnd"/>
      <w:r w:rsidRPr="004C6CB3">
        <w:t>: almacena las imágenes que se muestran en la aplicación</w:t>
      </w:r>
      <w:r w:rsidR="006463C8" w:rsidRPr="004C6CB3">
        <w:t xml:space="preserve"> </w:t>
      </w:r>
      <w:r w:rsidRPr="004C6CB3">
        <w:t>como</w:t>
      </w:r>
      <w:r w:rsidR="006463C8" w:rsidRPr="004C6CB3">
        <w:t xml:space="preserve"> resultado del recocido simulado</w:t>
      </w:r>
      <w:r w:rsidRPr="004C6CB3">
        <w:t>.</w:t>
      </w:r>
    </w:p>
    <w:p w14:paraId="59EF8967" w14:textId="24A2F506"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files_to_upload</w:t>
      </w:r>
      <w:proofErr w:type="spellEnd"/>
      <w:r w:rsidRPr="004C6CB3">
        <w:t>: contiene ejemplos de archivos que se pueden subir a la aplicación para su procesamiento.</w:t>
      </w:r>
    </w:p>
    <w:p w14:paraId="54819F1A" w14:textId="41E0CBB9"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static/</w:t>
      </w:r>
      <w:proofErr w:type="spellStart"/>
      <w:r w:rsidRPr="004C6CB3">
        <w:rPr>
          <w:b/>
          <w:bCs/>
        </w:rPr>
        <w:t>css</w:t>
      </w:r>
      <w:proofErr w:type="spellEnd"/>
      <w:r w:rsidRPr="004C6CB3">
        <w:t>: incluye los archivos CSS que definen el estilo visual de los documentos HTML utilizados en la interfaz de usuario.</w:t>
      </w:r>
    </w:p>
    <w:p w14:paraId="1CF4768F" w14:textId="6BE0C02E"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templates</w:t>
      </w:r>
      <w:r w:rsidRPr="004C6CB3">
        <w:t>: contiene los archivos HTML que componen la interfaz de usuario de la aplicación.</w:t>
      </w:r>
    </w:p>
    <w:p w14:paraId="69751B5F" w14:textId="7426C817" w:rsidR="00101D76" w:rsidRPr="004C6CB3" w:rsidRDefault="00101D76" w:rsidP="00435916">
      <w:pPr>
        <w:ind w:left="1020"/>
      </w:pPr>
      <w:r w:rsidRPr="004C6CB3">
        <w:rPr>
          <w:b/>
          <w:bCs/>
        </w:rPr>
        <w:t>/</w:t>
      </w:r>
      <w:proofErr w:type="spellStart"/>
      <w:r w:rsidRPr="004C6CB3">
        <w:rPr>
          <w:b/>
          <w:bCs/>
        </w:rPr>
        <w:t>Environment</w:t>
      </w:r>
      <w:proofErr w:type="spellEnd"/>
      <w:r w:rsidRPr="004C6CB3">
        <w:rPr>
          <w:b/>
          <w:bCs/>
        </w:rPr>
        <w:t>/sire/templates/</w:t>
      </w:r>
      <w:proofErr w:type="spellStart"/>
      <w:r w:rsidRPr="004C6CB3">
        <w:rPr>
          <w:b/>
          <w:bCs/>
        </w:rPr>
        <w:t>App_images</w:t>
      </w:r>
      <w:proofErr w:type="spellEnd"/>
      <w:r w:rsidRPr="004C6CB3">
        <w:t>: almacena las imágenes que se visualizan en las distintas pantallas de la aplicación.</w:t>
      </w:r>
    </w:p>
    <w:p w14:paraId="632FDBAC" w14:textId="72B2654D"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database.py</w:t>
      </w:r>
      <w:r w:rsidRPr="004C6CB3">
        <w:t>: archivo que gestiona la base de datos</w:t>
      </w:r>
      <w:r w:rsidR="00435916" w:rsidRPr="004C6CB3">
        <w:t>.</w:t>
      </w:r>
    </w:p>
    <w:p w14:paraId="50177E52" w14:textId="000EE1ED" w:rsidR="00101D76" w:rsidRPr="004C6CB3" w:rsidRDefault="00101D76" w:rsidP="00101D76">
      <w:pPr>
        <w:ind w:left="680"/>
      </w:pPr>
      <w:r w:rsidRPr="004C6CB3">
        <w:rPr>
          <w:b/>
          <w:bCs/>
        </w:rPr>
        <w:lastRenderedPageBreak/>
        <w:t>/</w:t>
      </w:r>
      <w:proofErr w:type="spellStart"/>
      <w:r w:rsidRPr="004C6CB3">
        <w:rPr>
          <w:b/>
          <w:bCs/>
        </w:rPr>
        <w:t>Environment</w:t>
      </w:r>
      <w:proofErr w:type="spellEnd"/>
      <w:r w:rsidRPr="004C6CB3">
        <w:rPr>
          <w:b/>
          <w:bCs/>
        </w:rPr>
        <w:t>/sire/fileNetCreation.py</w:t>
      </w:r>
      <w:r w:rsidRPr="004C6CB3">
        <w:t>: archivo encargado de procesar los archivos de entrada para generar la red de clases.</w:t>
      </w:r>
    </w:p>
    <w:p w14:paraId="6CA58380" w14:textId="2993D9C7"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function.py</w:t>
      </w:r>
      <w:r w:rsidRPr="004C6CB3">
        <w:t>: contiene la implementación del algoritmo de recocido simulado y las secuencias de enfriamiento necesarias.</w:t>
      </w:r>
    </w:p>
    <w:p w14:paraId="776332A3" w14:textId="2BC6763E"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procedure.sql</w:t>
      </w:r>
      <w:proofErr w:type="spellEnd"/>
      <w:r w:rsidRPr="004C6CB3">
        <w:t>: documento que contiene los pasos para la creación de usuarios en la base de datos en el proyecto original.</w:t>
      </w:r>
    </w:p>
    <w:p w14:paraId="4BE39EBA" w14:textId="3EC068D8"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randomNetCreation.py</w:t>
      </w:r>
      <w:r w:rsidRPr="004C6CB3">
        <w:t xml:space="preserve">: genera de forma aleatoria la red inicial de estudiantes </w:t>
      </w:r>
      <w:r w:rsidR="00435916" w:rsidRPr="004C6CB3">
        <w:t>y la tabla de hermanos</w:t>
      </w:r>
      <w:r w:rsidRPr="004C6CB3">
        <w:t>.</w:t>
      </w:r>
    </w:p>
    <w:p w14:paraId="05848A4C" w14:textId="3C61D501"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sire.py</w:t>
      </w:r>
      <w:r w:rsidRPr="004C6CB3">
        <w:t>: actúa como el servidor principal de la aplicación. Este archivo maneja las solicitudes HTTP y coordina la interacción entre la interfaz y los procesos de datos.</w:t>
      </w:r>
    </w:p>
    <w:p w14:paraId="2C0D0894" w14:textId="763C9FE6"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testRandomNet.py</w:t>
      </w:r>
      <w:r w:rsidRPr="004C6CB3">
        <w:t>: contiene pruebas para verificar la integridad y consistencia de los archivos subidos con respecto a los archivos originales.</w:t>
      </w:r>
    </w:p>
    <w:p w14:paraId="54CBF8D8" w14:textId="59751489"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global_def.py</w:t>
      </w:r>
      <w:r w:rsidRPr="004C6CB3">
        <w:t>: define las variables globales utilizadas en todo el algoritmo genético.</w:t>
      </w:r>
    </w:p>
    <w:p w14:paraId="65CB5912" w14:textId="39BB8481"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data_management.py</w:t>
      </w:r>
      <w:r w:rsidRPr="004C6CB3">
        <w:t>: gestiona la entrada y salida de datos, así como la transformación de estos para su procesamiento en el sistema.</w:t>
      </w:r>
    </w:p>
    <w:p w14:paraId="389B5637" w14:textId="3EC1D1F8"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individual_evaluation.py</w:t>
      </w:r>
      <w:r w:rsidRPr="004C6CB3">
        <w:t>: realiza operaciones relacionadas con los genotipos dentro del contexto del algoritmo genético.</w:t>
      </w:r>
    </w:p>
    <w:p w14:paraId="5A5B9180" w14:textId="163B3742"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ga_function.py</w:t>
      </w:r>
      <w:r w:rsidRPr="004C6CB3">
        <w:t>: define la configuración y la lógica del algoritmo genético utilizado para la optimización en el proyecto.</w:t>
      </w:r>
    </w:p>
    <w:p w14:paraId="71DE9C46" w14:textId="4A9F76A1"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procfile</w:t>
      </w:r>
      <w:proofErr w:type="spellEnd"/>
      <w:r w:rsidRPr="004C6CB3">
        <w:t>: define los comandos para la ejecución de la aplicación en un entorno de despliegue para Heroku, especificando cómo iniciar la aplicación.</w:t>
      </w:r>
    </w:p>
    <w:p w14:paraId="141EBE61" w14:textId="2E5514C2"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dockerfile</w:t>
      </w:r>
      <w:proofErr w:type="spellEnd"/>
      <w:r w:rsidRPr="004C6CB3">
        <w:t>: contiene las instrucciones para construir una imagen de Docker para la aplicación, facilitando su despliegue en contenedores.</w:t>
      </w:r>
    </w:p>
    <w:p w14:paraId="3E4D2470" w14:textId="7124A394"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docker-compose.yml</w:t>
      </w:r>
      <w:proofErr w:type="spellEnd"/>
      <w:r w:rsidRPr="004C6CB3">
        <w:t>: define cómo se deben orquestar los contenedores Docker para la aplicación, especificando las configuraciones de red y los servicios necesarios.</w:t>
      </w:r>
    </w:p>
    <w:p w14:paraId="16359DC9" w14:textId="64AB3E96"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requirements.txt</w:t>
      </w:r>
      <w:r w:rsidRPr="004C6CB3">
        <w:t>: lista las dependencias y bibliotecas de Python necesarias para ejecutar el proyecto, permitiendo una fácil instalación del entorno.</w:t>
      </w:r>
    </w:p>
    <w:p w14:paraId="7E459883" w14:textId="112C3512"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app.py</w:t>
      </w:r>
      <w:r w:rsidRPr="004C6CB3">
        <w:t>: archivo principal que inicia la aplicación Flask, configurando las rutas y controladores necesarios para la interacción con los usuarios.</w:t>
      </w:r>
    </w:p>
    <w:p w14:paraId="38A336B4" w14:textId="419DC85D" w:rsidR="00101D76" w:rsidRPr="004C6CB3" w:rsidRDefault="00101D76" w:rsidP="00101D76">
      <w:pPr>
        <w:ind w:left="680"/>
      </w:pPr>
      <w:r w:rsidRPr="004C6CB3">
        <w:rPr>
          <w:b/>
          <w:bCs/>
        </w:rPr>
        <w:lastRenderedPageBreak/>
        <w:t>/</w:t>
      </w:r>
      <w:proofErr w:type="spellStart"/>
      <w:r w:rsidRPr="004C6CB3">
        <w:rPr>
          <w:b/>
          <w:bCs/>
        </w:rPr>
        <w:t>Environment</w:t>
      </w:r>
      <w:proofErr w:type="spellEnd"/>
      <w:r w:rsidRPr="004C6CB3">
        <w:rPr>
          <w:b/>
          <w:bCs/>
        </w:rPr>
        <w:t>/sire/config.py</w:t>
      </w:r>
      <w:r w:rsidRPr="004C6CB3">
        <w:t xml:space="preserve">: contiene la configuración de la aplicación, incluyendo variables de entorno como la SECRET_KEY o el modo </w:t>
      </w:r>
      <w:proofErr w:type="spellStart"/>
      <w:r w:rsidRPr="004C6CB3">
        <w:t>debug</w:t>
      </w:r>
      <w:proofErr w:type="spellEnd"/>
      <w:r w:rsidRPr="004C6CB3">
        <w:t>.</w:t>
      </w:r>
    </w:p>
    <w:p w14:paraId="094EF59C" w14:textId="3D35B33C" w:rsidR="00101D76" w:rsidRPr="004C6CB3" w:rsidRDefault="00101D76" w:rsidP="00101D76">
      <w:pPr>
        <w:ind w:left="340"/>
      </w:pPr>
      <w:r w:rsidRPr="004C6CB3">
        <w:rPr>
          <w:b/>
          <w:bCs/>
        </w:rPr>
        <w:t>/LICENSE</w:t>
      </w:r>
      <w:r w:rsidRPr="004C6CB3">
        <w:t>: incluye la licencia del proyecto, especificando los términos y condiciones para el uso, modificación y distribución del software.</w:t>
      </w:r>
    </w:p>
    <w:p w14:paraId="31D23504" w14:textId="7BF33583" w:rsidR="00297232" w:rsidRPr="004C6CB3" w:rsidRDefault="00101D76" w:rsidP="002A7EC4">
      <w:pPr>
        <w:ind w:left="340"/>
      </w:pPr>
      <w:r w:rsidRPr="004C6CB3">
        <w:rPr>
          <w:b/>
          <w:bCs/>
        </w:rPr>
        <w:t>/README.md</w:t>
      </w:r>
      <w:r w:rsidRPr="004C6CB3">
        <w:t>: contiene el archivo de README del repositorio, ofreciendo una introducción general al proyecto, instrucciones para la instalación y otros detalles relevantes para los usuarios y desarrolladores.</w:t>
      </w:r>
    </w:p>
    <w:p w14:paraId="6415C6ED" w14:textId="77777777" w:rsidR="00297232" w:rsidRPr="004C6CB3" w:rsidRDefault="00297232" w:rsidP="00297232">
      <w:pPr>
        <w:pStyle w:val="Ttulo2"/>
      </w:pPr>
      <w:bookmarkStart w:id="60" w:name="_D.3._Manual_del"/>
      <w:bookmarkStart w:id="61" w:name="_Toc171403142"/>
      <w:bookmarkEnd w:id="60"/>
      <w:r w:rsidRPr="004C6CB3">
        <w:t>D.3. Manual del programador</w:t>
      </w:r>
      <w:bookmarkEnd w:id="61"/>
    </w:p>
    <w:p w14:paraId="114DC183" w14:textId="2A7B619E" w:rsidR="0016159F" w:rsidRPr="004C6CB3" w:rsidRDefault="009D0C50" w:rsidP="009D0C50">
      <w:pPr>
        <w:ind w:firstLine="340"/>
      </w:pPr>
      <w:r w:rsidRPr="004C6CB3">
        <w:t>En esta sección se detallarán las instalaciones y configuraciones necesarias para la compilación y ejecución del código tanto en Windows como en Linux. Este manual está diseñado para ayudar a cualquier desarrollador que desee modificar el proyecto y ejecutar la aplicación localmente o en un entorno de despliegue.</w:t>
      </w:r>
    </w:p>
    <w:p w14:paraId="0DE9125E" w14:textId="174CC1A4" w:rsidR="00985C0E" w:rsidRPr="004C6CB3" w:rsidRDefault="00C230A7" w:rsidP="009D0C50">
      <w:pPr>
        <w:pStyle w:val="Ttulo3"/>
      </w:pPr>
      <w:bookmarkStart w:id="62" w:name="_Toc171403143"/>
      <w:r>
        <w:t>Instalación</w:t>
      </w:r>
      <w:r w:rsidR="008550E2">
        <w:t xml:space="preserve"> y ejecución</w:t>
      </w:r>
      <w:r>
        <w:t xml:space="preserve"> en </w:t>
      </w:r>
      <w:r w:rsidR="00985C0E" w:rsidRPr="004C6CB3">
        <w:t>Windows</w:t>
      </w:r>
      <w:bookmarkEnd w:id="62"/>
    </w:p>
    <w:p w14:paraId="50F592AE" w14:textId="634D3694" w:rsidR="009D0C50" w:rsidRPr="004C6CB3" w:rsidRDefault="009D0C50" w:rsidP="009D0C50">
      <w:pPr>
        <w:ind w:firstLine="340"/>
      </w:pPr>
      <w:r w:rsidRPr="004C6CB3">
        <w:t>En Windows, se permite la ejecución en local del servidor Flask para el desarrollo y pruebas. A continuación, se detallan los pasos necesarios para la instalación de todas las herramientas y dependencias requeridas:</w:t>
      </w:r>
    </w:p>
    <w:p w14:paraId="523C8489" w14:textId="77777777" w:rsidR="009D0C50" w:rsidRPr="004C6CB3" w:rsidRDefault="009D0C50" w:rsidP="009D0C50">
      <w:pPr>
        <w:ind w:left="340"/>
      </w:pPr>
      <w:r w:rsidRPr="004C6CB3">
        <w:t>Descargar e instalar Git:</w:t>
      </w:r>
    </w:p>
    <w:p w14:paraId="65865DA5" w14:textId="24F8A2BA" w:rsidR="009D0C50" w:rsidRPr="004C6CB3" w:rsidRDefault="00000000" w:rsidP="009D0C50">
      <w:pPr>
        <w:ind w:left="340"/>
      </w:pPr>
      <w:hyperlink r:id="rId15" w:history="1">
        <w:r w:rsidR="009D0C50" w:rsidRPr="004C6CB3">
          <w:rPr>
            <w:rStyle w:val="Hipervnculo"/>
          </w:rPr>
          <w:t>https://git-scm.com/download/win</w:t>
        </w:r>
      </w:hyperlink>
    </w:p>
    <w:p w14:paraId="30DD0DAB" w14:textId="71C05797" w:rsidR="009D0C50" w:rsidRPr="004C6CB3" w:rsidRDefault="009D0C50" w:rsidP="009D0C50">
      <w:pPr>
        <w:ind w:left="340"/>
        <w:jc w:val="left"/>
      </w:pPr>
      <w:r w:rsidRPr="004C6CB3">
        <w:t xml:space="preserve">Descargar e instalar Python 3.10.12: </w:t>
      </w:r>
      <w:hyperlink r:id="rId16" w:history="1">
        <w:r w:rsidRPr="004C6CB3">
          <w:rPr>
            <w:rStyle w:val="Hipervnculo"/>
          </w:rPr>
          <w:t>https://www.python.org/downloads/release/python-31012/</w:t>
        </w:r>
      </w:hyperlink>
    </w:p>
    <w:p w14:paraId="69108D77" w14:textId="6D857261" w:rsidR="009D0C50" w:rsidRPr="004C6CB3" w:rsidRDefault="009D0C50" w:rsidP="009D0C50">
      <w:pPr>
        <w:ind w:left="340"/>
      </w:pPr>
      <w:r w:rsidRPr="004C6CB3">
        <w:t xml:space="preserve">Descargar e instalar MySQL </w:t>
      </w:r>
      <w:proofErr w:type="spellStart"/>
      <w:r w:rsidRPr="004C6CB3">
        <w:t>Community</w:t>
      </w:r>
      <w:proofErr w:type="spellEnd"/>
      <w:r w:rsidRPr="004C6CB3">
        <w:t xml:space="preserve"> Server 8.0.20</w:t>
      </w:r>
      <w:r w:rsidR="004C6CB3" w:rsidRPr="004C6CB3">
        <w:t>:</w:t>
      </w:r>
    </w:p>
    <w:p w14:paraId="70F2EC16" w14:textId="77777777" w:rsidR="009D0C50" w:rsidRPr="004C6CB3" w:rsidRDefault="00000000" w:rsidP="009D0C50">
      <w:pPr>
        <w:ind w:firstLine="340"/>
      </w:pPr>
      <w:hyperlink r:id="rId17" w:history="1">
        <w:r w:rsidR="009D0C50" w:rsidRPr="004C6CB3">
          <w:rPr>
            <w:rStyle w:val="Hipervnculo"/>
          </w:rPr>
          <w:t>https://dev.mysql.com/downloads/installer/</w:t>
        </w:r>
      </w:hyperlink>
    </w:p>
    <w:p w14:paraId="22634364" w14:textId="2BD50A41" w:rsidR="004C6CB3" w:rsidRPr="004C6CB3" w:rsidRDefault="004C6CB3" w:rsidP="004C6CB3">
      <w:pPr>
        <w:ind w:left="340"/>
      </w:pPr>
      <w:r w:rsidRPr="004C6CB3">
        <w:t xml:space="preserve">En la instalación instalar los paquetes </w:t>
      </w:r>
      <w:proofErr w:type="spellStart"/>
      <w:r w:rsidRPr="004C6CB3">
        <w:t>mysql</w:t>
      </w:r>
      <w:proofErr w:type="spellEnd"/>
      <w:r w:rsidRPr="004C6CB3">
        <w:t xml:space="preserve">-server y </w:t>
      </w:r>
      <w:proofErr w:type="spellStart"/>
      <w:r w:rsidRPr="004C6CB3">
        <w:t>mysql-client</w:t>
      </w:r>
      <w:proofErr w:type="spellEnd"/>
      <w:r w:rsidRPr="004C6CB3">
        <w:t>.</w:t>
      </w:r>
    </w:p>
    <w:p w14:paraId="4E8CF708" w14:textId="54E21547" w:rsidR="009D0C50" w:rsidRPr="004C6CB3" w:rsidRDefault="004C6CB3" w:rsidP="004C6CB3">
      <w:pPr>
        <w:ind w:left="340"/>
      </w:pPr>
      <w:r w:rsidRPr="004C6CB3">
        <w:t>Ahora necesitamos crear una base de datos en MySQL para que la aplicación pueda ejecutarse en local. Para hacer esto:</w:t>
      </w:r>
    </w:p>
    <w:p w14:paraId="144F9C5E" w14:textId="56452242" w:rsidR="004C6CB3" w:rsidRPr="004C6CB3" w:rsidRDefault="004C6CB3" w:rsidP="004C6CB3">
      <w:pPr>
        <w:ind w:left="340" w:firstLine="340"/>
      </w:pPr>
      <w:r w:rsidRPr="004C6CB3">
        <w:t xml:space="preserve">Ir a Inicio, buscar “MySQL command line </w:t>
      </w:r>
      <w:proofErr w:type="spellStart"/>
      <w:r w:rsidRPr="004C6CB3">
        <w:t>client</w:t>
      </w:r>
      <w:proofErr w:type="spellEnd"/>
      <w:r w:rsidRPr="004C6CB3">
        <w:t>” y ejecutar la aplicación.</w:t>
      </w:r>
    </w:p>
    <w:p w14:paraId="4EAE777D" w14:textId="7A457B53" w:rsidR="004C6CB3" w:rsidRPr="004C6CB3" w:rsidRDefault="004C6CB3" w:rsidP="004C6CB3">
      <w:r w:rsidRPr="004C6CB3">
        <w:tab/>
      </w:r>
      <w:r w:rsidRPr="004C6CB3">
        <w:tab/>
        <w:t>Abrir la consola de MySQL como usuario root:</w:t>
      </w:r>
    </w:p>
    <w:p w14:paraId="76434594" w14:textId="6F76C5EF" w:rsidR="004C6CB3" w:rsidRPr="004C6CB3" w:rsidRDefault="004C6CB3" w:rsidP="00F52F89">
      <w:pPr>
        <w:pStyle w:val="Cdigo"/>
      </w:pPr>
      <w:r w:rsidRPr="004C6CB3">
        <w:tab/>
      </w:r>
      <w:r w:rsidRPr="004C6CB3">
        <w:tab/>
      </w:r>
      <w:r w:rsidRPr="004C6CB3">
        <w:tab/>
        <w:t xml:space="preserve">sudo </w:t>
      </w:r>
      <w:proofErr w:type="spellStart"/>
      <w:r w:rsidRPr="004C6CB3">
        <w:t>mysql</w:t>
      </w:r>
      <w:proofErr w:type="spellEnd"/>
      <w:r w:rsidRPr="004C6CB3">
        <w:t xml:space="preserve"> -u root</w:t>
      </w:r>
    </w:p>
    <w:p w14:paraId="63E8782C" w14:textId="417B56F4" w:rsidR="004C6CB3" w:rsidRPr="004C6CB3" w:rsidRDefault="004C6CB3" w:rsidP="004C6CB3">
      <w:r w:rsidRPr="004C6CB3">
        <w:rPr>
          <w:rFonts w:ascii="Courier New" w:hAnsi="Courier New" w:cs="Courier New"/>
        </w:rPr>
        <w:tab/>
      </w:r>
      <w:r w:rsidRPr="004C6CB3">
        <w:rPr>
          <w:rFonts w:ascii="Courier New" w:hAnsi="Courier New" w:cs="Courier New"/>
        </w:rPr>
        <w:tab/>
      </w:r>
      <w:r w:rsidRPr="004C6CB3">
        <w:t>Cambiar la autenticación del usuario root y establecer la contraseña a “root”:</w:t>
      </w:r>
    </w:p>
    <w:p w14:paraId="7BCF9A88" w14:textId="4C33E5FB" w:rsidR="004C6CB3" w:rsidRPr="004C6CB3" w:rsidRDefault="004C6CB3" w:rsidP="00F52F89">
      <w:pPr>
        <w:pStyle w:val="Cdigo"/>
        <w:ind w:left="1020"/>
        <w:jc w:val="left"/>
      </w:pPr>
      <w:r w:rsidRPr="004C6CB3">
        <w:t>ALTER USER '</w:t>
      </w:r>
      <w:proofErr w:type="spellStart"/>
      <w:r w:rsidRPr="004C6CB3">
        <w:t>root'@'localhost</w:t>
      </w:r>
      <w:proofErr w:type="spellEnd"/>
      <w:r w:rsidRPr="004C6CB3">
        <w:t xml:space="preserve">' IDENTIFIED WITH </w:t>
      </w:r>
      <w:proofErr w:type="spellStart"/>
      <w:r w:rsidRPr="004C6CB3">
        <w:t>mysql_native_password</w:t>
      </w:r>
      <w:proofErr w:type="spellEnd"/>
      <w:r w:rsidRPr="004C6CB3">
        <w:t xml:space="preserve"> BY 'root';</w:t>
      </w:r>
    </w:p>
    <w:p w14:paraId="7A529A8C" w14:textId="5CBBE559" w:rsidR="004C6CB3" w:rsidRPr="004C6CB3" w:rsidRDefault="004C6CB3" w:rsidP="004C6CB3">
      <w:pPr>
        <w:ind w:left="680"/>
      </w:pPr>
      <w:r w:rsidRPr="004C6CB3">
        <w:lastRenderedPageBreak/>
        <w:t>Esto se hace para que en database.py se pueda conectar a la base de datos mediante una contraseña</w:t>
      </w:r>
      <w:r>
        <w:t>.</w:t>
      </w:r>
    </w:p>
    <w:p w14:paraId="5F759500" w14:textId="327F67BF" w:rsidR="004C6CB3" w:rsidRDefault="004C6CB3" w:rsidP="004C6CB3">
      <w:r w:rsidRPr="004C6CB3">
        <w:tab/>
      </w:r>
      <w:r>
        <w:tab/>
      </w:r>
      <w:r w:rsidRPr="004C6CB3">
        <w:t>Crea</w:t>
      </w:r>
      <w:r>
        <w:t>r</w:t>
      </w:r>
      <w:r w:rsidRPr="004C6CB3">
        <w:t xml:space="preserve"> una nueva base de datos llamada sire:</w:t>
      </w:r>
    </w:p>
    <w:p w14:paraId="319B5794" w14:textId="77777777" w:rsidR="004C6CB3" w:rsidRPr="004C6CB3" w:rsidRDefault="004C6CB3" w:rsidP="00F52F89">
      <w:pPr>
        <w:pStyle w:val="Cdigo"/>
        <w:rPr>
          <w:rFonts w:ascii="Times New Roman" w:hAnsi="Times New Roman" w:cs="Times New Roman"/>
        </w:rPr>
      </w:pPr>
      <w:r>
        <w:tab/>
      </w:r>
      <w:r>
        <w:tab/>
      </w:r>
      <w:r>
        <w:tab/>
      </w:r>
      <w:r w:rsidRPr="004C6CB3">
        <w:t>CREATE DATABASE sire;</w:t>
      </w:r>
    </w:p>
    <w:p w14:paraId="3C3FC4C6" w14:textId="33EB12EF" w:rsidR="004C6CB3" w:rsidRDefault="004C6CB3" w:rsidP="004C6CB3">
      <w:r>
        <w:tab/>
      </w:r>
      <w:r>
        <w:tab/>
        <w:t>Salir de la consola de MySQL escribiendo:</w:t>
      </w:r>
    </w:p>
    <w:p w14:paraId="141D00C9" w14:textId="75218962" w:rsidR="00C9686D" w:rsidRPr="004C6CB3" w:rsidRDefault="00C9686D" w:rsidP="00F52F89">
      <w:pPr>
        <w:pStyle w:val="Cdigo"/>
      </w:pPr>
      <w:r>
        <w:tab/>
      </w:r>
      <w:r>
        <w:tab/>
      </w:r>
      <w:r>
        <w:tab/>
        <w:t>EXIT</w:t>
      </w:r>
      <w:r w:rsidR="00F52F89">
        <w:t>;</w:t>
      </w:r>
    </w:p>
    <w:p w14:paraId="74EC7F4D" w14:textId="4364A997" w:rsidR="004C6CB3" w:rsidRDefault="00C9686D" w:rsidP="00C9686D">
      <w:pPr>
        <w:ind w:left="340"/>
      </w:pPr>
      <w:r>
        <w:t xml:space="preserve">Ahora se debe clonar el repositorio mediante Git. En una ventana de CMD, </w:t>
      </w:r>
      <w:r w:rsidR="00C230A7">
        <w:t>se debe</w:t>
      </w:r>
      <w:r>
        <w:t xml:space="preserve"> ir al directorio donde </w:t>
      </w:r>
      <w:r w:rsidR="00C230A7">
        <w:t>se quiera</w:t>
      </w:r>
      <w:r>
        <w:t xml:space="preserve"> clonarlo y escribir:</w:t>
      </w:r>
    </w:p>
    <w:p w14:paraId="1D1DD985" w14:textId="6748A111" w:rsidR="00C9686D" w:rsidRPr="00C230A7" w:rsidRDefault="00C9686D" w:rsidP="00C230A7">
      <w:pPr>
        <w:ind w:left="680"/>
        <w:jc w:val="left"/>
        <w:rPr>
          <w:rFonts w:ascii="Courier New" w:hAnsi="Courier New" w:cs="Courier New"/>
          <w:sz w:val="20"/>
          <w:szCs w:val="20"/>
        </w:rPr>
      </w:pPr>
      <w:proofErr w:type="spellStart"/>
      <w:r w:rsidRPr="00C9686D">
        <w:rPr>
          <w:rFonts w:ascii="Courier New" w:hAnsi="Courier New" w:cs="Courier New"/>
          <w:sz w:val="20"/>
          <w:szCs w:val="20"/>
        </w:rPr>
        <w:t>git</w:t>
      </w:r>
      <w:proofErr w:type="spellEnd"/>
      <w:r w:rsidRPr="00C9686D">
        <w:rPr>
          <w:rFonts w:ascii="Courier New" w:hAnsi="Courier New" w:cs="Courier New"/>
          <w:sz w:val="20"/>
          <w:szCs w:val="20"/>
        </w:rPr>
        <w:t xml:space="preserve"> </w:t>
      </w:r>
      <w:r w:rsidRPr="00C9686D">
        <w:rPr>
          <w:rStyle w:val="hljs-builtin"/>
          <w:rFonts w:ascii="Courier New" w:hAnsi="Courier New" w:cs="Courier New"/>
          <w:sz w:val="20"/>
          <w:szCs w:val="20"/>
        </w:rPr>
        <w:t>clone</w:t>
      </w:r>
      <w:r w:rsidRPr="00C9686D">
        <w:rPr>
          <w:rFonts w:ascii="Courier New" w:hAnsi="Courier New" w:cs="Courier New"/>
          <w:sz w:val="20"/>
          <w:szCs w:val="20"/>
        </w:rPr>
        <w:t xml:space="preserve"> https://github.com/rubenarasti/Sibling-Rewiring.git</w:t>
      </w:r>
    </w:p>
    <w:p w14:paraId="59AE766B" w14:textId="5408E66C" w:rsidR="00985C0E" w:rsidRDefault="00C230A7" w:rsidP="00C230A7">
      <w:pPr>
        <w:ind w:firstLine="340"/>
      </w:pPr>
      <w:r>
        <w:t>Navegar a la carpeta del proyecto</w:t>
      </w:r>
      <w:r w:rsidR="009D0C50" w:rsidRPr="004C6CB3">
        <w:t>:</w:t>
      </w:r>
    </w:p>
    <w:p w14:paraId="36EE9C58" w14:textId="16F815AF" w:rsidR="00C230A7" w:rsidRPr="00C230A7" w:rsidRDefault="00C230A7" w:rsidP="00F52F89">
      <w:pPr>
        <w:pStyle w:val="Cdigo"/>
      </w:pPr>
      <w:r>
        <w:tab/>
      </w:r>
      <w:r w:rsidR="00F52F89">
        <w:tab/>
      </w:r>
      <w:r w:rsidRPr="00C230A7">
        <w:rPr>
          <w:rStyle w:val="hljs-builtin"/>
        </w:rPr>
        <w:t>cd</w:t>
      </w:r>
      <w:r w:rsidRPr="00C230A7">
        <w:t xml:space="preserve"> Sibling-Rewiring/</w:t>
      </w:r>
      <w:proofErr w:type="spellStart"/>
      <w:r w:rsidRPr="00C230A7">
        <w:t>Environment</w:t>
      </w:r>
      <w:proofErr w:type="spellEnd"/>
      <w:r w:rsidRPr="00C230A7">
        <w:t>/sire</w:t>
      </w:r>
    </w:p>
    <w:p w14:paraId="2161892C" w14:textId="14425372" w:rsidR="00C230A7" w:rsidRDefault="00C230A7" w:rsidP="00C230A7">
      <w:pPr>
        <w:ind w:firstLine="340"/>
      </w:pPr>
      <w:r>
        <w:t>Crear y activar un entorno virtual:</w:t>
      </w:r>
    </w:p>
    <w:p w14:paraId="2645FFD5" w14:textId="77777777" w:rsidR="00C230A7" w:rsidRPr="00C230A7" w:rsidRDefault="00C230A7" w:rsidP="00F52F89">
      <w:pPr>
        <w:pStyle w:val="Cdigo"/>
        <w:ind w:left="680"/>
      </w:pPr>
      <w:proofErr w:type="spellStart"/>
      <w:r w:rsidRPr="00C230A7">
        <w:t>python</w:t>
      </w:r>
      <w:proofErr w:type="spellEnd"/>
      <w:r w:rsidRPr="00C230A7">
        <w:t xml:space="preserve"> -m </w:t>
      </w:r>
      <w:proofErr w:type="spellStart"/>
      <w:r w:rsidRPr="00C230A7">
        <w:t>venv</w:t>
      </w:r>
      <w:proofErr w:type="spellEnd"/>
      <w:r w:rsidRPr="00C230A7">
        <w:t xml:space="preserve"> </w:t>
      </w:r>
      <w:proofErr w:type="spellStart"/>
      <w:r w:rsidRPr="00C230A7">
        <w:t>venv</w:t>
      </w:r>
      <w:proofErr w:type="spellEnd"/>
    </w:p>
    <w:p w14:paraId="30AE259A" w14:textId="46B4EF1D" w:rsidR="00C230A7" w:rsidRPr="00C230A7" w:rsidRDefault="00C230A7" w:rsidP="00F52F89">
      <w:pPr>
        <w:pStyle w:val="Cdigo"/>
        <w:ind w:left="680"/>
      </w:pPr>
      <w:proofErr w:type="spellStart"/>
      <w:r w:rsidRPr="00C230A7">
        <w:t>venv</w:t>
      </w:r>
      <w:proofErr w:type="spellEnd"/>
      <w:r w:rsidRPr="00C230A7">
        <w:t>\Scripts\</w:t>
      </w:r>
      <w:proofErr w:type="spellStart"/>
      <w:r w:rsidRPr="00C230A7">
        <w:t>activate</w:t>
      </w:r>
      <w:proofErr w:type="spellEnd"/>
    </w:p>
    <w:p w14:paraId="170C0958" w14:textId="7FBCC734" w:rsidR="00C230A7" w:rsidRDefault="00C230A7" w:rsidP="00C230A7">
      <w:pPr>
        <w:ind w:firstLine="340"/>
      </w:pPr>
      <w:r>
        <w:t>Instalar las dependencias del proyecto:</w:t>
      </w:r>
    </w:p>
    <w:p w14:paraId="287F2417" w14:textId="67BEBEC6" w:rsidR="00C230A7" w:rsidRPr="00C230A7" w:rsidRDefault="00F52F89" w:rsidP="00F52F89">
      <w:pPr>
        <w:pStyle w:val="Cdigo"/>
      </w:pPr>
      <w:r>
        <w:tab/>
      </w:r>
      <w:r w:rsidR="00C230A7">
        <w:tab/>
      </w:r>
      <w:proofErr w:type="spellStart"/>
      <w:r w:rsidR="00C230A7" w:rsidRPr="00C230A7">
        <w:t>pip</w:t>
      </w:r>
      <w:proofErr w:type="spellEnd"/>
      <w:r w:rsidR="00C230A7" w:rsidRPr="00C230A7">
        <w:t xml:space="preserve"> install -r requirements.txt</w:t>
      </w:r>
    </w:p>
    <w:p w14:paraId="441AE7B0" w14:textId="03FF8E55" w:rsidR="008550E2" w:rsidRDefault="00E07BCC" w:rsidP="008550E2">
      <w:pPr>
        <w:ind w:firstLine="340"/>
      </w:pPr>
      <w:r>
        <w:t xml:space="preserve">Crear un archivo llamado </w:t>
      </w:r>
      <w:r w:rsidR="008550E2">
        <w:t>.</w:t>
      </w:r>
      <w:proofErr w:type="spellStart"/>
      <w:r w:rsidR="008550E2">
        <w:t>env</w:t>
      </w:r>
      <w:proofErr w:type="spellEnd"/>
      <w:r>
        <w:t xml:space="preserve"> y rellenarlo de la siguiente manera</w:t>
      </w:r>
      <w:r w:rsidR="008550E2">
        <w:t>:</w:t>
      </w:r>
    </w:p>
    <w:p w14:paraId="19F86E8D" w14:textId="77777777" w:rsidR="00E07BCC" w:rsidRDefault="008550E2" w:rsidP="008550E2">
      <w:pPr>
        <w:pStyle w:val="Cdigo"/>
        <w:ind w:left="680"/>
      </w:pPr>
      <w:r>
        <w:t>SECRET_KEY=</w:t>
      </w:r>
      <w:proofErr w:type="spellStart"/>
      <w:r>
        <w:t>claveSecreta</w:t>
      </w:r>
      <w:proofErr w:type="spellEnd"/>
    </w:p>
    <w:p w14:paraId="57371CAF" w14:textId="5E2D842B" w:rsidR="008550E2" w:rsidRDefault="008550E2" w:rsidP="008550E2">
      <w:pPr>
        <w:pStyle w:val="Cdigo"/>
        <w:ind w:left="680"/>
      </w:pPr>
      <w:r>
        <w:t>IS_DOCKER=false</w:t>
      </w:r>
    </w:p>
    <w:p w14:paraId="732095AC" w14:textId="12E0869B" w:rsidR="008550E2" w:rsidRDefault="008550E2" w:rsidP="008550E2">
      <w:pPr>
        <w:ind w:left="340"/>
      </w:pPr>
      <w:r>
        <w:t>La clave secreta debe ser un valor que sólo conozcamos nosotros.</w:t>
      </w:r>
    </w:p>
    <w:p w14:paraId="27F8A19A" w14:textId="7FA835B0" w:rsidR="00C230A7" w:rsidRDefault="00C230A7" w:rsidP="00C230A7">
      <w:pPr>
        <w:ind w:firstLine="340"/>
      </w:pPr>
      <w:r>
        <w:t>Ejecutar la aplicación con:</w:t>
      </w:r>
    </w:p>
    <w:p w14:paraId="1BF5D91F" w14:textId="085C5356" w:rsidR="00C230A7" w:rsidRPr="00C230A7" w:rsidRDefault="00C230A7" w:rsidP="00F52F89">
      <w:pPr>
        <w:pStyle w:val="Cdigo"/>
        <w:ind w:left="340" w:firstLine="340"/>
      </w:pPr>
      <w:proofErr w:type="spellStart"/>
      <w:r w:rsidRPr="00C230A7">
        <w:t>python</w:t>
      </w:r>
      <w:proofErr w:type="spellEnd"/>
      <w:r w:rsidRPr="00C230A7">
        <w:t xml:space="preserve"> app.py</w:t>
      </w:r>
    </w:p>
    <w:p w14:paraId="7B8622CD" w14:textId="34A92F3E" w:rsidR="00C67F1A" w:rsidRDefault="00C230A7" w:rsidP="00C230A7">
      <w:pPr>
        <w:ind w:left="340"/>
      </w:pPr>
      <w:r>
        <w:t xml:space="preserve">Este comando lanza la aplicación utilizando </w:t>
      </w:r>
      <w:proofErr w:type="spellStart"/>
      <w:r w:rsidR="00F52F89">
        <w:t>python</w:t>
      </w:r>
      <w:proofErr w:type="spellEnd"/>
      <w:r>
        <w:t>, que es adecuado para el desarrollo y pruebas, pero no debe usarse en producción.</w:t>
      </w:r>
    </w:p>
    <w:p w14:paraId="2925F06F" w14:textId="6B306D55" w:rsidR="00C230A7" w:rsidRDefault="00C230A7" w:rsidP="00C230A7">
      <w:pPr>
        <w:pStyle w:val="Ttulo3"/>
      </w:pPr>
      <w:bookmarkStart w:id="63" w:name="_Toc171403144"/>
      <w:r>
        <w:t xml:space="preserve">Instalación </w:t>
      </w:r>
      <w:r w:rsidR="008550E2">
        <w:t xml:space="preserve">y ejecución </w:t>
      </w:r>
      <w:r>
        <w:t>en Linux</w:t>
      </w:r>
      <w:bookmarkEnd w:id="63"/>
    </w:p>
    <w:p w14:paraId="3ADBAA9B" w14:textId="60D3B0C6" w:rsidR="00C230A7" w:rsidRPr="00C230A7" w:rsidRDefault="00C230A7" w:rsidP="00C230A7">
      <w:pPr>
        <w:ind w:firstLine="340"/>
      </w:pPr>
      <w:r>
        <w:t>En Linux (se ha utilizado Ubuntu 22.04), se permite la ejecución local con Flask y Gunicorn, además de la opción de ejecutar la aplicación en un contenedor Docker para facilitar el despliegue. A continuación, se detallan los pasos necesarios para la instalación y configuración:</w:t>
      </w:r>
    </w:p>
    <w:p w14:paraId="40A7F4DD" w14:textId="09950BBC" w:rsidR="00C230A7" w:rsidRDefault="00F52F89" w:rsidP="00297232">
      <w:r>
        <w:tab/>
        <w:t>Actualizar la lista de paquetes:</w:t>
      </w:r>
    </w:p>
    <w:p w14:paraId="2766202B" w14:textId="4DD74049" w:rsidR="00F52F89" w:rsidRDefault="00F52F89" w:rsidP="00F52F89">
      <w:pPr>
        <w:pStyle w:val="Cdigo"/>
      </w:pPr>
      <w:r>
        <w:tab/>
      </w:r>
      <w:r>
        <w:tab/>
        <w:t>sudo apt-get update</w:t>
      </w:r>
    </w:p>
    <w:p w14:paraId="634D332A" w14:textId="39AA79E3" w:rsidR="00F52F89" w:rsidRDefault="00F52F89" w:rsidP="00297232">
      <w:r>
        <w:lastRenderedPageBreak/>
        <w:tab/>
        <w:t>Instalar Git:</w:t>
      </w:r>
    </w:p>
    <w:p w14:paraId="582495CF" w14:textId="449D4043" w:rsidR="00F52F89" w:rsidRDefault="00F52F89" w:rsidP="00F52F89">
      <w:pPr>
        <w:pStyle w:val="Cdigo"/>
      </w:pPr>
      <w:r>
        <w:tab/>
      </w:r>
      <w:r>
        <w:tab/>
      </w:r>
      <w:r w:rsidRPr="00F52F89">
        <w:t xml:space="preserve">apt-get install </w:t>
      </w:r>
      <w:proofErr w:type="spellStart"/>
      <w:r w:rsidRPr="00F52F89">
        <w:t>git</w:t>
      </w:r>
      <w:proofErr w:type="spellEnd"/>
    </w:p>
    <w:p w14:paraId="259BD994" w14:textId="5AC7248F" w:rsidR="00F52F89" w:rsidRDefault="00F52F89" w:rsidP="00297232">
      <w:r>
        <w:tab/>
        <w:t>Instalar Python y herramientas necesarias:</w:t>
      </w:r>
    </w:p>
    <w:p w14:paraId="4B000824" w14:textId="7797FA8C" w:rsidR="00F52F89" w:rsidRDefault="00F52F89" w:rsidP="00F52F89">
      <w:pPr>
        <w:pStyle w:val="Cdigo"/>
      </w:pPr>
      <w:r>
        <w:tab/>
      </w:r>
      <w:r>
        <w:tab/>
        <w:t>sudo apt-get install python3 python3-venv python3-pip</w:t>
      </w:r>
    </w:p>
    <w:p w14:paraId="419D61FF" w14:textId="7718C2AA" w:rsidR="00F52F89" w:rsidRDefault="00F52F89" w:rsidP="00297232">
      <w:r>
        <w:tab/>
        <w:t>Clonar el repositorio y moverse a la carpeta del proyecto:</w:t>
      </w:r>
    </w:p>
    <w:p w14:paraId="664BF06C" w14:textId="5FE40647" w:rsidR="00F52F89" w:rsidRDefault="00F52F89" w:rsidP="00F52F89">
      <w:pPr>
        <w:pStyle w:val="Cdigo"/>
        <w:ind w:left="680"/>
      </w:pPr>
      <w:proofErr w:type="spellStart"/>
      <w:r w:rsidRPr="00C9686D">
        <w:t>git</w:t>
      </w:r>
      <w:proofErr w:type="spellEnd"/>
      <w:r w:rsidRPr="00C9686D">
        <w:t xml:space="preserve"> </w:t>
      </w:r>
      <w:r w:rsidRPr="00C9686D">
        <w:rPr>
          <w:rStyle w:val="hljs-builtin"/>
          <w:szCs w:val="20"/>
        </w:rPr>
        <w:t>clone</w:t>
      </w:r>
      <w:r w:rsidRPr="00C9686D">
        <w:t xml:space="preserve"> https://github.com/rubenarasti/Sibling-Rewiring.git</w:t>
      </w:r>
    </w:p>
    <w:p w14:paraId="35A3B7ED" w14:textId="6B7E05F9" w:rsidR="00F52F89" w:rsidRPr="00F52F89" w:rsidRDefault="00F52F89" w:rsidP="00F52F89">
      <w:pPr>
        <w:pStyle w:val="Cdigo"/>
        <w:ind w:left="680"/>
      </w:pPr>
      <w:r>
        <w:t>cd Sibling-Rewiring/</w:t>
      </w:r>
      <w:proofErr w:type="spellStart"/>
      <w:r>
        <w:t>Environment</w:t>
      </w:r>
      <w:proofErr w:type="spellEnd"/>
      <w:r>
        <w:t>/sire</w:t>
      </w:r>
    </w:p>
    <w:p w14:paraId="52C88E02" w14:textId="32C28DFA" w:rsidR="00F52F89" w:rsidRDefault="00F52F89" w:rsidP="00297232">
      <w:r>
        <w:tab/>
        <w:t>Configurar el entorno virtual de Python:</w:t>
      </w:r>
    </w:p>
    <w:p w14:paraId="205AD6FF" w14:textId="77777777" w:rsidR="00F52F89" w:rsidRPr="00F52F89" w:rsidRDefault="00F52F89" w:rsidP="00F52F89">
      <w:pPr>
        <w:pStyle w:val="Cdigo"/>
      </w:pPr>
      <w:r>
        <w:tab/>
      </w:r>
      <w:r>
        <w:tab/>
      </w:r>
      <w:r w:rsidRPr="00F52F89">
        <w:t xml:space="preserve">python3 -m </w:t>
      </w:r>
      <w:proofErr w:type="spellStart"/>
      <w:r w:rsidRPr="00F52F89">
        <w:t>venv</w:t>
      </w:r>
      <w:proofErr w:type="spellEnd"/>
      <w:r w:rsidRPr="00F52F89">
        <w:t xml:space="preserve"> </w:t>
      </w:r>
      <w:proofErr w:type="spellStart"/>
      <w:r w:rsidRPr="00F52F89">
        <w:t>environment</w:t>
      </w:r>
      <w:proofErr w:type="spellEnd"/>
    </w:p>
    <w:p w14:paraId="2AFAEC77" w14:textId="5D1DFE10" w:rsidR="00F52F89" w:rsidRPr="00F52F89" w:rsidRDefault="00F52F89" w:rsidP="00F52F89">
      <w:pPr>
        <w:pStyle w:val="Cdigo"/>
        <w:ind w:left="340" w:firstLine="340"/>
      </w:pPr>
      <w:r w:rsidRPr="00F52F89">
        <w:rPr>
          <w:rStyle w:val="hljs-builtin"/>
        </w:rPr>
        <w:t>source</w:t>
      </w:r>
      <w:r w:rsidRPr="00F52F89">
        <w:t xml:space="preserve"> </w:t>
      </w:r>
      <w:proofErr w:type="spellStart"/>
      <w:r w:rsidRPr="00F52F89">
        <w:t>environment</w:t>
      </w:r>
      <w:proofErr w:type="spellEnd"/>
      <w:r w:rsidRPr="00F52F89">
        <w:t>/bin/actívate</w:t>
      </w:r>
    </w:p>
    <w:p w14:paraId="3042682D" w14:textId="612AD515" w:rsidR="00F52F89" w:rsidRPr="00F52F89" w:rsidRDefault="00F52F89" w:rsidP="00F52F89">
      <w:pPr>
        <w:pStyle w:val="Cdigo"/>
        <w:ind w:left="340" w:firstLine="340"/>
      </w:pPr>
      <w:proofErr w:type="spellStart"/>
      <w:r w:rsidRPr="00F52F89">
        <w:t>pip</w:t>
      </w:r>
      <w:proofErr w:type="spellEnd"/>
      <w:r w:rsidRPr="00F52F89">
        <w:t xml:space="preserve"> install -r requirements.txt</w:t>
      </w:r>
    </w:p>
    <w:p w14:paraId="04EDBF69" w14:textId="226DE7A4" w:rsidR="00F52F89" w:rsidRDefault="00F52F89" w:rsidP="00F52F89">
      <w:pPr>
        <w:ind w:firstLine="340"/>
      </w:pPr>
      <w:r>
        <w:t>Instalar MySQL:</w:t>
      </w:r>
    </w:p>
    <w:p w14:paraId="0B068977" w14:textId="1C25F493" w:rsidR="00F52F89" w:rsidRDefault="00F52F89" w:rsidP="00F52F89">
      <w:pPr>
        <w:pStyle w:val="Cdigo"/>
      </w:pPr>
      <w:r>
        <w:tab/>
      </w:r>
      <w:r>
        <w:tab/>
        <w:t xml:space="preserve">sudo apt install </w:t>
      </w:r>
      <w:proofErr w:type="spellStart"/>
      <w:r>
        <w:t>mysql</w:t>
      </w:r>
      <w:proofErr w:type="spellEnd"/>
      <w:r>
        <w:t xml:space="preserve">-server </w:t>
      </w:r>
      <w:proofErr w:type="spellStart"/>
      <w:r>
        <w:t>mysql-client</w:t>
      </w:r>
      <w:proofErr w:type="spellEnd"/>
    </w:p>
    <w:p w14:paraId="3F3AC7F2" w14:textId="1F0010A0" w:rsidR="00F52F89" w:rsidRDefault="00F52F89" w:rsidP="00F52F89">
      <w:pPr>
        <w:ind w:firstLine="340"/>
      </w:pPr>
      <w:r>
        <w:t>Configurar MySQL:</w:t>
      </w:r>
    </w:p>
    <w:p w14:paraId="795BC73E" w14:textId="321F56C4" w:rsidR="00F52F89" w:rsidRDefault="00F52F89" w:rsidP="00F52F89">
      <w:pPr>
        <w:pStyle w:val="Cdigo"/>
      </w:pPr>
      <w:r>
        <w:tab/>
      </w:r>
      <w:r>
        <w:tab/>
        <w:t xml:space="preserve">sudo </w:t>
      </w:r>
      <w:proofErr w:type="spellStart"/>
      <w:r>
        <w:t>mysql</w:t>
      </w:r>
      <w:proofErr w:type="spellEnd"/>
      <w:r>
        <w:t xml:space="preserve"> -u root</w:t>
      </w:r>
    </w:p>
    <w:p w14:paraId="19F0E7D2" w14:textId="4710E826" w:rsidR="00C230A7" w:rsidRDefault="00F52F89" w:rsidP="00F52F89">
      <w:pPr>
        <w:pStyle w:val="Cdigo"/>
        <w:ind w:left="680"/>
        <w:jc w:val="left"/>
      </w:pPr>
      <w:r>
        <w:rPr>
          <w:rStyle w:val="hljs-keyword"/>
        </w:rPr>
        <w:t>ALTER</w:t>
      </w:r>
      <w:r>
        <w:t xml:space="preserve"> </w:t>
      </w:r>
      <w:r>
        <w:rPr>
          <w:rStyle w:val="hljs-keyword"/>
        </w:rPr>
        <w:t>USER</w:t>
      </w:r>
      <w:r>
        <w:t xml:space="preserve"> </w:t>
      </w:r>
      <w:r>
        <w:rPr>
          <w:rStyle w:val="hljs-string"/>
        </w:rPr>
        <w:t>'</w:t>
      </w:r>
      <w:proofErr w:type="spellStart"/>
      <w:r>
        <w:rPr>
          <w:rStyle w:val="hljs-string"/>
        </w:rPr>
        <w:t>root'</w:t>
      </w:r>
      <w:r>
        <w:t>@</w:t>
      </w:r>
      <w:r>
        <w:rPr>
          <w:rStyle w:val="hljs-string"/>
        </w:rPr>
        <w:t>'localhost</w:t>
      </w:r>
      <w:proofErr w:type="spellEnd"/>
      <w:r>
        <w:rPr>
          <w:rStyle w:val="hljs-string"/>
        </w:rPr>
        <w:t>'</w:t>
      </w:r>
      <w:r>
        <w:t xml:space="preserve"> IDENTIFIED </w:t>
      </w:r>
      <w:r>
        <w:rPr>
          <w:rStyle w:val="hljs-keyword"/>
        </w:rPr>
        <w:t>WITH</w:t>
      </w:r>
      <w:r>
        <w:t xml:space="preserve"> </w:t>
      </w:r>
      <w:proofErr w:type="spellStart"/>
      <w:r>
        <w:t>mysql_native_password</w:t>
      </w:r>
      <w:proofErr w:type="spellEnd"/>
      <w:r>
        <w:t xml:space="preserve"> </w:t>
      </w:r>
      <w:r>
        <w:rPr>
          <w:rStyle w:val="hljs-keyword"/>
        </w:rPr>
        <w:t>BY</w:t>
      </w:r>
      <w:r>
        <w:t xml:space="preserve"> </w:t>
      </w:r>
      <w:r>
        <w:rPr>
          <w:rStyle w:val="hljs-string"/>
        </w:rPr>
        <w:t>'root'</w:t>
      </w:r>
      <w:r>
        <w:t>;</w:t>
      </w:r>
    </w:p>
    <w:p w14:paraId="13487924" w14:textId="1177AD86" w:rsidR="00F52F89" w:rsidRDefault="00F52F89" w:rsidP="00F52F89">
      <w:pPr>
        <w:pStyle w:val="Cdigo"/>
        <w:ind w:left="680"/>
      </w:pPr>
      <w:r>
        <w:rPr>
          <w:rStyle w:val="hljs-keyword"/>
        </w:rPr>
        <w:t>CREATE</w:t>
      </w:r>
      <w:r>
        <w:t xml:space="preserve"> DATABASE sire;</w:t>
      </w:r>
    </w:p>
    <w:p w14:paraId="771C0201" w14:textId="0885DF5F" w:rsidR="008550E2" w:rsidRDefault="00F52F89" w:rsidP="008550E2">
      <w:pPr>
        <w:pStyle w:val="Cdigo"/>
        <w:ind w:left="680"/>
      </w:pPr>
      <w:r>
        <w:t>EXIT;</w:t>
      </w:r>
    </w:p>
    <w:p w14:paraId="2FF6440A" w14:textId="0D76A1CD" w:rsidR="008550E2" w:rsidRDefault="00F52F89" w:rsidP="008550E2">
      <w:r>
        <w:tab/>
      </w:r>
      <w:r w:rsidR="008550E2">
        <w:t>Escribir variables de entorno en el archivo .</w:t>
      </w:r>
      <w:proofErr w:type="spellStart"/>
      <w:r w:rsidR="008550E2">
        <w:t>env</w:t>
      </w:r>
      <w:proofErr w:type="spellEnd"/>
      <w:r w:rsidR="008550E2">
        <w:t>:</w:t>
      </w:r>
    </w:p>
    <w:p w14:paraId="15CB06EB" w14:textId="29924473" w:rsidR="008550E2" w:rsidRDefault="008550E2" w:rsidP="008550E2">
      <w:pPr>
        <w:pStyle w:val="Cdigo"/>
        <w:ind w:left="680"/>
      </w:pPr>
      <w:r>
        <w:t>echo -e "SECRET_KEY=</w:t>
      </w:r>
      <w:proofErr w:type="spellStart"/>
      <w:r>
        <w:t>claveSecreta</w:t>
      </w:r>
      <w:proofErr w:type="spellEnd"/>
      <w:r>
        <w:t>\</w:t>
      </w:r>
      <w:proofErr w:type="spellStart"/>
      <w:r>
        <w:t>nIS_DOCKER</w:t>
      </w:r>
      <w:proofErr w:type="spellEnd"/>
      <w:r>
        <w:t>=false" &gt; .</w:t>
      </w:r>
      <w:proofErr w:type="spellStart"/>
      <w:r>
        <w:t>env</w:t>
      </w:r>
      <w:proofErr w:type="spellEnd"/>
    </w:p>
    <w:p w14:paraId="1C3C5860" w14:textId="0602001D" w:rsidR="00C230A7" w:rsidRDefault="00F52F89" w:rsidP="008550E2">
      <w:pPr>
        <w:ind w:firstLine="340"/>
      </w:pPr>
      <w:r>
        <w:t>Ejecutar la aplicación con Python:</w:t>
      </w:r>
    </w:p>
    <w:p w14:paraId="5426E9D8" w14:textId="465171BA" w:rsidR="00F52F89" w:rsidRDefault="00F52F89" w:rsidP="00F52F89">
      <w:pPr>
        <w:pStyle w:val="Cdigo"/>
      </w:pPr>
      <w:r>
        <w:tab/>
      </w:r>
      <w:r>
        <w:tab/>
      </w:r>
      <w:proofErr w:type="spellStart"/>
      <w:r>
        <w:t>python</w:t>
      </w:r>
      <w:proofErr w:type="spellEnd"/>
      <w:r>
        <w:t xml:space="preserve"> app.py</w:t>
      </w:r>
    </w:p>
    <w:p w14:paraId="5B4350B5" w14:textId="567DD61C" w:rsidR="00C230A7" w:rsidRDefault="00F52F89" w:rsidP="00297232">
      <w:r>
        <w:tab/>
        <w:t>Ejecutar la aplicación con Gunicorn:</w:t>
      </w:r>
    </w:p>
    <w:p w14:paraId="32ED60C8" w14:textId="76597AA6" w:rsidR="00F52F89" w:rsidRDefault="00F52F89" w:rsidP="00F52F89">
      <w:pPr>
        <w:pStyle w:val="Cdigo"/>
      </w:pPr>
      <w:r>
        <w:tab/>
      </w:r>
      <w:r>
        <w:tab/>
        <w:t>gunicorn -b 0.0.0.0:5000 --</w:t>
      </w:r>
      <w:r>
        <w:rPr>
          <w:rStyle w:val="hljs-builtin"/>
        </w:rPr>
        <w:t>timeout</w:t>
      </w:r>
      <w:r>
        <w:t xml:space="preserve"> 1800 </w:t>
      </w:r>
      <w:proofErr w:type="spellStart"/>
      <w:r>
        <w:t>app:app</w:t>
      </w:r>
      <w:proofErr w:type="spellEnd"/>
    </w:p>
    <w:p w14:paraId="44BC7774" w14:textId="589D4E8D" w:rsidR="00F52F89" w:rsidRDefault="008550E2" w:rsidP="00F52F89">
      <w:pPr>
        <w:pStyle w:val="Ttulo3"/>
      </w:pPr>
      <w:bookmarkStart w:id="64" w:name="_Toc171403145"/>
      <w:r>
        <w:t>Instalación</w:t>
      </w:r>
      <w:r w:rsidRPr="008550E2">
        <w:t xml:space="preserve"> </w:t>
      </w:r>
      <w:r>
        <w:t>y ejecución</w:t>
      </w:r>
      <w:r w:rsidR="00F52F89">
        <w:t xml:space="preserve"> con Docker</w:t>
      </w:r>
      <w:bookmarkEnd w:id="64"/>
    </w:p>
    <w:p w14:paraId="57483207" w14:textId="77777777" w:rsidR="00015BDC" w:rsidRDefault="00F52F89" w:rsidP="00297232">
      <w:r>
        <w:tab/>
      </w:r>
      <w:r w:rsidR="008550E2">
        <w:t>Para utilizar Docker es necesario que nos encontremos en un entorno Linux o que estemos en Windows con WSL instalado</w:t>
      </w:r>
      <w:r w:rsidR="00CE30E4">
        <w:t xml:space="preserve">, aunque es mucho más recomendable la primera opción, ya que WSL suele causar problemas de rendimiento en Windows. </w:t>
      </w:r>
      <w:r w:rsidR="00CE30E4">
        <w:fldChar w:fldCharType="begin"/>
      </w:r>
      <w:r w:rsidR="00CE30E4">
        <w:instrText xml:space="preserve"> ADDIN ZOTERO_ITEM CSL_CITATION {"citationID":"JDlClMBc","properties":{"formattedCitation":"[5]","plainCitation":"[5]","noteIndex":0},"citationItems":[{"id":174,"uris":["http://zotero.org/users/local/eC8saxzw/items/JL4KCHIU"],"itemData":{"id":174,"type":"webpage","abstract":"El subsistema de Windows para Linux, mejor conocido como WSL y cuyos principales componentes prácticos incluyen el intérprete de órdenes Bash y las utilidades","language":"es","note":"section: Actualidad","title":"¿Mal rendimiento con WSL? Instala Linux, pero no desactives el antivirus - MuyLinux","title-short":"¿Mal rendimiento con WSL?","URL":"https://www.muylinux.com/2019/02/14/mal-rendimiento-con-wsl/","author":[{"literal":"J.Pomeyrol"}],"accessed":{"date-parts":[["2024",7,8]]},"issued":{"date-parts":[["2019",2,14]]}}}],"schema":"https://github.com/citation-style-language/schema/raw/master/csl-citation.json"} </w:instrText>
      </w:r>
      <w:r w:rsidR="00CE30E4">
        <w:fldChar w:fldCharType="separate"/>
      </w:r>
      <w:r w:rsidR="00CE30E4" w:rsidRPr="00CE30E4">
        <w:t>[5]</w:t>
      </w:r>
      <w:r w:rsidR="00CE30E4">
        <w:fldChar w:fldCharType="end"/>
      </w:r>
    </w:p>
    <w:p w14:paraId="32443D2C" w14:textId="5B6BF2A3" w:rsidR="00015BDC" w:rsidRDefault="00015BDC" w:rsidP="00015BDC">
      <w:pPr>
        <w:ind w:firstLine="340"/>
      </w:pPr>
      <w:r>
        <w:t xml:space="preserve">Si ya se tiene instalado Docker y Docker Compose, y además se ha clonado el repositorio, tan sólo es necesario moverse a la carpeta </w:t>
      </w:r>
      <w:proofErr w:type="spellStart"/>
      <w:r>
        <w:t>Environment</w:t>
      </w:r>
      <w:proofErr w:type="spellEnd"/>
      <w:r>
        <w:t>/sire dentro de los archivos del repositorio y ejecutar:</w:t>
      </w:r>
    </w:p>
    <w:p w14:paraId="2281B2C3" w14:textId="727E3F7D" w:rsidR="00015BDC" w:rsidRDefault="00015BDC" w:rsidP="00015BDC">
      <w:pPr>
        <w:pStyle w:val="Cdigo"/>
        <w:ind w:firstLine="340"/>
      </w:pPr>
      <w:r>
        <w:lastRenderedPageBreak/>
        <w:t xml:space="preserve">sudo </w:t>
      </w:r>
      <w:proofErr w:type="spellStart"/>
      <w:r>
        <w:t>docker-compose</w:t>
      </w:r>
      <w:proofErr w:type="spellEnd"/>
      <w:r>
        <w:t xml:space="preserve"> up --</w:t>
      </w:r>
      <w:proofErr w:type="spellStart"/>
      <w:r>
        <w:t>build</w:t>
      </w:r>
      <w:proofErr w:type="spellEnd"/>
    </w:p>
    <w:p w14:paraId="7554722D" w14:textId="1E04903D" w:rsidR="00C230A7" w:rsidRDefault="00CE30E4" w:rsidP="00297232">
      <w:r>
        <w:t>A continuación se detallan los pasos necesarios para su correcta</w:t>
      </w:r>
      <w:r w:rsidR="00015BDC">
        <w:t xml:space="preserve"> instalación y</w:t>
      </w:r>
      <w:r>
        <w:t xml:space="preserve"> ejecución:</w:t>
      </w:r>
    </w:p>
    <w:p w14:paraId="546E8AC2" w14:textId="77777777" w:rsidR="00CE30E4" w:rsidRDefault="00CE30E4" w:rsidP="00CE30E4">
      <w:r>
        <w:tab/>
        <w:t>Actualizar la lista de paquetes:</w:t>
      </w:r>
    </w:p>
    <w:p w14:paraId="2FCE1669" w14:textId="77777777" w:rsidR="00CE30E4" w:rsidRDefault="00CE30E4" w:rsidP="00CE30E4">
      <w:pPr>
        <w:pStyle w:val="Cdigo"/>
      </w:pPr>
      <w:r>
        <w:tab/>
      </w:r>
      <w:r>
        <w:tab/>
        <w:t>sudo apt-get update</w:t>
      </w:r>
    </w:p>
    <w:p w14:paraId="103E7D22" w14:textId="544FBE0C" w:rsidR="00CE30E4" w:rsidRDefault="00CE30E4" w:rsidP="00CE30E4">
      <w:r>
        <w:tab/>
        <w:t>Instalar paquetes necesarios:</w:t>
      </w:r>
    </w:p>
    <w:p w14:paraId="3D57A115" w14:textId="0ADDCE9E" w:rsidR="00CE30E4" w:rsidRDefault="00CE30E4" w:rsidP="007C10DD">
      <w:pPr>
        <w:pStyle w:val="Cdigo"/>
        <w:ind w:left="680"/>
      </w:pPr>
      <w:r>
        <w:t>sudo apt-get install -y apt-</w:t>
      </w:r>
      <w:proofErr w:type="spellStart"/>
      <w:r>
        <w:t>transport</w:t>
      </w:r>
      <w:proofErr w:type="spellEnd"/>
      <w:r>
        <w:t>-https ca-</w:t>
      </w:r>
      <w:proofErr w:type="spellStart"/>
      <w:r>
        <w:t>certificates</w:t>
      </w:r>
      <w:proofErr w:type="spellEnd"/>
      <w:r>
        <w:t xml:space="preserve"> </w:t>
      </w:r>
      <w:proofErr w:type="spellStart"/>
      <w:r>
        <w:t>curl</w:t>
      </w:r>
      <w:proofErr w:type="spellEnd"/>
      <w:r>
        <w:t xml:space="preserve"> gnupg </w:t>
      </w:r>
      <w:proofErr w:type="spellStart"/>
      <w:r>
        <w:t>lsb</w:t>
      </w:r>
      <w:proofErr w:type="spellEnd"/>
      <w:r>
        <w:t>-release</w:t>
      </w:r>
      <w:r w:rsidR="007C10DD">
        <w:t xml:space="preserve"> </w:t>
      </w:r>
    </w:p>
    <w:p w14:paraId="16CCB9AD" w14:textId="356DA54B" w:rsidR="007C10DD" w:rsidRDefault="007C10DD" w:rsidP="007C10DD">
      <w:pPr>
        <w:ind w:firstLine="340"/>
      </w:pPr>
      <w:r>
        <w:t>Añadir la clave GPG oficial de Docker:</w:t>
      </w:r>
    </w:p>
    <w:p w14:paraId="2D2DD098" w14:textId="53A30488" w:rsidR="00CE30E4" w:rsidRDefault="007C10DD" w:rsidP="007C10DD">
      <w:pPr>
        <w:pStyle w:val="Cdigo"/>
        <w:ind w:left="680"/>
        <w:jc w:val="left"/>
      </w:pPr>
      <w:proofErr w:type="spellStart"/>
      <w:r>
        <w:t>curl</w:t>
      </w:r>
      <w:proofErr w:type="spellEnd"/>
      <w:r>
        <w:t xml:space="preserve"> -</w:t>
      </w:r>
      <w:proofErr w:type="spellStart"/>
      <w:r>
        <w:t>fsSL</w:t>
      </w:r>
      <w:proofErr w:type="spellEnd"/>
      <w:r>
        <w:t xml:space="preserve"> https://download.docker.com/linux/ubuntu/gpg | sudo gpg --</w:t>
      </w:r>
      <w:proofErr w:type="spellStart"/>
      <w:r>
        <w:t>dearmor</w:t>
      </w:r>
      <w:proofErr w:type="spellEnd"/>
      <w:r>
        <w:t xml:space="preserve"> -o /usr/share/</w:t>
      </w:r>
      <w:proofErr w:type="spellStart"/>
      <w:r>
        <w:t>keyrings</w:t>
      </w:r>
      <w:proofErr w:type="spellEnd"/>
      <w:r>
        <w:t>/</w:t>
      </w:r>
      <w:proofErr w:type="spellStart"/>
      <w:r>
        <w:t>docker</w:t>
      </w:r>
      <w:proofErr w:type="spellEnd"/>
      <w:r>
        <w:t>-archive-</w:t>
      </w:r>
      <w:proofErr w:type="spellStart"/>
      <w:r>
        <w:t>keyring.gpg</w:t>
      </w:r>
      <w:proofErr w:type="spellEnd"/>
    </w:p>
    <w:p w14:paraId="43AF79F0" w14:textId="535FE597" w:rsidR="007C10DD" w:rsidRDefault="007C10DD" w:rsidP="00297232">
      <w:r>
        <w:tab/>
        <w:t>Añadir el repositorio Docker APT:</w:t>
      </w:r>
    </w:p>
    <w:p w14:paraId="20A0980A" w14:textId="2FF1BE02" w:rsidR="007C10DD" w:rsidRPr="004C6CB3" w:rsidRDefault="007C10DD" w:rsidP="007C10DD">
      <w:pPr>
        <w:pStyle w:val="Cdigo"/>
        <w:ind w:left="680"/>
        <w:jc w:val="left"/>
      </w:pPr>
      <w:r>
        <w:rPr>
          <w:rStyle w:val="hljs-builtin"/>
        </w:rPr>
        <w:t>echo</w:t>
      </w:r>
      <w:r>
        <w:t xml:space="preserve"> </w:t>
      </w:r>
      <w:r>
        <w:rPr>
          <w:rStyle w:val="hljs-string"/>
        </w:rPr>
        <w:t>"</w:t>
      </w:r>
      <w:proofErr w:type="spellStart"/>
      <w:r>
        <w:rPr>
          <w:rStyle w:val="hljs-string"/>
        </w:rPr>
        <w:t>deb</w:t>
      </w:r>
      <w:proofErr w:type="spellEnd"/>
      <w:r>
        <w:rPr>
          <w:rStyle w:val="hljs-string"/>
        </w:rPr>
        <w:t xml:space="preserve"> [</w:t>
      </w:r>
      <w:proofErr w:type="spellStart"/>
      <w:r>
        <w:rPr>
          <w:rStyle w:val="hljs-string"/>
        </w:rPr>
        <w:t>arch</w:t>
      </w:r>
      <w:proofErr w:type="spellEnd"/>
      <w:r>
        <w:rPr>
          <w:rStyle w:val="hljs-string"/>
        </w:rPr>
        <w:t>=</w:t>
      </w:r>
      <w:r>
        <w:rPr>
          <w:rStyle w:val="hljs-subst"/>
        </w:rPr>
        <w:t>$(</w:t>
      </w:r>
      <w:proofErr w:type="spellStart"/>
      <w:r>
        <w:rPr>
          <w:rStyle w:val="hljs-subst"/>
        </w:rPr>
        <w:t>dpkg</w:t>
      </w:r>
      <w:proofErr w:type="spellEnd"/>
      <w:r>
        <w:rPr>
          <w:rStyle w:val="hljs-subst"/>
        </w:rPr>
        <w:t xml:space="preserve"> --print-</w:t>
      </w:r>
      <w:proofErr w:type="spellStart"/>
      <w:r>
        <w:rPr>
          <w:rStyle w:val="hljs-subst"/>
        </w:rPr>
        <w:t>architecture</w:t>
      </w:r>
      <w:proofErr w:type="spellEnd"/>
      <w:r>
        <w:rPr>
          <w:rStyle w:val="hljs-subst"/>
        </w:rPr>
        <w:t>)</w:t>
      </w:r>
      <w:r>
        <w:rPr>
          <w:rStyle w:val="hljs-string"/>
        </w:rPr>
        <w:t xml:space="preserve"> </w:t>
      </w:r>
      <w:proofErr w:type="spellStart"/>
      <w:r>
        <w:rPr>
          <w:rStyle w:val="hljs-string"/>
        </w:rPr>
        <w:t>signed</w:t>
      </w:r>
      <w:proofErr w:type="spellEnd"/>
      <w:r>
        <w:rPr>
          <w:rStyle w:val="hljs-string"/>
        </w:rPr>
        <w:t>-by=/usr/share/</w:t>
      </w:r>
      <w:proofErr w:type="spellStart"/>
      <w:r>
        <w:rPr>
          <w:rStyle w:val="hljs-string"/>
        </w:rPr>
        <w:t>keyrings</w:t>
      </w:r>
      <w:proofErr w:type="spellEnd"/>
      <w:r>
        <w:rPr>
          <w:rStyle w:val="hljs-string"/>
        </w:rPr>
        <w:t>/</w:t>
      </w:r>
      <w:proofErr w:type="spellStart"/>
      <w:r>
        <w:rPr>
          <w:rStyle w:val="hljs-string"/>
        </w:rPr>
        <w:t>docker</w:t>
      </w:r>
      <w:proofErr w:type="spellEnd"/>
      <w:r>
        <w:rPr>
          <w:rStyle w:val="hljs-string"/>
        </w:rPr>
        <w:t>-archive-</w:t>
      </w:r>
      <w:proofErr w:type="spellStart"/>
      <w:r>
        <w:rPr>
          <w:rStyle w:val="hljs-string"/>
        </w:rPr>
        <w:t>keyring.gpg</w:t>
      </w:r>
      <w:proofErr w:type="spellEnd"/>
      <w:r>
        <w:rPr>
          <w:rStyle w:val="hljs-string"/>
        </w:rPr>
        <w:t xml:space="preserve">] https://download.docker.com/linux/ubuntu </w:t>
      </w:r>
      <w:r>
        <w:rPr>
          <w:rStyle w:val="hljs-subst"/>
        </w:rPr>
        <w:t>$(</w:t>
      </w:r>
      <w:proofErr w:type="spellStart"/>
      <w:r>
        <w:rPr>
          <w:rStyle w:val="hljs-subst"/>
        </w:rPr>
        <w:t>lsb_release</w:t>
      </w:r>
      <w:proofErr w:type="spellEnd"/>
      <w:r>
        <w:rPr>
          <w:rStyle w:val="hljs-subst"/>
        </w:rPr>
        <w:t xml:space="preserve"> -cs)</w:t>
      </w:r>
      <w:r>
        <w:rPr>
          <w:rStyle w:val="hljs-string"/>
        </w:rPr>
        <w:t xml:space="preserve"> stable"</w:t>
      </w:r>
      <w:r>
        <w:t xml:space="preserve"> | sudo </w:t>
      </w:r>
      <w:proofErr w:type="spellStart"/>
      <w:r>
        <w:rPr>
          <w:rStyle w:val="hljs-builtin"/>
        </w:rPr>
        <w:t>tee</w:t>
      </w:r>
      <w:proofErr w:type="spellEnd"/>
      <w:r>
        <w:t xml:space="preserve"> /etc/apt/</w:t>
      </w:r>
      <w:proofErr w:type="spellStart"/>
      <w:r>
        <w:t>sources.list.d</w:t>
      </w:r>
      <w:proofErr w:type="spellEnd"/>
      <w:r>
        <w:t>/</w:t>
      </w:r>
      <w:proofErr w:type="spellStart"/>
      <w:r>
        <w:t>docker.list</w:t>
      </w:r>
      <w:proofErr w:type="spellEnd"/>
      <w:r>
        <w:t xml:space="preserve"> &gt; /dev/null</w:t>
      </w:r>
    </w:p>
    <w:p w14:paraId="1C01BFED" w14:textId="4E4AF938" w:rsidR="00985C0E" w:rsidRDefault="007C10DD" w:rsidP="00297232">
      <w:r>
        <w:tab/>
        <w:t xml:space="preserve">Instalar Docker CE, Docker CE CLI y </w:t>
      </w:r>
      <w:proofErr w:type="spellStart"/>
      <w:r>
        <w:t>containerd</w:t>
      </w:r>
      <w:proofErr w:type="spellEnd"/>
      <w:r>
        <w:t>:</w:t>
      </w:r>
    </w:p>
    <w:p w14:paraId="0A623C73" w14:textId="17FF4F2B" w:rsidR="007C10DD" w:rsidRDefault="007C10DD" w:rsidP="007C10DD">
      <w:pPr>
        <w:pStyle w:val="Cdigo"/>
      </w:pPr>
      <w:r>
        <w:tab/>
      </w:r>
      <w:r>
        <w:tab/>
        <w:t xml:space="preserve">sudo apt-get install -y </w:t>
      </w:r>
      <w:proofErr w:type="spellStart"/>
      <w:r>
        <w:t>docker</w:t>
      </w:r>
      <w:proofErr w:type="spellEnd"/>
      <w:r>
        <w:t xml:space="preserve">-ce </w:t>
      </w:r>
      <w:proofErr w:type="spellStart"/>
      <w:r>
        <w:t>docker</w:t>
      </w:r>
      <w:proofErr w:type="spellEnd"/>
      <w:r>
        <w:t>-ce-</w:t>
      </w:r>
      <w:proofErr w:type="spellStart"/>
      <w:r>
        <w:t>cli</w:t>
      </w:r>
      <w:proofErr w:type="spellEnd"/>
      <w:r>
        <w:t xml:space="preserve"> containerd.io</w:t>
      </w:r>
    </w:p>
    <w:p w14:paraId="375C664B" w14:textId="77777777" w:rsidR="007C10DD" w:rsidRPr="007C10DD" w:rsidRDefault="007C10DD" w:rsidP="007C10DD">
      <w:pPr>
        <w:ind w:firstLine="340"/>
        <w:rPr>
          <w:rFonts w:ascii="Times New Roman" w:hAnsi="Times New Roman"/>
          <w:b/>
          <w:bCs/>
        </w:rPr>
      </w:pPr>
      <w:r w:rsidRPr="007C10DD">
        <w:rPr>
          <w:rStyle w:val="Textoennegrita"/>
          <w:b w:val="0"/>
          <w:bCs w:val="0"/>
        </w:rPr>
        <w:t>Instalar Docker Compose:</w:t>
      </w:r>
    </w:p>
    <w:p w14:paraId="18BB7645" w14:textId="77777777" w:rsidR="007C10DD" w:rsidRDefault="007C10DD" w:rsidP="007C10DD">
      <w:pPr>
        <w:pStyle w:val="Cdigo"/>
        <w:ind w:left="680"/>
        <w:jc w:val="left"/>
      </w:pPr>
      <w:r>
        <w:t xml:space="preserve">sudo </w:t>
      </w:r>
      <w:proofErr w:type="spellStart"/>
      <w:r>
        <w:t>curl</w:t>
      </w:r>
      <w:proofErr w:type="spellEnd"/>
      <w:r>
        <w:t xml:space="preserve"> -L </w:t>
      </w:r>
      <w:r>
        <w:rPr>
          <w:rStyle w:val="hljs-string"/>
        </w:rPr>
        <w:t>"https://github.com/</w:t>
      </w:r>
      <w:proofErr w:type="spellStart"/>
      <w:r>
        <w:rPr>
          <w:rStyle w:val="hljs-string"/>
        </w:rPr>
        <w:t>docker</w:t>
      </w:r>
      <w:proofErr w:type="spellEnd"/>
      <w:r>
        <w:rPr>
          <w:rStyle w:val="hljs-string"/>
        </w:rPr>
        <w:t>/</w:t>
      </w:r>
      <w:proofErr w:type="spellStart"/>
      <w:r>
        <w:rPr>
          <w:rStyle w:val="hljs-string"/>
        </w:rPr>
        <w:t>compose</w:t>
      </w:r>
      <w:proofErr w:type="spellEnd"/>
      <w:r>
        <w:rPr>
          <w:rStyle w:val="hljs-string"/>
        </w:rPr>
        <w:t>/releases/</w:t>
      </w:r>
      <w:proofErr w:type="spellStart"/>
      <w:r>
        <w:rPr>
          <w:rStyle w:val="hljs-string"/>
        </w:rPr>
        <w:t>download</w:t>
      </w:r>
      <w:proofErr w:type="spellEnd"/>
      <w:r>
        <w:rPr>
          <w:rStyle w:val="hljs-string"/>
        </w:rPr>
        <w:t>/</w:t>
      </w:r>
      <w:r>
        <w:rPr>
          <w:rStyle w:val="hljs-subst"/>
        </w:rPr>
        <w:t>$(</w:t>
      </w:r>
      <w:proofErr w:type="spellStart"/>
      <w:r>
        <w:rPr>
          <w:rStyle w:val="hljs-subst"/>
        </w:rPr>
        <w:t>curl</w:t>
      </w:r>
      <w:proofErr w:type="spellEnd"/>
      <w:r>
        <w:rPr>
          <w:rStyle w:val="hljs-subst"/>
        </w:rPr>
        <w:t xml:space="preserve"> -s https://api.github.com/repos/docker/compose/releases/latest | grep -Po '</w:t>
      </w:r>
      <w:r>
        <w:rPr>
          <w:rStyle w:val="hljs-string"/>
        </w:rPr>
        <w:t>"</w:t>
      </w:r>
      <w:proofErr w:type="spellStart"/>
      <w:r>
        <w:rPr>
          <w:rStyle w:val="hljs-string"/>
        </w:rPr>
        <w:t>tag_name</w:t>
      </w:r>
      <w:proofErr w:type="spellEnd"/>
      <w:r>
        <w:rPr>
          <w:rStyle w:val="hljs-string"/>
        </w:rPr>
        <w:t>"</w:t>
      </w:r>
      <w:r>
        <w:rPr>
          <w:rStyle w:val="hljs-subst"/>
        </w:rPr>
        <w:t xml:space="preserve">: </w:t>
      </w:r>
      <w:r>
        <w:rPr>
          <w:rStyle w:val="hljs-string"/>
        </w:rPr>
        <w:t>"\K.*?(?="</w:t>
      </w:r>
      <w:r>
        <w:rPr>
          <w:rStyle w:val="hljs-subst"/>
        </w:rPr>
        <w:t>)</w:t>
      </w:r>
      <w:r>
        <w:rPr>
          <w:rStyle w:val="hljs-string"/>
        </w:rPr>
        <w:t>')/</w:t>
      </w:r>
      <w:proofErr w:type="spellStart"/>
      <w:r>
        <w:rPr>
          <w:rStyle w:val="hljs-string"/>
        </w:rPr>
        <w:t>docker-compose</w:t>
      </w:r>
      <w:proofErr w:type="spellEnd"/>
      <w:r>
        <w:rPr>
          <w:rStyle w:val="hljs-string"/>
        </w:rPr>
        <w:t>-</w:t>
      </w:r>
      <w:r>
        <w:rPr>
          <w:rStyle w:val="hljs-subst"/>
        </w:rPr>
        <w:t>$(uname -s)</w:t>
      </w:r>
      <w:r>
        <w:rPr>
          <w:rStyle w:val="hljs-string"/>
        </w:rPr>
        <w:t>-</w:t>
      </w:r>
      <w:r>
        <w:rPr>
          <w:rStyle w:val="hljs-subst"/>
        </w:rPr>
        <w:t>$(uname -m)</w:t>
      </w:r>
      <w:r>
        <w:rPr>
          <w:rStyle w:val="hljs-string"/>
        </w:rPr>
        <w:t>"</w:t>
      </w:r>
      <w:r>
        <w:t xml:space="preserve"> -o /usr/local/bin/</w:t>
      </w:r>
      <w:proofErr w:type="spellStart"/>
      <w:r>
        <w:t>docker-compose</w:t>
      </w:r>
      <w:proofErr w:type="spellEnd"/>
    </w:p>
    <w:p w14:paraId="7ECA947C" w14:textId="4963E7AB" w:rsidR="007C10DD" w:rsidRPr="004C6CB3" w:rsidRDefault="007C10DD" w:rsidP="007C10DD">
      <w:pPr>
        <w:pStyle w:val="Cdigo"/>
        <w:ind w:left="680"/>
        <w:jc w:val="left"/>
      </w:pPr>
      <w:r>
        <w:t xml:space="preserve">sudo </w:t>
      </w:r>
      <w:r>
        <w:rPr>
          <w:rStyle w:val="hljs-builtin"/>
        </w:rPr>
        <w:t>chmod</w:t>
      </w:r>
      <w:r>
        <w:t xml:space="preserve"> +x /usr/local/bin/</w:t>
      </w:r>
      <w:proofErr w:type="spellStart"/>
      <w:r>
        <w:t>docker-compose</w:t>
      </w:r>
      <w:proofErr w:type="spellEnd"/>
    </w:p>
    <w:p w14:paraId="3F2633C6" w14:textId="7F06CED6" w:rsidR="00297232" w:rsidRDefault="007C10DD" w:rsidP="00297232">
      <w:r>
        <w:tab/>
        <w:t>Escribir variables de entorno en el archivo .</w:t>
      </w:r>
      <w:proofErr w:type="spellStart"/>
      <w:r>
        <w:t>env</w:t>
      </w:r>
      <w:proofErr w:type="spellEnd"/>
      <w:r>
        <w:t>:</w:t>
      </w:r>
    </w:p>
    <w:p w14:paraId="5BD2DA12" w14:textId="7C0E61AD" w:rsidR="007C10DD" w:rsidRDefault="007C10DD" w:rsidP="007C10DD">
      <w:pPr>
        <w:pStyle w:val="Cdigo"/>
        <w:rPr>
          <w:rStyle w:val="hljs-builtin"/>
        </w:rPr>
      </w:pPr>
      <w:r>
        <w:tab/>
      </w:r>
      <w:r>
        <w:tab/>
      </w:r>
      <w:r>
        <w:rPr>
          <w:rStyle w:val="hljs-builtin"/>
        </w:rPr>
        <w:t>echo</w:t>
      </w:r>
      <w:r>
        <w:t xml:space="preserve"> -e </w:t>
      </w:r>
      <w:r>
        <w:rPr>
          <w:rStyle w:val="hljs-string"/>
        </w:rPr>
        <w:t>"SECRET_KEY=</w:t>
      </w:r>
      <w:proofErr w:type="spellStart"/>
      <w:r>
        <w:rPr>
          <w:rStyle w:val="hljs-string"/>
        </w:rPr>
        <w:t>claveSecreta</w:t>
      </w:r>
      <w:proofErr w:type="spellEnd"/>
      <w:r>
        <w:rPr>
          <w:rStyle w:val="hljs-string"/>
        </w:rPr>
        <w:t>\</w:t>
      </w:r>
      <w:proofErr w:type="spellStart"/>
      <w:r>
        <w:rPr>
          <w:rStyle w:val="hljs-string"/>
        </w:rPr>
        <w:t>nIS_DOCKER</w:t>
      </w:r>
      <w:proofErr w:type="spellEnd"/>
      <w:r>
        <w:rPr>
          <w:rStyle w:val="hljs-string"/>
        </w:rPr>
        <w:t>=true"</w:t>
      </w:r>
      <w:r>
        <w:t xml:space="preserve"> &gt; .</w:t>
      </w:r>
      <w:proofErr w:type="spellStart"/>
      <w:r>
        <w:rPr>
          <w:rStyle w:val="hljs-builtin"/>
        </w:rPr>
        <w:t>env</w:t>
      </w:r>
      <w:proofErr w:type="spellEnd"/>
    </w:p>
    <w:p w14:paraId="527ABA44" w14:textId="0666A5CC" w:rsidR="007C10DD" w:rsidRDefault="007C10DD" w:rsidP="00297232">
      <w:r>
        <w:rPr>
          <w:rStyle w:val="hljs-builtin"/>
        </w:rPr>
        <w:tab/>
      </w:r>
      <w:r>
        <w:t>Clonar el repositorio del proyecto:</w:t>
      </w:r>
    </w:p>
    <w:p w14:paraId="44B8D175" w14:textId="650B41D3" w:rsidR="007C10DD" w:rsidRDefault="007C10DD" w:rsidP="007C10DD">
      <w:pPr>
        <w:pStyle w:val="Cdigo"/>
      </w:pPr>
      <w:r>
        <w:tab/>
      </w:r>
      <w:r>
        <w:tab/>
      </w:r>
      <w:proofErr w:type="spellStart"/>
      <w:r>
        <w:t>git</w:t>
      </w:r>
      <w:proofErr w:type="spellEnd"/>
      <w:r>
        <w:t xml:space="preserve"> </w:t>
      </w:r>
      <w:r>
        <w:rPr>
          <w:rStyle w:val="hljs-builtin"/>
        </w:rPr>
        <w:t>clone</w:t>
      </w:r>
      <w:r>
        <w:t xml:space="preserve"> https://github.com/rubenarasti/Sibling-Rewiring.git</w:t>
      </w:r>
    </w:p>
    <w:p w14:paraId="46B3F1E9" w14:textId="54395324" w:rsidR="007C10DD" w:rsidRDefault="007C10DD" w:rsidP="007C10DD">
      <w:pPr>
        <w:ind w:firstLine="340"/>
      </w:pPr>
      <w:r>
        <w:t>Navegar al directorio del proyecto:</w:t>
      </w:r>
    </w:p>
    <w:p w14:paraId="3A5BBEC2" w14:textId="371D9AEB" w:rsidR="007C10DD" w:rsidRDefault="007C10DD" w:rsidP="007C10DD">
      <w:pPr>
        <w:pStyle w:val="Cdigo"/>
      </w:pPr>
      <w:r>
        <w:tab/>
      </w:r>
      <w:r>
        <w:tab/>
      </w:r>
      <w:r>
        <w:rPr>
          <w:rStyle w:val="hljs-builtin"/>
        </w:rPr>
        <w:t>cd</w:t>
      </w:r>
      <w:r>
        <w:t xml:space="preserve"> Sibling-Rewiring/</w:t>
      </w:r>
      <w:proofErr w:type="spellStart"/>
      <w:r>
        <w:t>Environment</w:t>
      </w:r>
      <w:proofErr w:type="spellEnd"/>
      <w:r>
        <w:t>/sire</w:t>
      </w:r>
    </w:p>
    <w:p w14:paraId="49EC3446" w14:textId="45D1B059" w:rsidR="007C10DD" w:rsidRDefault="007C10DD" w:rsidP="007C10DD">
      <w:pPr>
        <w:ind w:firstLine="340"/>
      </w:pPr>
      <w:r>
        <w:t>Construir y ejecutar el contenedor Docker:</w:t>
      </w:r>
    </w:p>
    <w:p w14:paraId="342301C6" w14:textId="7BD959A0" w:rsidR="007C10DD" w:rsidRDefault="007C10DD" w:rsidP="007C10DD">
      <w:pPr>
        <w:pStyle w:val="Cdigo"/>
        <w:rPr>
          <w:rStyle w:val="hljs-builtin"/>
        </w:rPr>
      </w:pPr>
      <w:r>
        <w:tab/>
      </w:r>
      <w:r>
        <w:tab/>
      </w:r>
      <w:bookmarkStart w:id="65" w:name="_Hlk171375149"/>
      <w:r>
        <w:t xml:space="preserve">sudo </w:t>
      </w:r>
      <w:proofErr w:type="spellStart"/>
      <w:r>
        <w:t>docker-compose</w:t>
      </w:r>
      <w:proofErr w:type="spellEnd"/>
      <w:r>
        <w:t xml:space="preserve"> up --</w:t>
      </w:r>
      <w:proofErr w:type="spellStart"/>
      <w:r>
        <w:t>build</w:t>
      </w:r>
      <w:bookmarkEnd w:id="65"/>
      <w:proofErr w:type="spellEnd"/>
    </w:p>
    <w:p w14:paraId="0D8D087C" w14:textId="56796EA8" w:rsidR="00796160" w:rsidRPr="004C6CB3" w:rsidRDefault="007C10DD" w:rsidP="001E53B8">
      <w:pPr>
        <w:ind w:firstLine="340"/>
      </w:pPr>
      <w:r>
        <w:t>La imagen de Docker debería ejecutarse y debería estar disponible la página web en 0.0.0.0:5000.</w:t>
      </w:r>
    </w:p>
    <w:p w14:paraId="179CA936" w14:textId="78713261" w:rsidR="00F87829" w:rsidRPr="004C6CB3" w:rsidRDefault="00297232" w:rsidP="00297232">
      <w:pPr>
        <w:pStyle w:val="Ttulo2"/>
      </w:pPr>
      <w:bookmarkStart w:id="66" w:name="_Toc171403146"/>
      <w:r w:rsidRPr="004C6CB3">
        <w:lastRenderedPageBreak/>
        <w:t>D.5. Pruebas del sistema</w:t>
      </w:r>
      <w:bookmarkEnd w:id="66"/>
    </w:p>
    <w:p w14:paraId="36577A00" w14:textId="77777777" w:rsidR="00796160" w:rsidRDefault="00796160" w:rsidP="00796160">
      <w:pPr>
        <w:ind w:firstLine="340"/>
      </w:pPr>
      <w:r>
        <w:t>En esta sección se detallarán las diferentes pruebas que se llevarán a cabo para comprobar el correcto funcionamiento de la aplicación. Todas las pruebas serán manuales debido a la ausencia de una batería de tests automáticos.</w:t>
      </w:r>
    </w:p>
    <w:p w14:paraId="45C51ECE" w14:textId="5E730EA4" w:rsidR="00796160" w:rsidRPr="00796160" w:rsidRDefault="00796160" w:rsidP="00796160">
      <w:pPr>
        <w:pStyle w:val="Prrafodelista"/>
        <w:numPr>
          <w:ilvl w:val="0"/>
          <w:numId w:val="5"/>
        </w:numPr>
        <w:jc w:val="left"/>
        <w:rPr>
          <w:b/>
          <w:bCs/>
        </w:rPr>
      </w:pPr>
      <w:r w:rsidRPr="00796160">
        <w:rPr>
          <w:b/>
          <w:bCs/>
        </w:rPr>
        <w:t>Selección de algoritmo</w:t>
      </w:r>
    </w:p>
    <w:p w14:paraId="79E2513F" w14:textId="7F05A4C2" w:rsidR="00796160" w:rsidRDefault="00796160" w:rsidP="00796160">
      <w:pPr>
        <w:ind w:left="680"/>
      </w:pPr>
      <w:r>
        <w:t>Descripción: Verificar que la interfaz permite al usuario seleccionar entre el algoritmo genético y el recocido simulado.</w:t>
      </w:r>
    </w:p>
    <w:p w14:paraId="7A53DEFC" w14:textId="77777777" w:rsidR="00796160" w:rsidRDefault="00796160" w:rsidP="00796160">
      <w:pPr>
        <w:ind w:left="680"/>
      </w:pPr>
      <w:r>
        <w:t>Pasos:</w:t>
      </w:r>
    </w:p>
    <w:p w14:paraId="7E9E688C" w14:textId="77777777" w:rsidR="00796160" w:rsidRDefault="00796160" w:rsidP="00796160">
      <w:pPr>
        <w:ind w:left="680"/>
      </w:pPr>
      <w:r>
        <w:t>a) Acceder a la interfaz de selección de algoritmos desde un navegador.</w:t>
      </w:r>
    </w:p>
    <w:p w14:paraId="1E1DBE92" w14:textId="77777777" w:rsidR="00796160" w:rsidRDefault="00796160" w:rsidP="00796160">
      <w:pPr>
        <w:ind w:left="680"/>
      </w:pPr>
      <w:r>
        <w:t>b) Elegir una opción entre el algoritmo genético y el recocido simulado.</w:t>
      </w:r>
    </w:p>
    <w:p w14:paraId="74A792DD" w14:textId="168E97FF" w:rsidR="00796160" w:rsidRDefault="00796160" w:rsidP="00796160">
      <w:pPr>
        <w:ind w:left="680"/>
      </w:pPr>
      <w:r>
        <w:t>c) Confirmar la selección.</w:t>
      </w:r>
    </w:p>
    <w:p w14:paraId="0FBB94A5" w14:textId="49CF00D7" w:rsidR="00796160" w:rsidRDefault="00796160" w:rsidP="00796160">
      <w:pPr>
        <w:ind w:left="680"/>
      </w:pPr>
      <w:r>
        <w:t>Resultado esperado: La selección del usuario se registra correctamente y se redirige a la pantalla de selección de parámetros del algoritmo escogido.</w:t>
      </w:r>
    </w:p>
    <w:p w14:paraId="74A83F89" w14:textId="77777777" w:rsidR="00796160" w:rsidRDefault="00796160" w:rsidP="00796160">
      <w:pPr>
        <w:ind w:left="680"/>
      </w:pPr>
    </w:p>
    <w:p w14:paraId="46F058BE" w14:textId="12B3AD31" w:rsidR="00796160" w:rsidRPr="00796160" w:rsidRDefault="00796160" w:rsidP="00796160">
      <w:pPr>
        <w:pStyle w:val="Prrafodelista"/>
        <w:numPr>
          <w:ilvl w:val="0"/>
          <w:numId w:val="5"/>
        </w:numPr>
        <w:rPr>
          <w:b/>
          <w:bCs/>
        </w:rPr>
      </w:pPr>
      <w:r w:rsidRPr="00796160">
        <w:rPr>
          <w:b/>
          <w:bCs/>
        </w:rPr>
        <w:t>Selección de parámetros genéticos</w:t>
      </w:r>
    </w:p>
    <w:p w14:paraId="689F1FB8" w14:textId="1207EA80" w:rsidR="00796160" w:rsidRDefault="00796160" w:rsidP="00796160">
      <w:pPr>
        <w:ind w:left="680"/>
      </w:pPr>
      <w:r>
        <w:t>Descripción: Verificar que el usuario puede introducir y seleccionar los parámetros necesarios para la ejecución del algoritmo genético.</w:t>
      </w:r>
    </w:p>
    <w:p w14:paraId="3B90CFFA" w14:textId="77777777" w:rsidR="00796160" w:rsidRDefault="00796160" w:rsidP="00796160">
      <w:pPr>
        <w:ind w:left="680"/>
      </w:pPr>
      <w:r>
        <w:t>Pasos:</w:t>
      </w:r>
    </w:p>
    <w:p w14:paraId="3D878682" w14:textId="77777777" w:rsidR="00796160" w:rsidRDefault="00796160" w:rsidP="00796160">
      <w:pPr>
        <w:ind w:left="680"/>
      </w:pPr>
      <w:r>
        <w:t>a) Acceder a la interfaz de selección de parámetros genéticos tras seleccionar el algoritmo genético.</w:t>
      </w:r>
    </w:p>
    <w:p w14:paraId="133FF728" w14:textId="77777777" w:rsidR="00796160" w:rsidRDefault="00796160" w:rsidP="00796160">
      <w:pPr>
        <w:ind w:left="680"/>
      </w:pPr>
      <w:r>
        <w:t>b) Introducir el valor para el número de generaciones.</w:t>
      </w:r>
    </w:p>
    <w:p w14:paraId="17F9696A" w14:textId="77777777" w:rsidR="00796160" w:rsidRDefault="00796160" w:rsidP="00796160">
      <w:pPr>
        <w:ind w:left="680"/>
      </w:pPr>
      <w:r>
        <w:t>c) Introducir el valor para el tamaño de la población.</w:t>
      </w:r>
    </w:p>
    <w:p w14:paraId="564DBD9B" w14:textId="77777777" w:rsidR="00796160" w:rsidRDefault="00796160" w:rsidP="00796160">
      <w:pPr>
        <w:ind w:left="680"/>
      </w:pPr>
      <w:r>
        <w:t>d) Introducir el valor para la probabilidad de cruce.</w:t>
      </w:r>
    </w:p>
    <w:p w14:paraId="7F6FC2B0" w14:textId="77777777" w:rsidR="00796160" w:rsidRDefault="00796160" w:rsidP="00796160">
      <w:pPr>
        <w:ind w:left="680"/>
      </w:pPr>
      <w:r>
        <w:t>e) Introducir el valor para la probabilidad de mutación.</w:t>
      </w:r>
    </w:p>
    <w:p w14:paraId="20E9B99F" w14:textId="54BBF5BC" w:rsidR="00796160" w:rsidRDefault="00796160" w:rsidP="00796160">
      <w:pPr>
        <w:ind w:left="680"/>
      </w:pPr>
      <w:r>
        <w:t>f) Elegir el operador de cruce.</w:t>
      </w:r>
    </w:p>
    <w:p w14:paraId="4182CC6C" w14:textId="77777777" w:rsidR="00796160" w:rsidRDefault="00796160" w:rsidP="00796160">
      <w:pPr>
        <w:ind w:left="680"/>
      </w:pPr>
      <w:r>
        <w:t>Resultado esperado: Los parámetros se introducen correctamente y el algoritmo genético se ejecuta sin errores. Las validaciones aseguran que el número de generaciones y el tamaño de la población son enteros positivos y que las probabilidades están entre 0 y 1.</w:t>
      </w:r>
    </w:p>
    <w:p w14:paraId="51E925E6" w14:textId="77777777" w:rsidR="00796160" w:rsidRDefault="00796160" w:rsidP="00796160"/>
    <w:p w14:paraId="0B753C98" w14:textId="3083BB10" w:rsidR="00796160" w:rsidRPr="00796160" w:rsidRDefault="00796160" w:rsidP="00796160">
      <w:pPr>
        <w:pStyle w:val="Prrafodelista"/>
        <w:numPr>
          <w:ilvl w:val="0"/>
          <w:numId w:val="5"/>
        </w:numPr>
        <w:rPr>
          <w:b/>
          <w:bCs/>
        </w:rPr>
      </w:pPr>
      <w:r w:rsidRPr="00796160">
        <w:rPr>
          <w:b/>
          <w:bCs/>
        </w:rPr>
        <w:lastRenderedPageBreak/>
        <w:t>Mostrar soluciones</w:t>
      </w:r>
    </w:p>
    <w:p w14:paraId="0A5F7946" w14:textId="48AC0F8E" w:rsidR="00796160" w:rsidRDefault="00796160" w:rsidP="00796160">
      <w:pPr>
        <w:ind w:left="680"/>
      </w:pPr>
      <w:r>
        <w:t>Descripción: Verificar que, tras la ejecución del algoritmo genético, se muestran correctamente las gráficas de las soluciones exploradas y las opciones de descarga.</w:t>
      </w:r>
    </w:p>
    <w:p w14:paraId="0BBC1B92" w14:textId="77777777" w:rsidR="00796160" w:rsidRDefault="00796160" w:rsidP="00796160">
      <w:pPr>
        <w:ind w:left="680"/>
      </w:pPr>
      <w:r>
        <w:t>Pasos:</w:t>
      </w:r>
    </w:p>
    <w:p w14:paraId="4A7A58CD" w14:textId="77777777" w:rsidR="00796160" w:rsidRDefault="00796160" w:rsidP="00796160">
      <w:pPr>
        <w:ind w:left="680"/>
      </w:pPr>
      <w:r>
        <w:t>a) Ejecutar el algoritmo genético.</w:t>
      </w:r>
    </w:p>
    <w:p w14:paraId="52AD831E" w14:textId="77777777" w:rsidR="00796160" w:rsidRDefault="00796160" w:rsidP="00796160">
      <w:pPr>
        <w:ind w:left="680"/>
      </w:pPr>
      <w:r>
        <w:t>b) Esperar a que la ejecución finalice.</w:t>
      </w:r>
    </w:p>
    <w:p w14:paraId="658BFD26" w14:textId="77777777" w:rsidR="00796160" w:rsidRDefault="00796160" w:rsidP="00796160">
      <w:pPr>
        <w:ind w:left="680"/>
      </w:pPr>
      <w:r>
        <w:t>c) Verificar que se muestran tres gráficas de las soluciones exploradas resaltando el frente de Pareto.</w:t>
      </w:r>
    </w:p>
    <w:p w14:paraId="0AF15BB3" w14:textId="0BDDA403" w:rsidR="00796160" w:rsidRDefault="00796160" w:rsidP="00796160">
      <w:pPr>
        <w:ind w:left="680"/>
      </w:pPr>
      <w:r>
        <w:t>d) Verificar que debajo de las gráficas se muestran los botones de descarga para cada solución.</w:t>
      </w:r>
    </w:p>
    <w:p w14:paraId="6857A696" w14:textId="77777777" w:rsidR="00796160" w:rsidRDefault="00796160" w:rsidP="00796160">
      <w:pPr>
        <w:ind w:left="680"/>
      </w:pPr>
      <w:r>
        <w:t>Resultado esperado: Las gráficas y los botones de descarga se muestran correctamente al usuario.</w:t>
      </w:r>
    </w:p>
    <w:p w14:paraId="059EAA0D" w14:textId="77777777" w:rsidR="00796160" w:rsidRDefault="00796160" w:rsidP="00796160"/>
    <w:p w14:paraId="01FA5D5B" w14:textId="74BAA1AE" w:rsidR="00796160" w:rsidRPr="00796160" w:rsidRDefault="00796160" w:rsidP="00796160">
      <w:pPr>
        <w:pStyle w:val="Prrafodelista"/>
        <w:numPr>
          <w:ilvl w:val="0"/>
          <w:numId w:val="5"/>
        </w:numPr>
        <w:rPr>
          <w:b/>
          <w:bCs/>
        </w:rPr>
      </w:pPr>
      <w:r w:rsidRPr="00796160">
        <w:rPr>
          <w:b/>
          <w:bCs/>
        </w:rPr>
        <w:t>Descargar una solución individual</w:t>
      </w:r>
    </w:p>
    <w:p w14:paraId="21FDB01A" w14:textId="36D97EE2" w:rsidR="00796160" w:rsidRDefault="00796160" w:rsidP="00796160">
      <w:pPr>
        <w:ind w:left="680"/>
      </w:pPr>
      <w:r>
        <w:t>Descripción: Verificar que el usuario puede descargar una solución individual desde la interfaz.</w:t>
      </w:r>
    </w:p>
    <w:p w14:paraId="1C59AC24" w14:textId="77777777" w:rsidR="00796160" w:rsidRDefault="00796160" w:rsidP="00796160">
      <w:pPr>
        <w:ind w:left="680"/>
      </w:pPr>
      <w:r>
        <w:t>Pasos:</w:t>
      </w:r>
    </w:p>
    <w:p w14:paraId="372D9AA0" w14:textId="77777777" w:rsidR="00796160" w:rsidRDefault="00796160" w:rsidP="00796160">
      <w:pPr>
        <w:ind w:left="680"/>
      </w:pPr>
      <w:r>
        <w:t>a) Ejecutar el algoritmo genético y esperar a que finalice.</w:t>
      </w:r>
    </w:p>
    <w:p w14:paraId="6B91B2C8" w14:textId="77777777" w:rsidR="00796160" w:rsidRDefault="00796160" w:rsidP="00796160">
      <w:pPr>
        <w:ind w:left="680"/>
      </w:pPr>
      <w:r>
        <w:t>b) Pulsar en el botón de descarga de una solución.</w:t>
      </w:r>
    </w:p>
    <w:p w14:paraId="4F848782" w14:textId="77777777" w:rsidR="00796160" w:rsidRDefault="00796160" w:rsidP="00796160">
      <w:pPr>
        <w:ind w:left="680"/>
      </w:pPr>
      <w:r>
        <w:t>c) Verificar que la aplicación convierte la solución a factible si es necesario.</w:t>
      </w:r>
    </w:p>
    <w:p w14:paraId="2A4F72F3" w14:textId="77777777" w:rsidR="00796160" w:rsidRDefault="00796160" w:rsidP="00796160">
      <w:pPr>
        <w:ind w:left="680"/>
      </w:pPr>
      <w:r>
        <w:t>d) Verificar que la solución se nombra correctamente.</w:t>
      </w:r>
    </w:p>
    <w:p w14:paraId="3712C3AB" w14:textId="67EB9029" w:rsidR="00796160" w:rsidRDefault="00796160" w:rsidP="00796160">
      <w:pPr>
        <w:ind w:left="680"/>
      </w:pPr>
      <w:r>
        <w:t>e) Verificar que los archivos solución no están vacíos.</w:t>
      </w:r>
    </w:p>
    <w:p w14:paraId="43BC9490" w14:textId="3EB0CFE7" w:rsidR="00796160" w:rsidRDefault="00796160" w:rsidP="00796160">
      <w:pPr>
        <w:ind w:left="680"/>
      </w:pPr>
      <w:r>
        <w:t>Resultado esperado: Los archivos de la solución seleccionada son enviados correctamente al usuario. Si es necesario convertir la solución a factible, la solución recalcula el fitness y se añade la flag “</w:t>
      </w:r>
      <w:proofErr w:type="spellStart"/>
      <w:r>
        <w:t>modified</w:t>
      </w:r>
      <w:proofErr w:type="spellEnd"/>
      <w:r>
        <w:t>” al nombre.</w:t>
      </w:r>
    </w:p>
    <w:p w14:paraId="17954F19" w14:textId="77777777" w:rsidR="00796160" w:rsidRPr="00796160" w:rsidRDefault="00796160" w:rsidP="00796160"/>
    <w:p w14:paraId="349C3D2B" w14:textId="1B2A455B" w:rsidR="00796160" w:rsidRPr="00796160" w:rsidRDefault="00796160" w:rsidP="00796160">
      <w:pPr>
        <w:pStyle w:val="Prrafodelista"/>
        <w:numPr>
          <w:ilvl w:val="0"/>
          <w:numId w:val="5"/>
        </w:numPr>
        <w:rPr>
          <w:b/>
          <w:bCs/>
        </w:rPr>
      </w:pPr>
      <w:r w:rsidRPr="00796160">
        <w:rPr>
          <w:b/>
          <w:bCs/>
        </w:rPr>
        <w:t>Descargar todas las soluciones</w:t>
      </w:r>
    </w:p>
    <w:p w14:paraId="7606866B" w14:textId="77777777" w:rsidR="00796160" w:rsidRDefault="00796160" w:rsidP="00C45795">
      <w:pPr>
        <w:ind w:left="680"/>
      </w:pPr>
      <w:r>
        <w:t>Descripción: Verificar que el usuario puede descargar todas las soluciones generadas por el algoritmo genético.</w:t>
      </w:r>
    </w:p>
    <w:p w14:paraId="3AC29CDB" w14:textId="77777777" w:rsidR="00796160" w:rsidRDefault="00796160" w:rsidP="00C45795">
      <w:pPr>
        <w:ind w:left="680"/>
      </w:pPr>
      <w:r>
        <w:t>Pasos:</w:t>
      </w:r>
    </w:p>
    <w:p w14:paraId="5708524D" w14:textId="77777777" w:rsidR="00796160" w:rsidRDefault="00796160" w:rsidP="00C45795">
      <w:pPr>
        <w:ind w:left="680"/>
      </w:pPr>
      <w:r>
        <w:lastRenderedPageBreak/>
        <w:t>a) Ejecutar el algoritmo genético y esperar a que finalice.</w:t>
      </w:r>
    </w:p>
    <w:p w14:paraId="754A3E85" w14:textId="77777777" w:rsidR="00796160" w:rsidRDefault="00796160" w:rsidP="00C45795">
      <w:pPr>
        <w:ind w:left="680"/>
      </w:pPr>
      <w:r>
        <w:t>b) Pulsar en el botón de descargar todas las soluciones.</w:t>
      </w:r>
    </w:p>
    <w:p w14:paraId="3C4D5965" w14:textId="77777777" w:rsidR="00796160" w:rsidRDefault="00796160" w:rsidP="00C45795">
      <w:pPr>
        <w:ind w:left="680"/>
      </w:pPr>
      <w:r>
        <w:t>c) Verificar que la aplicación convierte cada solución a factible si es necesario.</w:t>
      </w:r>
    </w:p>
    <w:p w14:paraId="7E6B52E0" w14:textId="77777777" w:rsidR="00796160" w:rsidRDefault="00796160" w:rsidP="00C45795">
      <w:pPr>
        <w:ind w:left="680"/>
      </w:pPr>
      <w:r>
        <w:t>d) Verificar que cada solución se nombra correctamente.</w:t>
      </w:r>
    </w:p>
    <w:p w14:paraId="76575DBF" w14:textId="77777777" w:rsidR="00796160" w:rsidRDefault="00796160" w:rsidP="00C45795">
      <w:pPr>
        <w:ind w:left="680"/>
      </w:pPr>
      <w:r>
        <w:t>e) Verificar que los archivos de cada solución se crean y guardan en una carpeta.</w:t>
      </w:r>
    </w:p>
    <w:p w14:paraId="10B46AB1" w14:textId="77777777" w:rsidR="00796160" w:rsidRDefault="00796160" w:rsidP="00C45795">
      <w:pPr>
        <w:ind w:left="680"/>
      </w:pPr>
      <w:r>
        <w:t>f) Repetir el proceso para todas las soluciones.</w:t>
      </w:r>
    </w:p>
    <w:p w14:paraId="746DB6FA" w14:textId="77777777" w:rsidR="00796160" w:rsidRDefault="00796160" w:rsidP="00C45795">
      <w:pPr>
        <w:ind w:left="680"/>
      </w:pPr>
      <w:r>
        <w:t>g) Verificar que todas las carpetas con las soluciones se comprimen y se envían correctamente al usuario.</w:t>
      </w:r>
    </w:p>
    <w:p w14:paraId="2E7D6E45" w14:textId="77777777" w:rsidR="00796160" w:rsidRDefault="00796160" w:rsidP="00C45795">
      <w:pPr>
        <w:ind w:left="680"/>
      </w:pPr>
      <w:r>
        <w:t>Resultado esperado: El conjunto de soluciones es enviado correctamente al usuario. Si es necesario convertir alguna solución a factible, se realiza sin superar el número de iteraciones permitido.</w:t>
      </w:r>
    </w:p>
    <w:p w14:paraId="2E9E46A7" w14:textId="4747AF62" w:rsidR="00122D6D" w:rsidRPr="004C6CB3" w:rsidRDefault="00122D6D" w:rsidP="00C45795">
      <w:r w:rsidRPr="004C6CB3">
        <w:br w:type="page"/>
      </w:r>
    </w:p>
    <w:p w14:paraId="16EDAAA5" w14:textId="3A0CDFB9" w:rsidR="00122D6D" w:rsidRPr="004C6CB3" w:rsidRDefault="00122D6D" w:rsidP="00122D6D">
      <w:pPr>
        <w:pStyle w:val="Ttulo1"/>
      </w:pPr>
      <w:bookmarkStart w:id="67" w:name="_Toc171403147"/>
      <w:r w:rsidRPr="004C6CB3">
        <w:lastRenderedPageBreak/>
        <w:t>Apéndice E. Documentación de usuario</w:t>
      </w:r>
      <w:bookmarkEnd w:id="67"/>
    </w:p>
    <w:p w14:paraId="03F1036B" w14:textId="77777777" w:rsidR="00E60D7A" w:rsidRPr="004C6CB3" w:rsidRDefault="00E60D7A" w:rsidP="00E60D7A"/>
    <w:p w14:paraId="448B9FA3" w14:textId="77777777" w:rsidR="00297232" w:rsidRPr="004C6CB3" w:rsidRDefault="00297232" w:rsidP="00297232">
      <w:pPr>
        <w:pStyle w:val="Ttulo2"/>
      </w:pPr>
      <w:bookmarkStart w:id="68" w:name="_Toc171403148"/>
      <w:r w:rsidRPr="004C6CB3">
        <w:t>E.1. Introducción</w:t>
      </w:r>
      <w:bookmarkEnd w:id="68"/>
    </w:p>
    <w:p w14:paraId="58604A49" w14:textId="05CFE528" w:rsidR="00297232" w:rsidRDefault="00C45795" w:rsidP="00297232">
      <w:r>
        <w:tab/>
      </w:r>
      <w:r w:rsidRPr="00C45795">
        <w:t>En este apéndice se proporciona toda la información necesaria para que los usuarios puedan instalar, configurar y utilizar la aplicación de manera efectiva. Se describirán los requisitos que los usuarios deben cumplir, los pasos para la instalación del software y un manual detallado del usuario que incluye instrucciones para la operación de la aplicación y la resolución de problemas comunes.</w:t>
      </w:r>
    </w:p>
    <w:p w14:paraId="05179EA4" w14:textId="182F215D" w:rsidR="00E05326" w:rsidRDefault="006D58E9" w:rsidP="00E05326">
      <w:pPr>
        <w:ind w:firstLine="340"/>
      </w:pPr>
      <w:r>
        <w:t xml:space="preserve">El despliegue de la aplicación tiene limitaciones técnicas y ninguna consulta a la web puede durar más de 30 segundos. </w:t>
      </w:r>
      <w:r w:rsidR="00E05326">
        <w:t>En ocasiones, al enviar una consulta, puede ocurrir un error interno del servidor (Internal Server Error) debido a cambios de hilo en el servidor. Esto puede resultar en una experiencia de usuario interrumpida. La solución a este problema es simplemente retroceder en el navegador y volver a intentar la consulta hasta que se procese correctamente. Si se muestra un error de Heroku, la solución es volver a introducir los datos de entrada.</w:t>
      </w:r>
    </w:p>
    <w:p w14:paraId="7BA3E19C" w14:textId="70751DAD" w:rsidR="00E05326" w:rsidRPr="004C6CB3" w:rsidRDefault="00E05326" w:rsidP="006D58E9">
      <w:pPr>
        <w:ind w:firstLine="340"/>
      </w:pPr>
      <w:r>
        <w:t>Debido a estas limitaciones, se proponen dos opciones: el acceso a la aplicación desde el despliegue en Heroku y el acceso desde una máquina virtual que actúe como servidor y permita conectarse a esta.</w:t>
      </w:r>
    </w:p>
    <w:p w14:paraId="3B7814BB" w14:textId="77777777" w:rsidR="00297232" w:rsidRPr="004C6CB3" w:rsidRDefault="00297232" w:rsidP="00297232">
      <w:pPr>
        <w:pStyle w:val="Ttulo2"/>
      </w:pPr>
      <w:bookmarkStart w:id="69" w:name="_Toc171403149"/>
      <w:r w:rsidRPr="004C6CB3">
        <w:t>E.2. Requisitos de usuarios</w:t>
      </w:r>
      <w:bookmarkEnd w:id="69"/>
    </w:p>
    <w:p w14:paraId="4C927973" w14:textId="06CC1E83" w:rsidR="002A5ABC" w:rsidRDefault="002A5ABC" w:rsidP="002A5ABC">
      <w:r>
        <w:t>Los requisitos mínimos de la aplicación web son los siguientes:</w:t>
      </w:r>
    </w:p>
    <w:p w14:paraId="2A4A1CE7" w14:textId="77777777" w:rsidR="002A5ABC" w:rsidRDefault="002A5ABC" w:rsidP="002A5ABC">
      <w:pPr>
        <w:pStyle w:val="Prrafodelista"/>
        <w:numPr>
          <w:ilvl w:val="0"/>
          <w:numId w:val="6"/>
        </w:numPr>
      </w:pPr>
      <w:r>
        <w:t>Conexión a internet.</w:t>
      </w:r>
    </w:p>
    <w:p w14:paraId="78438183" w14:textId="2CD2ECFA" w:rsidR="002A5ABC" w:rsidRDefault="002A5ABC" w:rsidP="002A5ABC">
      <w:pPr>
        <w:pStyle w:val="Prrafodelista"/>
        <w:numPr>
          <w:ilvl w:val="0"/>
          <w:numId w:val="6"/>
        </w:numPr>
      </w:pPr>
      <w:r>
        <w:t>Un navegador web actualizado (Chrome, Edge, Mozilla Firefox o Safari).</w:t>
      </w:r>
    </w:p>
    <w:p w14:paraId="2BFF8B33" w14:textId="22C5FCBA" w:rsidR="00297232" w:rsidRDefault="002A5ABC" w:rsidP="002A5ABC">
      <w:r>
        <w:t>Para la alternativa de utilizar la aplicación a través de una máquina virtual, se requiere además lo siguiente:</w:t>
      </w:r>
    </w:p>
    <w:p w14:paraId="7C30D49D" w14:textId="2746C5EC" w:rsidR="002A5ABC" w:rsidRDefault="002A5ABC" w:rsidP="002A5ABC">
      <w:pPr>
        <w:pStyle w:val="Prrafodelista"/>
        <w:numPr>
          <w:ilvl w:val="0"/>
          <w:numId w:val="7"/>
        </w:numPr>
      </w:pPr>
      <w:r>
        <w:t xml:space="preserve">VirtualBox instalado en el equipo. </w:t>
      </w:r>
      <w:r>
        <w:fldChar w:fldCharType="begin"/>
      </w:r>
      <w:r>
        <w:instrText xml:space="preserve"> ADDIN ZOTERO_ITEM CSL_CITATION {"citationID":"d0Iye9SL","properties":{"formattedCitation":"[6]","plainCitation":"[6]","noteIndex":0},"citationItems":[{"id":177,"uris":["http://zotero.org/users/local/eC8saxzw/items/3NPZEI49"],"itemData":{"id":177,"type":"webpage","title":"Downloads – Oracle VM VirtualBox","URL":"https://www.virtualbox.org/wiki/Downloads","accessed":{"date-parts":[["2024",7,8]]}}}],"schema":"https://github.com/citation-style-language/schema/raw/master/csl-citation.json"} </w:instrText>
      </w:r>
      <w:r>
        <w:fldChar w:fldCharType="separate"/>
      </w:r>
      <w:r w:rsidRPr="002A5ABC">
        <w:t>[6]</w:t>
      </w:r>
      <w:r>
        <w:fldChar w:fldCharType="end"/>
      </w:r>
      <w:r>
        <w:t xml:space="preserve"> Es posible que la máquina virtual funcione con otros servicios de virtualización, pero no se ha probado con ellos.</w:t>
      </w:r>
    </w:p>
    <w:p w14:paraId="0557006D" w14:textId="299F6B28" w:rsidR="002A5ABC" w:rsidRPr="004C6CB3" w:rsidRDefault="002A5ABC" w:rsidP="002A5ABC">
      <w:pPr>
        <w:pStyle w:val="Prrafodelista"/>
        <w:numPr>
          <w:ilvl w:val="0"/>
          <w:numId w:val="7"/>
        </w:numPr>
      </w:pPr>
      <w:r>
        <w:t>La imagen de la máquina virtual (.ova) proporcionada, que contiene la aplicación preconfigurada y lista para ejecutarse como servidor.</w:t>
      </w:r>
    </w:p>
    <w:p w14:paraId="08C02A4C" w14:textId="77777777" w:rsidR="00297232" w:rsidRPr="004C6CB3" w:rsidRDefault="00297232" w:rsidP="00297232">
      <w:pPr>
        <w:pStyle w:val="Ttulo2"/>
      </w:pPr>
      <w:bookmarkStart w:id="70" w:name="_Toc171403150"/>
      <w:r w:rsidRPr="004C6CB3">
        <w:t>E.3. Instalación</w:t>
      </w:r>
      <w:bookmarkEnd w:id="70"/>
    </w:p>
    <w:p w14:paraId="615F578D" w14:textId="55C8C967" w:rsidR="00297232" w:rsidRDefault="002A5ABC" w:rsidP="00297232">
      <w:r>
        <w:tab/>
      </w:r>
      <w:r w:rsidR="00CD379B">
        <w:t xml:space="preserve">Para acceder a la aplicación no es necesario instalar nada, simplemente visitar el siguiente enlace:  </w:t>
      </w:r>
      <w:hyperlink r:id="rId18" w:history="1">
        <w:r w:rsidR="00CD379B" w:rsidRPr="00AF21AF">
          <w:rPr>
            <w:rStyle w:val="Hipervnculo"/>
          </w:rPr>
          <w:t>https://sire-ddeac2c1782a.herokuapp.com/</w:t>
        </w:r>
      </w:hyperlink>
    </w:p>
    <w:p w14:paraId="10A47EDC" w14:textId="77777777" w:rsidR="00FF49A8" w:rsidRDefault="00E05326" w:rsidP="00297232">
      <w:r>
        <w:tab/>
      </w:r>
    </w:p>
    <w:p w14:paraId="458A3001" w14:textId="77777777" w:rsidR="00FF49A8" w:rsidRDefault="00FF49A8" w:rsidP="00297232"/>
    <w:p w14:paraId="4AF4159D" w14:textId="651CEC32" w:rsidR="00FF49A8" w:rsidRDefault="00FF49A8" w:rsidP="00FF49A8">
      <w:pPr>
        <w:pStyle w:val="Ttulo3"/>
      </w:pPr>
      <w:bookmarkStart w:id="71" w:name="_Toc171403151"/>
      <w:r>
        <w:lastRenderedPageBreak/>
        <w:t>Importar máquina virtual</w:t>
      </w:r>
      <w:bookmarkEnd w:id="71"/>
    </w:p>
    <w:p w14:paraId="0AE6D45A" w14:textId="5B52B654" w:rsidR="00081CA6" w:rsidRDefault="00E05326" w:rsidP="00FF49A8">
      <w:pPr>
        <w:ind w:firstLine="340"/>
      </w:pPr>
      <w:r>
        <w:t xml:space="preserve">Si se desea utilizar la funcionalidad completa de la aplicación, será necesario instalarla en local. Este proceso está explicado en detalle en el apartado </w:t>
      </w:r>
      <w:hyperlink w:anchor="_D.3._Manual_del" w:history="1">
        <w:r w:rsidRPr="00E05326">
          <w:rPr>
            <w:rStyle w:val="Hipervnculo"/>
          </w:rPr>
          <w:t>D.3, Manual del programador</w:t>
        </w:r>
      </w:hyperlink>
      <w:r>
        <w:t>. Alternativamente, se puede importar la máquina virtual en VirtualBox</w:t>
      </w:r>
      <w:r w:rsidR="00852EB5">
        <w:t xml:space="preserve"> con todo ya instalado para ejecutar la aplicación</w:t>
      </w:r>
      <w:r>
        <w:t>. Para hacer esto último, siga estos pasos:</w:t>
      </w:r>
    </w:p>
    <w:p w14:paraId="6B6A404E" w14:textId="0F30EF86" w:rsidR="00081CA6" w:rsidRPr="00081CA6" w:rsidRDefault="00081CA6" w:rsidP="00E05326">
      <w:pPr>
        <w:ind w:left="340"/>
        <w:rPr>
          <w:lang w:eastAsia="es-ES"/>
        </w:rPr>
      </w:pPr>
      <w:r>
        <w:rPr>
          <w:lang w:eastAsia="es-ES"/>
        </w:rPr>
        <w:t>I</w:t>
      </w:r>
      <w:r w:rsidRPr="00081CA6">
        <w:rPr>
          <w:lang w:eastAsia="es-ES"/>
        </w:rPr>
        <w:t>mportar la máquina virtual:</w:t>
      </w:r>
    </w:p>
    <w:p w14:paraId="6631F256" w14:textId="44A0FD85" w:rsidR="00081CA6" w:rsidRPr="00081CA6" w:rsidRDefault="00081CA6" w:rsidP="00E05326">
      <w:pPr>
        <w:ind w:left="680"/>
        <w:rPr>
          <w:lang w:eastAsia="es-ES"/>
        </w:rPr>
      </w:pPr>
      <w:r w:rsidRPr="00081CA6">
        <w:rPr>
          <w:lang w:eastAsia="es-ES"/>
        </w:rPr>
        <w:t>Abr</w:t>
      </w:r>
      <w:r w:rsidR="00E05326">
        <w:rPr>
          <w:lang w:eastAsia="es-ES"/>
        </w:rPr>
        <w:t>ir</w:t>
      </w:r>
      <w:r w:rsidRPr="00081CA6">
        <w:rPr>
          <w:lang w:eastAsia="es-ES"/>
        </w:rPr>
        <w:t xml:space="preserve"> VirtualBox.</w:t>
      </w:r>
    </w:p>
    <w:p w14:paraId="252AACC7" w14:textId="1965C085" w:rsidR="00081CA6" w:rsidRPr="00081CA6" w:rsidRDefault="00E05326" w:rsidP="00E05326">
      <w:pPr>
        <w:ind w:left="680"/>
        <w:rPr>
          <w:lang w:eastAsia="es-ES"/>
        </w:rPr>
      </w:pPr>
      <w:r>
        <w:rPr>
          <w:lang w:eastAsia="es-ES"/>
        </w:rPr>
        <w:t>Ir</w:t>
      </w:r>
      <w:r w:rsidR="00081CA6" w:rsidRPr="00081CA6">
        <w:rPr>
          <w:lang w:eastAsia="es-ES"/>
        </w:rPr>
        <w:t xml:space="preserve"> al menú Archivo y selecciona</w:t>
      </w:r>
      <w:r>
        <w:rPr>
          <w:lang w:eastAsia="es-ES"/>
        </w:rPr>
        <w:t>r</w:t>
      </w:r>
      <w:r w:rsidR="00081CA6" w:rsidRPr="00081CA6">
        <w:rPr>
          <w:lang w:eastAsia="es-ES"/>
        </w:rPr>
        <w:t xml:space="preserve"> </w:t>
      </w:r>
      <w:r>
        <w:rPr>
          <w:lang w:eastAsia="es-ES"/>
        </w:rPr>
        <w:t>“</w:t>
      </w:r>
      <w:r w:rsidR="00081CA6" w:rsidRPr="00081CA6">
        <w:rPr>
          <w:lang w:eastAsia="es-ES"/>
        </w:rPr>
        <w:t>Importar servicio virtualizado</w:t>
      </w:r>
      <w:r>
        <w:rPr>
          <w:lang w:eastAsia="es-ES"/>
        </w:rPr>
        <w:t>”</w:t>
      </w:r>
      <w:r w:rsidR="00081CA6" w:rsidRPr="00081CA6">
        <w:rPr>
          <w:lang w:eastAsia="es-ES"/>
        </w:rPr>
        <w:t>.</w:t>
      </w:r>
    </w:p>
    <w:p w14:paraId="71331878" w14:textId="15724586" w:rsidR="00081CA6" w:rsidRPr="00081CA6" w:rsidRDefault="00081CA6" w:rsidP="00E05326">
      <w:pPr>
        <w:ind w:left="680"/>
        <w:rPr>
          <w:lang w:eastAsia="es-ES"/>
        </w:rPr>
      </w:pPr>
      <w:r w:rsidRPr="00081CA6">
        <w:rPr>
          <w:lang w:eastAsia="es-ES"/>
        </w:rPr>
        <w:t>En la ventana de importación, navega</w:t>
      </w:r>
      <w:r w:rsidR="00E05326">
        <w:rPr>
          <w:lang w:eastAsia="es-ES"/>
        </w:rPr>
        <w:t>r</w:t>
      </w:r>
      <w:r w:rsidRPr="00081CA6">
        <w:rPr>
          <w:lang w:eastAsia="es-ES"/>
        </w:rPr>
        <w:t xml:space="preserve"> hasta el archivo de la imagen de la máquina virtual descargada y selecci</w:t>
      </w:r>
      <w:r w:rsidR="00E05326">
        <w:rPr>
          <w:lang w:eastAsia="es-ES"/>
        </w:rPr>
        <w:t>onarlo</w:t>
      </w:r>
      <w:r w:rsidRPr="00081CA6">
        <w:rPr>
          <w:lang w:eastAsia="es-ES"/>
        </w:rPr>
        <w:t>.</w:t>
      </w:r>
    </w:p>
    <w:p w14:paraId="503EAD0D" w14:textId="13A4D365" w:rsidR="00081CA6" w:rsidRPr="00081CA6" w:rsidRDefault="00081CA6" w:rsidP="00E05326">
      <w:pPr>
        <w:ind w:left="680"/>
        <w:rPr>
          <w:lang w:eastAsia="es-ES"/>
        </w:rPr>
      </w:pPr>
      <w:r w:rsidRPr="00081CA6">
        <w:rPr>
          <w:lang w:eastAsia="es-ES"/>
        </w:rPr>
        <w:t>S</w:t>
      </w:r>
      <w:r w:rsidR="00E05326">
        <w:rPr>
          <w:lang w:eastAsia="es-ES"/>
        </w:rPr>
        <w:t>eguir</w:t>
      </w:r>
      <w:r w:rsidRPr="00081CA6">
        <w:rPr>
          <w:lang w:eastAsia="es-ES"/>
        </w:rPr>
        <w:t xml:space="preserve"> las instrucciones en pantalla para completar la importación.</w:t>
      </w:r>
    </w:p>
    <w:p w14:paraId="43345A3D" w14:textId="77777777" w:rsidR="00081CA6" w:rsidRPr="00081CA6" w:rsidRDefault="00081CA6" w:rsidP="00E05326">
      <w:pPr>
        <w:ind w:left="340"/>
        <w:rPr>
          <w:lang w:eastAsia="es-ES"/>
        </w:rPr>
      </w:pPr>
      <w:r w:rsidRPr="00081CA6">
        <w:rPr>
          <w:lang w:eastAsia="es-ES"/>
        </w:rPr>
        <w:t>Ejecutar la máquina virtual:</w:t>
      </w:r>
    </w:p>
    <w:p w14:paraId="4A76A941" w14:textId="223E4074" w:rsidR="00081CA6" w:rsidRPr="00081CA6" w:rsidRDefault="00081CA6" w:rsidP="00E05326">
      <w:pPr>
        <w:ind w:left="680"/>
        <w:rPr>
          <w:lang w:eastAsia="es-ES"/>
        </w:rPr>
      </w:pPr>
      <w:r w:rsidRPr="00081CA6">
        <w:rPr>
          <w:lang w:eastAsia="es-ES"/>
        </w:rPr>
        <w:t>Una vez importada, selecciona</w:t>
      </w:r>
      <w:r w:rsidR="00E05326">
        <w:rPr>
          <w:lang w:eastAsia="es-ES"/>
        </w:rPr>
        <w:t>r</w:t>
      </w:r>
      <w:r w:rsidRPr="00081CA6">
        <w:rPr>
          <w:lang w:eastAsia="es-ES"/>
        </w:rPr>
        <w:t xml:space="preserve"> la máquina virtual en la lista de VirtualBox.</w:t>
      </w:r>
    </w:p>
    <w:p w14:paraId="45480D50" w14:textId="62779FE7" w:rsidR="00081CA6" w:rsidRPr="00081CA6" w:rsidRDefault="00081CA6" w:rsidP="00E05326">
      <w:pPr>
        <w:ind w:left="680"/>
        <w:rPr>
          <w:lang w:eastAsia="es-ES"/>
        </w:rPr>
      </w:pPr>
      <w:r w:rsidRPr="00081CA6">
        <w:rPr>
          <w:lang w:eastAsia="es-ES"/>
        </w:rPr>
        <w:t>Ha</w:t>
      </w:r>
      <w:r w:rsidR="00E05326">
        <w:rPr>
          <w:lang w:eastAsia="es-ES"/>
        </w:rPr>
        <w:t>cer</w:t>
      </w:r>
      <w:r w:rsidRPr="00081CA6">
        <w:rPr>
          <w:lang w:eastAsia="es-ES"/>
        </w:rPr>
        <w:t xml:space="preserve"> clic en el botón </w:t>
      </w:r>
      <w:r w:rsidRPr="00E05326">
        <w:t>Iniciar para</w:t>
      </w:r>
      <w:r w:rsidRPr="00081CA6">
        <w:rPr>
          <w:lang w:eastAsia="es-ES"/>
        </w:rPr>
        <w:t xml:space="preserve"> ejecutar la máquina virtual.</w:t>
      </w:r>
    </w:p>
    <w:p w14:paraId="7B4C5B1A" w14:textId="2C13F692" w:rsidR="00081CA6" w:rsidRDefault="00FF49A8" w:rsidP="00FF49A8">
      <w:pPr>
        <w:pStyle w:val="Ttulo3"/>
      </w:pPr>
      <w:bookmarkStart w:id="72" w:name="_Toc171403152"/>
      <w:r>
        <w:t>Ejecutar aplicación</w:t>
      </w:r>
      <w:bookmarkEnd w:id="72"/>
    </w:p>
    <w:p w14:paraId="6405C6B9" w14:textId="1DF0DA83" w:rsidR="00FF49A8" w:rsidRDefault="00FF49A8" w:rsidP="00FF49A8">
      <w:r>
        <w:softHyphen/>
      </w:r>
      <w:r>
        <w:tab/>
        <w:t>Una vez se haya iniciado la máquina virtual, hacer clic derecho en el escritorio y abrir en una terminal</w:t>
      </w:r>
      <w:r w:rsidR="00CC3E8F">
        <w:t xml:space="preserve"> y escribir:</w:t>
      </w:r>
    </w:p>
    <w:p w14:paraId="3EA9C41F" w14:textId="6318B204" w:rsidR="00CC3E8F" w:rsidRDefault="00CC3E8F" w:rsidP="006A5814">
      <w:pPr>
        <w:pStyle w:val="Cdigo"/>
        <w:ind w:firstLine="340"/>
      </w:pPr>
      <w:r>
        <w:t>./run.sh</w:t>
      </w:r>
    </w:p>
    <w:p w14:paraId="47F6FF9B" w14:textId="57AB9D48" w:rsidR="00CC3E8F" w:rsidRDefault="006A5814" w:rsidP="006A5814">
      <w:pPr>
        <w:ind w:firstLine="340"/>
      </w:pPr>
      <w:r>
        <w:t>Esto ejecutará la imagen de Docker. Si se abre el navegador en la dirección 0.0.0.0:5000, se podrá acceder a la aplicación.</w:t>
      </w:r>
      <w:r w:rsidR="00CC3E8F">
        <w:t xml:space="preserve"> </w:t>
      </w:r>
    </w:p>
    <w:p w14:paraId="59559C72" w14:textId="1B4FEB62" w:rsidR="00FF49A8" w:rsidRDefault="00FF49A8" w:rsidP="006A5814">
      <w:pPr>
        <w:pStyle w:val="Ttulo3"/>
      </w:pPr>
      <w:bookmarkStart w:id="73" w:name="_Toc171403153"/>
      <w:r>
        <w:t>Reenvío de puertos</w:t>
      </w:r>
      <w:bookmarkEnd w:id="73"/>
    </w:p>
    <w:p w14:paraId="445F9FE6" w14:textId="025E9CCC" w:rsidR="00FF49A8" w:rsidRDefault="006A5814" w:rsidP="006A5814">
      <w:r>
        <w:tab/>
      </w:r>
      <w:r w:rsidR="006E3BD6">
        <w:t>Para acceder a la aplicación desde el sistema anfitrión, es necesario conocer la IP asignada a la máquina virtual.</w:t>
      </w:r>
    </w:p>
    <w:p w14:paraId="256D5EA5" w14:textId="440D5E03" w:rsidR="00FF49A8" w:rsidRDefault="00FF49A8" w:rsidP="006A5814">
      <w:pPr>
        <w:ind w:firstLine="340"/>
      </w:pPr>
      <w:r>
        <w:t>Desde el centro de redes y recursos compartidos del panel de control de Windows, dentro de “Cambiar configuración del adaptador”, podemos ver qué adaptador está asignado a la máquina virtual y así comprobar su dirección ip.</w:t>
      </w:r>
    </w:p>
    <w:p w14:paraId="5845C7A3" w14:textId="12E481FD" w:rsidR="00FF49A8" w:rsidRDefault="00FF49A8" w:rsidP="00FF49A8">
      <w:r>
        <w:t>Después debemos establecer una regla de reenvío de puertos para permitir la conexión desde fuera de la máquina virtual</w:t>
      </w:r>
      <w:r w:rsidR="006A5814">
        <w:t>. El</w:t>
      </w:r>
      <w:r>
        <w:t xml:space="preserve"> puerto invitado </w:t>
      </w:r>
      <w:r w:rsidR="006A5814">
        <w:t>debe ser</w:t>
      </w:r>
      <w:r>
        <w:t xml:space="preserve"> el mismo que abre la aplicación (puerto 5000).</w:t>
      </w:r>
      <w:r w:rsidR="006E3BD6">
        <w:t xml:space="preserve"> Si no existe, hay que agregar una nueva regla, configurando el puerto anfitrión a 5000 y el puerto invitado a 5000.</w:t>
      </w:r>
    </w:p>
    <w:p w14:paraId="0808AAC9" w14:textId="53593AC5" w:rsidR="00FF49A8" w:rsidRDefault="00FF49A8" w:rsidP="00FF49A8"/>
    <w:p w14:paraId="4D68C2DF" w14:textId="647A5033" w:rsidR="00FF49A8" w:rsidRDefault="006E3BD6" w:rsidP="006E3BD6">
      <w:pPr>
        <w:ind w:firstLine="340"/>
      </w:pPr>
      <w:r>
        <w:lastRenderedPageBreak/>
        <w:t>Ahora es posible conectarse a la aplicación desde el navegador del sistema anfitrión utilizando la IP de la máquina virtual seguida de :5000. Por ejemplo:</w:t>
      </w:r>
    </w:p>
    <w:p w14:paraId="3879E13E" w14:textId="298FB4D1" w:rsidR="00FF49A8" w:rsidRPr="004C6CB3" w:rsidRDefault="006E3BD6" w:rsidP="00297232">
      <w:r>
        <w:tab/>
        <w:t>http:</w:t>
      </w:r>
      <w:r>
        <w:rPr>
          <w:rStyle w:val="hljs-comment"/>
        </w:rPr>
        <w:t>//&lt;IP-de-la-máquina-virtual&gt;:5000</w:t>
      </w:r>
    </w:p>
    <w:p w14:paraId="4F234959" w14:textId="77777777" w:rsidR="00297232" w:rsidRPr="004C6CB3" w:rsidRDefault="00297232" w:rsidP="00297232">
      <w:pPr>
        <w:pStyle w:val="Ttulo2"/>
      </w:pPr>
      <w:bookmarkStart w:id="74" w:name="_Toc171403154"/>
      <w:r w:rsidRPr="004C6CB3">
        <w:t>E.4. Manual del usuario</w:t>
      </w:r>
      <w:bookmarkEnd w:id="74"/>
    </w:p>
    <w:p w14:paraId="45059FD3" w14:textId="19278A34" w:rsidR="00297232" w:rsidRPr="004C6CB3" w:rsidRDefault="006E3BD6" w:rsidP="00297232">
      <w:r>
        <w:tab/>
      </w:r>
      <w:r w:rsidR="00785844">
        <w:t>En este apartado se explicarán las pantallas clave para la ejecución de la funcionalidad añadida en esta iteración del proyecto.</w:t>
      </w:r>
      <w:r w:rsidR="004312D9">
        <w:t xml:space="preserve"> Algunas imágenes han sido reutilizadas del anterior proyecto </w:t>
      </w:r>
      <w:r w:rsidR="004312D9">
        <w:fldChar w:fldCharType="begin"/>
      </w:r>
      <w:r w:rsidR="004312D9">
        <w:instrText xml:space="preserve"> ADDIN ZOTERO_ITEM CSL_CITATION {"citationID":"WErBy5Rk","properties":{"formattedCitation":"[7]","plainCitation":"[7]","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rsidR="004312D9">
        <w:fldChar w:fldCharType="separate"/>
      </w:r>
      <w:r w:rsidR="004312D9" w:rsidRPr="004312D9">
        <w:t>[7]</w:t>
      </w:r>
      <w:r w:rsidR="004312D9">
        <w:fldChar w:fldCharType="end"/>
      </w:r>
      <w:r w:rsidR="004312D9">
        <w:t xml:space="preserve"> debido a que dichas pantallas no han cambiado y soy esenciales para explicar el funcionamiento de la aplicación.</w:t>
      </w:r>
    </w:p>
    <w:p w14:paraId="0DC45DDF" w14:textId="550ED62C" w:rsidR="00297232" w:rsidRDefault="004312D9" w:rsidP="00297232">
      <w:r>
        <w:tab/>
        <w:t>A continuación se mostrarán las pantallas principales y sus funcionalidades:</w:t>
      </w:r>
    </w:p>
    <w:p w14:paraId="3DF95D0B" w14:textId="6CB343C2" w:rsidR="004312D9" w:rsidRPr="00793CC2" w:rsidRDefault="00793CC2" w:rsidP="00793CC2">
      <w:pPr>
        <w:ind w:firstLine="340"/>
        <w:rPr>
          <w:b/>
          <w:bCs/>
        </w:rPr>
      </w:pPr>
      <w:r w:rsidRPr="00793CC2">
        <w:rPr>
          <w:b/>
          <w:bCs/>
        </w:rPr>
        <w:t>Inicio</w:t>
      </w:r>
    </w:p>
    <w:p w14:paraId="3CD7BEBE" w14:textId="2F0F1277" w:rsidR="004312D9" w:rsidRDefault="00793CC2" w:rsidP="0062558E">
      <w:pPr>
        <w:ind w:left="680"/>
      </w:pPr>
      <w:r>
        <w:rPr>
          <w:noProof/>
        </w:rPr>
        <mc:AlternateContent>
          <mc:Choice Requires="wps">
            <w:drawing>
              <wp:anchor distT="0" distB="0" distL="114300" distR="114300" simplePos="0" relativeHeight="251672576" behindDoc="0" locked="0" layoutInCell="1" allowOverlap="1" wp14:anchorId="6C73B1A8" wp14:editId="16921C6D">
                <wp:simplePos x="0" y="0"/>
                <wp:positionH relativeFrom="column">
                  <wp:posOffset>0</wp:posOffset>
                </wp:positionH>
                <wp:positionV relativeFrom="paragraph">
                  <wp:posOffset>3519170</wp:posOffset>
                </wp:positionV>
                <wp:extent cx="5393690" cy="635"/>
                <wp:effectExtent l="0" t="0" r="0" b="0"/>
                <wp:wrapTopAndBottom/>
                <wp:docPr id="810992494" name="Cuadro de texto 1"/>
                <wp:cNvGraphicFramePr/>
                <a:graphic xmlns:a="http://schemas.openxmlformats.org/drawingml/2006/main">
                  <a:graphicData uri="http://schemas.microsoft.com/office/word/2010/wordprocessingShape">
                    <wps:wsp>
                      <wps:cNvSpPr txBox="1"/>
                      <wps:spPr>
                        <a:xfrm>
                          <a:off x="0" y="0"/>
                          <a:ext cx="5393690" cy="635"/>
                        </a:xfrm>
                        <a:prstGeom prst="rect">
                          <a:avLst/>
                        </a:prstGeom>
                        <a:solidFill>
                          <a:prstClr val="white"/>
                        </a:solidFill>
                        <a:ln>
                          <a:noFill/>
                        </a:ln>
                      </wps:spPr>
                      <wps:txbx>
                        <w:txbxContent>
                          <w:p w14:paraId="2BBEDFC0" w14:textId="7969D54F" w:rsidR="00793CC2" w:rsidRPr="00A71C22" w:rsidRDefault="00793CC2" w:rsidP="00793CC2">
                            <w:pPr>
                              <w:pStyle w:val="Descripcin"/>
                              <w:rPr>
                                <w:noProof/>
                                <w:szCs w:val="22"/>
                              </w:rPr>
                            </w:pPr>
                            <w:bookmarkStart w:id="75" w:name="_Toc171402933"/>
                            <w:r>
                              <w:t xml:space="preserve">Ilustración </w:t>
                            </w:r>
                            <w:r>
                              <w:fldChar w:fldCharType="begin"/>
                            </w:r>
                            <w:r>
                              <w:instrText xml:space="preserve"> SEQ Ilustración \* ARABIC </w:instrText>
                            </w:r>
                            <w:r>
                              <w:fldChar w:fldCharType="separate"/>
                            </w:r>
                            <w:r w:rsidR="00D67234">
                              <w:rPr>
                                <w:noProof/>
                              </w:rPr>
                              <w:t>3</w:t>
                            </w:r>
                            <w:r>
                              <w:fldChar w:fldCharType="end"/>
                            </w:r>
                            <w:r>
                              <w:t xml:space="preserve"> [7]: pantalla de </w:t>
                            </w:r>
                            <w:r w:rsidR="008E314F">
                              <w:t>I</w:t>
                            </w:r>
                            <w:r>
                              <w:t>nicio</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73B1A8" id="_x0000_s1030" type="#_x0000_t202" style="position:absolute;left:0;text-align:left;margin-left:0;margin-top:277.1pt;width:424.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MkGgIAAD8EAAAOAAAAZHJzL2Uyb0RvYy54bWysU8Fu2zAMvQ/YPwi6L06aNV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p3fT2R2FJMVm0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" stroked="f">
                <v:textbox style="mso-fit-shape-to-text:t" inset="0,0,0,0">
                  <w:txbxContent>
                    <w:p w14:paraId="2BBEDFC0" w14:textId="7969D54F" w:rsidR="00793CC2" w:rsidRPr="00A71C22" w:rsidRDefault="00793CC2" w:rsidP="00793CC2">
                      <w:pPr>
                        <w:pStyle w:val="Descripcin"/>
                        <w:rPr>
                          <w:noProof/>
                          <w:szCs w:val="22"/>
                        </w:rPr>
                      </w:pPr>
                      <w:bookmarkStart w:id="76" w:name="_Toc171402933"/>
                      <w:r>
                        <w:t xml:space="preserve">Ilustración </w:t>
                      </w:r>
                      <w:r>
                        <w:fldChar w:fldCharType="begin"/>
                      </w:r>
                      <w:r>
                        <w:instrText xml:space="preserve"> SEQ Ilustración \* ARABIC </w:instrText>
                      </w:r>
                      <w:r>
                        <w:fldChar w:fldCharType="separate"/>
                      </w:r>
                      <w:r w:rsidR="00D67234">
                        <w:rPr>
                          <w:noProof/>
                        </w:rPr>
                        <w:t>3</w:t>
                      </w:r>
                      <w:r>
                        <w:fldChar w:fldCharType="end"/>
                      </w:r>
                      <w:r>
                        <w:t xml:space="preserve"> [7]: pantalla de </w:t>
                      </w:r>
                      <w:r w:rsidR="008E314F">
                        <w:t>I</w:t>
                      </w:r>
                      <w:r>
                        <w:t>nicio</w:t>
                      </w:r>
                      <w:bookmarkEnd w:id="76"/>
                    </w:p>
                  </w:txbxContent>
                </v:textbox>
                <w10:wrap type="topAndBottom"/>
              </v:shape>
            </w:pict>
          </mc:Fallback>
        </mc:AlternateContent>
      </w:r>
      <w:r>
        <w:rPr>
          <w:noProof/>
        </w:rPr>
        <w:drawing>
          <wp:anchor distT="0" distB="0" distL="114300" distR="114300" simplePos="0" relativeHeight="251670528" behindDoc="0" locked="0" layoutInCell="1" allowOverlap="1" wp14:anchorId="18C6FFE4" wp14:editId="305B033B">
            <wp:simplePos x="0" y="0"/>
            <wp:positionH relativeFrom="column">
              <wp:posOffset>0</wp:posOffset>
            </wp:positionH>
            <wp:positionV relativeFrom="paragraph">
              <wp:posOffset>0</wp:posOffset>
            </wp:positionV>
            <wp:extent cx="5393690" cy="3462020"/>
            <wp:effectExtent l="0" t="0" r="0" b="5080"/>
            <wp:wrapTopAndBottom/>
            <wp:docPr id="201518187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3690" cy="3462020"/>
                    </a:xfrm>
                    <a:prstGeom prst="rect">
                      <a:avLst/>
                    </a:prstGeom>
                    <a:noFill/>
                    <a:ln>
                      <a:noFill/>
                    </a:ln>
                  </pic:spPr>
                </pic:pic>
              </a:graphicData>
            </a:graphic>
            <wp14:sizeRelH relativeFrom="page">
              <wp14:pctWidth>0</wp14:pctWidth>
            </wp14:sizeRelH>
            <wp14:sizeRelV relativeFrom="page">
              <wp14:pctHeight>0</wp14:pctHeight>
            </wp14:sizeRelV>
          </wp:anchor>
        </w:drawing>
      </w:r>
      <w:r w:rsidR="0062558E">
        <w:t xml:space="preserve">Esta pantalla muestra el logo de la aplicación. En la parte superior, se encuentra la barra de navegación, que contiene un menú desplegable a la derecha del todo. En dicho menú, podemos dirigirnos a la pantalla de Inicio, al repositorio del proyecto, a la pantalla de Acerca de, a la wiki y a la pantalla Login. Para poder ejecutar el </w:t>
      </w:r>
      <w:r w:rsidR="008E314F">
        <w:t>algoritmo genético, deberemos ir a la pantalla de Login.</w:t>
      </w:r>
    </w:p>
    <w:p w14:paraId="7FB3AE3B" w14:textId="77777777" w:rsidR="008E314F" w:rsidRDefault="008E314F" w:rsidP="0062558E">
      <w:pPr>
        <w:ind w:left="680"/>
      </w:pPr>
    </w:p>
    <w:p w14:paraId="6DB5F5E4" w14:textId="77777777" w:rsidR="008E314F" w:rsidRDefault="008E314F" w:rsidP="0062558E">
      <w:pPr>
        <w:ind w:left="680"/>
      </w:pPr>
    </w:p>
    <w:p w14:paraId="3D294512" w14:textId="77777777" w:rsidR="008E314F" w:rsidRDefault="008E314F" w:rsidP="0062558E">
      <w:pPr>
        <w:ind w:left="680"/>
      </w:pPr>
    </w:p>
    <w:p w14:paraId="343B026F" w14:textId="371CAAE7" w:rsidR="008E314F" w:rsidRPr="008E314F" w:rsidRDefault="008E314F" w:rsidP="008E314F">
      <w:pPr>
        <w:rPr>
          <w:b/>
          <w:bCs/>
        </w:rPr>
      </w:pPr>
      <w:r>
        <w:rPr>
          <w:noProof/>
        </w:rPr>
        <w:lastRenderedPageBreak/>
        <w:drawing>
          <wp:anchor distT="0" distB="0" distL="114300" distR="114300" simplePos="0" relativeHeight="251673600" behindDoc="0" locked="0" layoutInCell="1" allowOverlap="1" wp14:anchorId="0399C102" wp14:editId="5B0C831E">
            <wp:simplePos x="0" y="0"/>
            <wp:positionH relativeFrom="margin">
              <wp:align>right</wp:align>
            </wp:positionH>
            <wp:positionV relativeFrom="paragraph">
              <wp:posOffset>273050</wp:posOffset>
            </wp:positionV>
            <wp:extent cx="5394960" cy="4080510"/>
            <wp:effectExtent l="0" t="0" r="0" b="0"/>
            <wp:wrapTopAndBottom/>
            <wp:docPr id="113649685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40805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5648" behindDoc="0" locked="0" layoutInCell="1" allowOverlap="1" wp14:anchorId="4D7E3266" wp14:editId="6A1D8DCC">
                <wp:simplePos x="0" y="0"/>
                <wp:positionH relativeFrom="column">
                  <wp:posOffset>0</wp:posOffset>
                </wp:positionH>
                <wp:positionV relativeFrom="paragraph">
                  <wp:posOffset>4137660</wp:posOffset>
                </wp:positionV>
                <wp:extent cx="5394960" cy="635"/>
                <wp:effectExtent l="0" t="0" r="0" b="0"/>
                <wp:wrapTopAndBottom/>
                <wp:docPr id="113128645"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557A5616" w14:textId="7D9684AF" w:rsidR="008E314F" w:rsidRPr="008C4F32" w:rsidRDefault="008E314F" w:rsidP="008E314F">
                            <w:pPr>
                              <w:pStyle w:val="Descripcin"/>
                              <w:rPr>
                                <w:noProof/>
                                <w:szCs w:val="22"/>
                              </w:rPr>
                            </w:pPr>
                            <w:bookmarkStart w:id="77" w:name="_Toc171402934"/>
                            <w:r>
                              <w:t xml:space="preserve">Ilustración </w:t>
                            </w:r>
                            <w:r>
                              <w:fldChar w:fldCharType="begin"/>
                            </w:r>
                            <w:r>
                              <w:instrText xml:space="preserve"> SEQ Ilustración \* ARABIC </w:instrText>
                            </w:r>
                            <w:r>
                              <w:fldChar w:fldCharType="separate"/>
                            </w:r>
                            <w:r w:rsidR="00D67234">
                              <w:rPr>
                                <w:noProof/>
                              </w:rPr>
                              <w:t>4</w:t>
                            </w:r>
                            <w:r>
                              <w:fldChar w:fldCharType="end"/>
                            </w:r>
                            <w:r>
                              <w:t xml:space="preserve"> [7]: pantalla de Logi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E3266" id="_x0000_s1031" type="#_x0000_t202" style="position:absolute;left:0;text-align:left;margin-left:0;margin-top:325.8pt;width:424.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hj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317cfb+fkkuSbX9/E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" stroked="f">
                <v:textbox style="mso-fit-shape-to-text:t" inset="0,0,0,0">
                  <w:txbxContent>
                    <w:p w14:paraId="557A5616" w14:textId="7D9684AF" w:rsidR="008E314F" w:rsidRPr="008C4F32" w:rsidRDefault="008E314F" w:rsidP="008E314F">
                      <w:pPr>
                        <w:pStyle w:val="Descripcin"/>
                        <w:rPr>
                          <w:noProof/>
                          <w:szCs w:val="22"/>
                        </w:rPr>
                      </w:pPr>
                      <w:bookmarkStart w:id="78" w:name="_Toc171402934"/>
                      <w:r>
                        <w:t xml:space="preserve">Ilustración </w:t>
                      </w:r>
                      <w:r>
                        <w:fldChar w:fldCharType="begin"/>
                      </w:r>
                      <w:r>
                        <w:instrText xml:space="preserve"> SEQ Ilustración \* ARABIC </w:instrText>
                      </w:r>
                      <w:r>
                        <w:fldChar w:fldCharType="separate"/>
                      </w:r>
                      <w:r w:rsidR="00D67234">
                        <w:rPr>
                          <w:noProof/>
                        </w:rPr>
                        <w:t>4</w:t>
                      </w:r>
                      <w:r>
                        <w:fldChar w:fldCharType="end"/>
                      </w:r>
                      <w:r>
                        <w:t xml:space="preserve"> [7]: pantalla de Login</w:t>
                      </w:r>
                      <w:bookmarkEnd w:id="78"/>
                    </w:p>
                  </w:txbxContent>
                </v:textbox>
                <w10:wrap type="topAndBottom"/>
              </v:shape>
            </w:pict>
          </mc:Fallback>
        </mc:AlternateContent>
      </w:r>
      <w:r>
        <w:tab/>
      </w:r>
      <w:r w:rsidRPr="008E314F">
        <w:rPr>
          <w:b/>
          <w:bCs/>
        </w:rPr>
        <w:t>Login</w:t>
      </w:r>
    </w:p>
    <w:p w14:paraId="6F220B6C" w14:textId="76FA41F7" w:rsidR="005F4545" w:rsidRDefault="008E314F" w:rsidP="005F4545">
      <w:pPr>
        <w:ind w:left="680"/>
      </w:pPr>
      <w:r>
        <w:t>En esta pantalla se puede iniciar una sesión de usuario introduciendo el correo electrónico de este y la contraseña que se utilizó al registrarse. Una vez se inicie una sesión se redirigirá a la pantalla de inicio de sesión. Si no se ha registrado ningún usuario, se deberá ir a la pantalla de Registro pinchando en la pestaña “Registro” que aparece arriba del campo “Email”.</w:t>
      </w:r>
    </w:p>
    <w:p w14:paraId="3FED7686" w14:textId="5412052A" w:rsidR="008E314F" w:rsidRDefault="008E314F" w:rsidP="00297232">
      <w:pPr>
        <w:rPr>
          <w:b/>
          <w:bCs/>
        </w:rPr>
      </w:pPr>
      <w:r>
        <w:tab/>
      </w:r>
      <w:r w:rsidRPr="008E314F">
        <w:rPr>
          <w:b/>
          <w:bCs/>
        </w:rPr>
        <w:t>Registro</w:t>
      </w:r>
    </w:p>
    <w:p w14:paraId="14B21DB7" w14:textId="6D7194EA" w:rsidR="005F4545" w:rsidRDefault="005F4545" w:rsidP="005F4545">
      <w:pPr>
        <w:pStyle w:val="Prrafodelista"/>
      </w:pPr>
      <w:r w:rsidRPr="005F4545">
        <w:t>En est</w:t>
      </w:r>
      <w:r>
        <w:t>a pantalla hay 5 campos para completar la acción de registrar un usuario:</w:t>
      </w:r>
    </w:p>
    <w:p w14:paraId="5303A478" w14:textId="17F43283" w:rsidR="005F4545" w:rsidRDefault="005F4545" w:rsidP="005F4545">
      <w:pPr>
        <w:pStyle w:val="Prrafodelista"/>
        <w:numPr>
          <w:ilvl w:val="0"/>
          <w:numId w:val="10"/>
        </w:numPr>
        <w:ind w:left="1040"/>
      </w:pPr>
      <w:r w:rsidRPr="005F4545">
        <w:t>Nombre</w:t>
      </w:r>
      <w:r>
        <w:t>. Introducir el nombre del usuario. Obligatorio.</w:t>
      </w:r>
    </w:p>
    <w:p w14:paraId="19D170B0" w14:textId="1FFC3A4F" w:rsidR="005F4545" w:rsidRDefault="005F4545" w:rsidP="005F4545">
      <w:pPr>
        <w:pStyle w:val="Prrafodelista"/>
        <w:numPr>
          <w:ilvl w:val="0"/>
          <w:numId w:val="10"/>
        </w:numPr>
        <w:ind w:left="1040"/>
      </w:pPr>
      <w:r>
        <w:t xml:space="preserve">Apellido. Introducir el apellido del usuario. </w:t>
      </w:r>
      <w:r w:rsidR="009E6B71">
        <w:t>O</w:t>
      </w:r>
      <w:r>
        <w:t>bligatorio.</w:t>
      </w:r>
    </w:p>
    <w:p w14:paraId="3950160B" w14:textId="446B079D" w:rsidR="005F4545" w:rsidRDefault="005F4545" w:rsidP="009E6B71">
      <w:pPr>
        <w:pStyle w:val="Prrafodelista"/>
        <w:numPr>
          <w:ilvl w:val="0"/>
          <w:numId w:val="10"/>
        </w:numPr>
        <w:ind w:left="1040"/>
      </w:pPr>
      <w:r>
        <w:t xml:space="preserve">Email. Introducir un email válido del usuario. Debe </w:t>
      </w:r>
      <w:r w:rsidR="009E6B71">
        <w:t>tener la forma [a-zA-Z0-9._%+-]+@[a-zA-Z0-9.-]+</w:t>
      </w:r>
      <w:r>
        <w:t xml:space="preserve">. </w:t>
      </w:r>
      <w:r w:rsidR="009E6B71">
        <w:t>O</w:t>
      </w:r>
      <w:r>
        <w:t>bligatorio.</w:t>
      </w:r>
    </w:p>
    <w:p w14:paraId="506A7E49" w14:textId="24741C2B" w:rsidR="005F4545" w:rsidRDefault="005F4545" w:rsidP="005F4545">
      <w:pPr>
        <w:pStyle w:val="Prrafodelista"/>
        <w:numPr>
          <w:ilvl w:val="0"/>
          <w:numId w:val="10"/>
        </w:numPr>
        <w:ind w:left="1040"/>
      </w:pPr>
      <w:r>
        <w:t xml:space="preserve">Colegio. Introducir colegio del usuario. </w:t>
      </w:r>
      <w:r w:rsidR="009E6B71">
        <w:t>O</w:t>
      </w:r>
      <w:r>
        <w:t>pcional.</w:t>
      </w:r>
    </w:p>
    <w:p w14:paraId="3384C43E" w14:textId="7AB229D8" w:rsidR="005F4545" w:rsidRPr="005F4545" w:rsidRDefault="005F4545" w:rsidP="005F4545">
      <w:pPr>
        <w:pStyle w:val="Prrafodelista"/>
        <w:numPr>
          <w:ilvl w:val="0"/>
          <w:numId w:val="10"/>
        </w:numPr>
        <w:ind w:left="1040"/>
      </w:pPr>
      <w:r>
        <w:t xml:space="preserve">Contraseña. Introducir la contraseña que desea el usuario. </w:t>
      </w:r>
      <w:r w:rsidR="009E6B71">
        <w:t>O</w:t>
      </w:r>
      <w:r>
        <w:t>bligatorio.</w:t>
      </w:r>
    </w:p>
    <w:p w14:paraId="31D3B655" w14:textId="1E675508" w:rsidR="009E6B71" w:rsidRDefault="009E6B71" w:rsidP="009E6B71">
      <w:pPr>
        <w:ind w:left="680"/>
      </w:pPr>
      <w:r>
        <w:t>Después de rellenar los campos correctamente, pulsando la tecla Enter o el botón “Registrar” se registrará el usuario y se redirigirá a la pantalla de Login.</w:t>
      </w:r>
    </w:p>
    <w:p w14:paraId="72113966" w14:textId="77777777" w:rsidR="009E6B71" w:rsidRDefault="009E6B71" w:rsidP="00297232"/>
    <w:p w14:paraId="7278169F" w14:textId="77777777" w:rsidR="009E6B71" w:rsidRDefault="009E6B71" w:rsidP="00297232"/>
    <w:p w14:paraId="5EA002C1" w14:textId="1D3D6BA0" w:rsidR="009E6B71" w:rsidRPr="009E6B71" w:rsidRDefault="009E6B71" w:rsidP="00297232">
      <w:pPr>
        <w:rPr>
          <w:b/>
          <w:bCs/>
        </w:rPr>
      </w:pPr>
      <w:r>
        <w:rPr>
          <w:noProof/>
        </w:rPr>
        <w:lastRenderedPageBreak/>
        <mc:AlternateContent>
          <mc:Choice Requires="wps">
            <w:drawing>
              <wp:anchor distT="0" distB="0" distL="114300" distR="114300" simplePos="0" relativeHeight="251678720" behindDoc="0" locked="0" layoutInCell="1" allowOverlap="1" wp14:anchorId="01CCA654" wp14:editId="13780391">
                <wp:simplePos x="0" y="0"/>
                <wp:positionH relativeFrom="column">
                  <wp:posOffset>0</wp:posOffset>
                </wp:positionH>
                <wp:positionV relativeFrom="paragraph">
                  <wp:posOffset>4207510</wp:posOffset>
                </wp:positionV>
                <wp:extent cx="5398770" cy="635"/>
                <wp:effectExtent l="0" t="0" r="0" b="0"/>
                <wp:wrapTopAndBottom/>
                <wp:docPr id="1605468418" name="Cuadro de texto 1"/>
                <wp:cNvGraphicFramePr/>
                <a:graphic xmlns:a="http://schemas.openxmlformats.org/drawingml/2006/main">
                  <a:graphicData uri="http://schemas.microsoft.com/office/word/2010/wordprocessingShape">
                    <wps:wsp>
                      <wps:cNvSpPr txBox="1"/>
                      <wps:spPr>
                        <a:xfrm>
                          <a:off x="0" y="0"/>
                          <a:ext cx="5398770" cy="635"/>
                        </a:xfrm>
                        <a:prstGeom prst="rect">
                          <a:avLst/>
                        </a:prstGeom>
                        <a:solidFill>
                          <a:prstClr val="white"/>
                        </a:solidFill>
                        <a:ln>
                          <a:noFill/>
                        </a:ln>
                      </wps:spPr>
                      <wps:txbx>
                        <w:txbxContent>
                          <w:p w14:paraId="773C4025" w14:textId="44C4BBDA" w:rsidR="009E6B71" w:rsidRPr="00995ABF" w:rsidRDefault="009E6B71" w:rsidP="009E6B71">
                            <w:pPr>
                              <w:pStyle w:val="Descripcin"/>
                              <w:rPr>
                                <w:noProof/>
                                <w:szCs w:val="22"/>
                              </w:rPr>
                            </w:pPr>
                            <w:bookmarkStart w:id="79" w:name="_Toc171402935"/>
                            <w:r>
                              <w:t xml:space="preserve">Ilustración </w:t>
                            </w:r>
                            <w:r>
                              <w:fldChar w:fldCharType="begin"/>
                            </w:r>
                            <w:r>
                              <w:instrText xml:space="preserve"> SEQ Ilustración \* ARABIC </w:instrText>
                            </w:r>
                            <w:r>
                              <w:fldChar w:fldCharType="separate"/>
                            </w:r>
                            <w:r w:rsidR="00D67234">
                              <w:rPr>
                                <w:noProof/>
                              </w:rPr>
                              <w:t>5</w:t>
                            </w:r>
                            <w:r>
                              <w:fldChar w:fldCharType="end"/>
                            </w:r>
                            <w:r>
                              <w:t xml:space="preserve"> [7]: pantalla de Registro</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CA654" id="_x0000_s1032" type="#_x0000_t202" style="position:absolute;left:0;text-align:left;margin-left:0;margin-top:331.3pt;width:425.1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" stroked="f">
                <v:textbox style="mso-fit-shape-to-text:t" inset="0,0,0,0">
                  <w:txbxContent>
                    <w:p w14:paraId="773C4025" w14:textId="44C4BBDA" w:rsidR="009E6B71" w:rsidRPr="00995ABF" w:rsidRDefault="009E6B71" w:rsidP="009E6B71">
                      <w:pPr>
                        <w:pStyle w:val="Descripcin"/>
                        <w:rPr>
                          <w:noProof/>
                          <w:szCs w:val="22"/>
                        </w:rPr>
                      </w:pPr>
                      <w:bookmarkStart w:id="80" w:name="_Toc171402935"/>
                      <w:r>
                        <w:t xml:space="preserve">Ilustración </w:t>
                      </w:r>
                      <w:r>
                        <w:fldChar w:fldCharType="begin"/>
                      </w:r>
                      <w:r>
                        <w:instrText xml:space="preserve"> SEQ Ilustración \* ARABIC </w:instrText>
                      </w:r>
                      <w:r>
                        <w:fldChar w:fldCharType="separate"/>
                      </w:r>
                      <w:r w:rsidR="00D67234">
                        <w:rPr>
                          <w:noProof/>
                        </w:rPr>
                        <w:t>5</w:t>
                      </w:r>
                      <w:r>
                        <w:fldChar w:fldCharType="end"/>
                      </w:r>
                      <w:r>
                        <w:t xml:space="preserve"> [7]: pantalla de Registro</w:t>
                      </w:r>
                      <w:bookmarkEnd w:id="80"/>
                    </w:p>
                  </w:txbxContent>
                </v:textbox>
                <w10:wrap type="topAndBottom"/>
              </v:shape>
            </w:pict>
          </mc:Fallback>
        </mc:AlternateContent>
      </w:r>
      <w:r>
        <w:rPr>
          <w:noProof/>
        </w:rPr>
        <w:drawing>
          <wp:anchor distT="0" distB="0" distL="114300" distR="114300" simplePos="0" relativeHeight="251676672" behindDoc="0" locked="0" layoutInCell="1" allowOverlap="1" wp14:anchorId="14557E05" wp14:editId="0EAB47D9">
            <wp:simplePos x="0" y="0"/>
            <wp:positionH relativeFrom="margin">
              <wp:align>left</wp:align>
            </wp:positionH>
            <wp:positionV relativeFrom="paragraph">
              <wp:posOffset>0</wp:posOffset>
            </wp:positionV>
            <wp:extent cx="5398770" cy="4150360"/>
            <wp:effectExtent l="0" t="0" r="0" b="2540"/>
            <wp:wrapTopAndBottom/>
            <wp:docPr id="60258200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8770" cy="415036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9E6B71">
        <w:rPr>
          <w:b/>
          <w:bCs/>
        </w:rPr>
        <w:t>Inicio de sesión</w:t>
      </w:r>
    </w:p>
    <w:p w14:paraId="71266756" w14:textId="3A8A09D7" w:rsidR="009E6B71" w:rsidRDefault="00723EC5" w:rsidP="00723EC5">
      <w:pPr>
        <w:ind w:left="340" w:firstLine="340"/>
      </w:pPr>
      <w:r>
        <w:rPr>
          <w:noProof/>
        </w:rPr>
        <mc:AlternateContent>
          <mc:Choice Requires="wps">
            <w:drawing>
              <wp:anchor distT="0" distB="0" distL="114300" distR="114300" simplePos="0" relativeHeight="251681792" behindDoc="0" locked="0" layoutInCell="1" allowOverlap="1" wp14:anchorId="1461E38A" wp14:editId="1DF53709">
                <wp:simplePos x="0" y="0"/>
                <wp:positionH relativeFrom="column">
                  <wp:posOffset>0</wp:posOffset>
                </wp:positionH>
                <wp:positionV relativeFrom="paragraph">
                  <wp:posOffset>2399030</wp:posOffset>
                </wp:positionV>
                <wp:extent cx="5398135" cy="635"/>
                <wp:effectExtent l="0" t="0" r="0" b="0"/>
                <wp:wrapTopAndBottom/>
                <wp:docPr id="647861329" name="Cuadro de texto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42ACB88D" w14:textId="36297863" w:rsidR="00723EC5" w:rsidRPr="00336C9F" w:rsidRDefault="00723EC5" w:rsidP="00723EC5">
                            <w:pPr>
                              <w:pStyle w:val="Descripcin"/>
                              <w:rPr>
                                <w:noProof/>
                                <w:szCs w:val="22"/>
                              </w:rPr>
                            </w:pPr>
                            <w:bookmarkStart w:id="81" w:name="_Toc171402936"/>
                            <w:r>
                              <w:t xml:space="preserve">Ilustración </w:t>
                            </w:r>
                            <w:r>
                              <w:fldChar w:fldCharType="begin"/>
                            </w:r>
                            <w:r>
                              <w:instrText xml:space="preserve"> SEQ Ilustración \* ARABIC </w:instrText>
                            </w:r>
                            <w:r>
                              <w:fldChar w:fldCharType="separate"/>
                            </w:r>
                            <w:r w:rsidR="00D67234">
                              <w:rPr>
                                <w:noProof/>
                              </w:rPr>
                              <w:t>6</w:t>
                            </w:r>
                            <w:r>
                              <w:fldChar w:fldCharType="end"/>
                            </w:r>
                            <w:r>
                              <w:t xml:space="preserve"> [7]: pantalla de Inicio de sesió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1E38A" id="_x0000_s1033" type="#_x0000_t202" style="position:absolute;left:0;text-align:left;margin-left:0;margin-top:188.9pt;width:425.0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" stroked="f">
                <v:textbox style="mso-fit-shape-to-text:t" inset="0,0,0,0">
                  <w:txbxContent>
                    <w:p w14:paraId="42ACB88D" w14:textId="36297863" w:rsidR="00723EC5" w:rsidRPr="00336C9F" w:rsidRDefault="00723EC5" w:rsidP="00723EC5">
                      <w:pPr>
                        <w:pStyle w:val="Descripcin"/>
                        <w:rPr>
                          <w:noProof/>
                          <w:szCs w:val="22"/>
                        </w:rPr>
                      </w:pPr>
                      <w:bookmarkStart w:id="82" w:name="_Toc171402936"/>
                      <w:r>
                        <w:t xml:space="preserve">Ilustración </w:t>
                      </w:r>
                      <w:r>
                        <w:fldChar w:fldCharType="begin"/>
                      </w:r>
                      <w:r>
                        <w:instrText xml:space="preserve"> SEQ Ilustración \* ARABIC </w:instrText>
                      </w:r>
                      <w:r>
                        <w:fldChar w:fldCharType="separate"/>
                      </w:r>
                      <w:r w:rsidR="00D67234">
                        <w:rPr>
                          <w:noProof/>
                        </w:rPr>
                        <w:t>6</w:t>
                      </w:r>
                      <w:r>
                        <w:fldChar w:fldCharType="end"/>
                      </w:r>
                      <w:r>
                        <w:t xml:space="preserve"> [7]: pantalla de Inicio de sesión</w:t>
                      </w:r>
                      <w:bookmarkEnd w:id="82"/>
                    </w:p>
                  </w:txbxContent>
                </v:textbox>
                <w10:wrap type="topAndBottom"/>
              </v:shape>
            </w:pict>
          </mc:Fallback>
        </mc:AlternateContent>
      </w:r>
      <w:r>
        <w:rPr>
          <w:noProof/>
        </w:rPr>
        <w:drawing>
          <wp:anchor distT="0" distB="0" distL="114300" distR="114300" simplePos="0" relativeHeight="251679744" behindDoc="0" locked="0" layoutInCell="1" allowOverlap="1" wp14:anchorId="26418FBE" wp14:editId="4F1D3ECE">
            <wp:simplePos x="0" y="0"/>
            <wp:positionH relativeFrom="column">
              <wp:posOffset>0</wp:posOffset>
            </wp:positionH>
            <wp:positionV relativeFrom="paragraph">
              <wp:posOffset>0</wp:posOffset>
            </wp:positionV>
            <wp:extent cx="5398135" cy="2341880"/>
            <wp:effectExtent l="0" t="0" r="0" b="1270"/>
            <wp:wrapTopAndBottom/>
            <wp:docPr id="691860780"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8135" cy="2341880"/>
                    </a:xfrm>
                    <a:prstGeom prst="rect">
                      <a:avLst/>
                    </a:prstGeom>
                    <a:noFill/>
                    <a:ln>
                      <a:noFill/>
                    </a:ln>
                  </pic:spPr>
                </pic:pic>
              </a:graphicData>
            </a:graphic>
            <wp14:sizeRelH relativeFrom="page">
              <wp14:pctWidth>0</wp14:pctWidth>
            </wp14:sizeRelH>
            <wp14:sizeRelV relativeFrom="page">
              <wp14:pctHeight>0</wp14:pctHeight>
            </wp14:sizeRelV>
          </wp:anchor>
        </w:drawing>
      </w:r>
      <w:r>
        <w:t>En esta pantalla hay 2 opciones que redirigen a distintas pantallas:</w:t>
      </w:r>
    </w:p>
    <w:p w14:paraId="24F7E9AC" w14:textId="5CA84CC1" w:rsidR="00723EC5" w:rsidRDefault="00723EC5" w:rsidP="00723EC5">
      <w:pPr>
        <w:pStyle w:val="Prrafodelista"/>
        <w:numPr>
          <w:ilvl w:val="0"/>
          <w:numId w:val="11"/>
        </w:numPr>
      </w:pPr>
      <w:r>
        <w:t>Comienza a reorganizar: donde se elegirá el tipo de datos de entrada.</w:t>
      </w:r>
    </w:p>
    <w:p w14:paraId="64B2FF38" w14:textId="0E4B07ED" w:rsidR="008E314F" w:rsidRDefault="00723EC5" w:rsidP="00723EC5">
      <w:pPr>
        <w:pStyle w:val="Prrafodelista"/>
        <w:numPr>
          <w:ilvl w:val="0"/>
          <w:numId w:val="11"/>
        </w:numPr>
      </w:pPr>
      <w:r>
        <w:t>Visualiza redes: donde se verán ejemplos de redes.</w:t>
      </w:r>
    </w:p>
    <w:p w14:paraId="14AC4D22" w14:textId="69192B64" w:rsidR="008E314F" w:rsidRPr="004C6CB3" w:rsidRDefault="008E314F" w:rsidP="00297232"/>
    <w:p w14:paraId="1BF8D036" w14:textId="56392DEC" w:rsidR="00723EC5" w:rsidRDefault="00723EC5" w:rsidP="00723EC5">
      <w:pPr>
        <w:ind w:left="340"/>
        <w:jc w:val="left"/>
        <w:rPr>
          <w:b/>
          <w:bCs/>
        </w:rPr>
      </w:pPr>
      <w:r>
        <w:rPr>
          <w:noProof/>
        </w:rPr>
        <w:lastRenderedPageBreak/>
        <mc:AlternateContent>
          <mc:Choice Requires="wps">
            <w:drawing>
              <wp:anchor distT="0" distB="0" distL="114300" distR="114300" simplePos="0" relativeHeight="251684864" behindDoc="0" locked="0" layoutInCell="1" allowOverlap="1" wp14:anchorId="6AA397EA" wp14:editId="2C7AEDDF">
                <wp:simplePos x="0" y="0"/>
                <wp:positionH relativeFrom="column">
                  <wp:posOffset>1270</wp:posOffset>
                </wp:positionH>
                <wp:positionV relativeFrom="paragraph">
                  <wp:posOffset>2317115</wp:posOffset>
                </wp:positionV>
                <wp:extent cx="5398770" cy="635"/>
                <wp:effectExtent l="0" t="0" r="0" b="0"/>
                <wp:wrapTopAndBottom/>
                <wp:docPr id="949237867" name="Cuadro de texto 1"/>
                <wp:cNvGraphicFramePr/>
                <a:graphic xmlns:a="http://schemas.openxmlformats.org/drawingml/2006/main">
                  <a:graphicData uri="http://schemas.microsoft.com/office/word/2010/wordprocessingShape">
                    <wps:wsp>
                      <wps:cNvSpPr txBox="1"/>
                      <wps:spPr>
                        <a:xfrm>
                          <a:off x="0" y="0"/>
                          <a:ext cx="5398770" cy="635"/>
                        </a:xfrm>
                        <a:prstGeom prst="rect">
                          <a:avLst/>
                        </a:prstGeom>
                        <a:solidFill>
                          <a:prstClr val="white"/>
                        </a:solidFill>
                        <a:ln>
                          <a:noFill/>
                        </a:ln>
                      </wps:spPr>
                      <wps:txbx>
                        <w:txbxContent>
                          <w:p w14:paraId="3DA1FC86" w14:textId="37ED5FC9" w:rsidR="00723EC5" w:rsidRPr="0092253F" w:rsidRDefault="00723EC5" w:rsidP="00723EC5">
                            <w:pPr>
                              <w:pStyle w:val="Descripcin"/>
                              <w:rPr>
                                <w:noProof/>
                                <w:szCs w:val="22"/>
                              </w:rPr>
                            </w:pPr>
                            <w:bookmarkStart w:id="83" w:name="_Toc171402937"/>
                            <w:r>
                              <w:t xml:space="preserve">Ilustración </w:t>
                            </w:r>
                            <w:r>
                              <w:fldChar w:fldCharType="begin"/>
                            </w:r>
                            <w:r>
                              <w:instrText xml:space="preserve"> SEQ Ilustración \* ARABIC </w:instrText>
                            </w:r>
                            <w:r>
                              <w:fldChar w:fldCharType="separate"/>
                            </w:r>
                            <w:r w:rsidR="00D67234">
                              <w:rPr>
                                <w:noProof/>
                              </w:rPr>
                              <w:t>7</w:t>
                            </w:r>
                            <w:r>
                              <w:fldChar w:fldCharType="end"/>
                            </w:r>
                            <w:r>
                              <w:t xml:space="preserve"> [7]</w:t>
                            </w:r>
                            <w:r>
                              <w:rPr>
                                <w:noProof/>
                              </w:rPr>
                              <w:t>: pantalla de Selección del tipo de datos de entrada</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A397EA" id="_x0000_s1034" type="#_x0000_t202" style="position:absolute;left:0;text-align:left;margin-left:.1pt;margin-top:182.45pt;width:425.1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" stroked="f">
                <v:textbox style="mso-fit-shape-to-text:t" inset="0,0,0,0">
                  <w:txbxContent>
                    <w:p w14:paraId="3DA1FC86" w14:textId="37ED5FC9" w:rsidR="00723EC5" w:rsidRPr="0092253F" w:rsidRDefault="00723EC5" w:rsidP="00723EC5">
                      <w:pPr>
                        <w:pStyle w:val="Descripcin"/>
                        <w:rPr>
                          <w:noProof/>
                          <w:szCs w:val="22"/>
                        </w:rPr>
                      </w:pPr>
                      <w:bookmarkStart w:id="84" w:name="_Toc171402937"/>
                      <w:r>
                        <w:t xml:space="preserve">Ilustración </w:t>
                      </w:r>
                      <w:r>
                        <w:fldChar w:fldCharType="begin"/>
                      </w:r>
                      <w:r>
                        <w:instrText xml:space="preserve"> SEQ Ilustración \* ARABIC </w:instrText>
                      </w:r>
                      <w:r>
                        <w:fldChar w:fldCharType="separate"/>
                      </w:r>
                      <w:r w:rsidR="00D67234">
                        <w:rPr>
                          <w:noProof/>
                        </w:rPr>
                        <w:t>7</w:t>
                      </w:r>
                      <w:r>
                        <w:fldChar w:fldCharType="end"/>
                      </w:r>
                      <w:r>
                        <w:t xml:space="preserve"> [7]</w:t>
                      </w:r>
                      <w:r>
                        <w:rPr>
                          <w:noProof/>
                        </w:rPr>
                        <w:t>: pantalla de Selección del tipo de datos de entrada</w:t>
                      </w:r>
                      <w:bookmarkEnd w:id="84"/>
                    </w:p>
                  </w:txbxContent>
                </v:textbox>
                <w10:wrap type="topAndBottom"/>
              </v:shape>
            </w:pict>
          </mc:Fallback>
        </mc:AlternateContent>
      </w:r>
      <w:r>
        <w:rPr>
          <w:noProof/>
        </w:rPr>
        <w:drawing>
          <wp:anchor distT="0" distB="0" distL="114300" distR="114300" simplePos="0" relativeHeight="251682816" behindDoc="0" locked="0" layoutInCell="1" allowOverlap="1" wp14:anchorId="2C746887" wp14:editId="4E05C9D8">
            <wp:simplePos x="0" y="0"/>
            <wp:positionH relativeFrom="margin">
              <wp:align>right</wp:align>
            </wp:positionH>
            <wp:positionV relativeFrom="paragraph">
              <wp:posOffset>254000</wp:posOffset>
            </wp:positionV>
            <wp:extent cx="5398770" cy="2005965"/>
            <wp:effectExtent l="0" t="0" r="0" b="0"/>
            <wp:wrapTopAndBottom/>
            <wp:docPr id="24639364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8770" cy="20059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3EC5">
        <w:rPr>
          <w:b/>
          <w:bCs/>
        </w:rPr>
        <w:t>Selección del tipo de datos de entrada</w:t>
      </w:r>
    </w:p>
    <w:p w14:paraId="4CD8B546" w14:textId="39448F9F" w:rsidR="00723EC5" w:rsidRDefault="00723EC5" w:rsidP="00DA0A7F">
      <w:pPr>
        <w:ind w:left="680"/>
      </w:pPr>
      <w:r>
        <w:t>E</w:t>
      </w:r>
      <w:r w:rsidR="00DA0A7F">
        <w:t>n esta pantalla se decide si ir a la pantalla de Generación de redes aleatorias o a la pantalla de subida de ficheros.</w:t>
      </w:r>
    </w:p>
    <w:p w14:paraId="2AE00FE9" w14:textId="2E09FD3C" w:rsidR="00DA0A7F" w:rsidRPr="00DA0A7F" w:rsidRDefault="00DA0A7F" w:rsidP="00723EC5">
      <w:pPr>
        <w:rPr>
          <w:b/>
          <w:bCs/>
        </w:rPr>
      </w:pPr>
      <w:r>
        <w:tab/>
      </w:r>
      <w:r w:rsidRPr="00DA0A7F">
        <w:rPr>
          <w:b/>
          <w:bCs/>
        </w:rPr>
        <w:t>Generación de redes aleatorias</w:t>
      </w:r>
    </w:p>
    <w:p w14:paraId="7887FFEB" w14:textId="677BC5A9" w:rsidR="00DA0A7F" w:rsidRDefault="00DA0A7F" w:rsidP="00DA0A7F">
      <w:pPr>
        <w:ind w:left="680"/>
      </w:pPr>
      <w:r>
        <w:rPr>
          <w:noProof/>
        </w:rPr>
        <mc:AlternateContent>
          <mc:Choice Requires="wps">
            <w:drawing>
              <wp:anchor distT="0" distB="0" distL="114300" distR="114300" simplePos="0" relativeHeight="251687936" behindDoc="0" locked="0" layoutInCell="1" allowOverlap="1" wp14:anchorId="14834B63" wp14:editId="1CD1704C">
                <wp:simplePos x="0" y="0"/>
                <wp:positionH relativeFrom="column">
                  <wp:posOffset>0</wp:posOffset>
                </wp:positionH>
                <wp:positionV relativeFrom="paragraph">
                  <wp:posOffset>1952625</wp:posOffset>
                </wp:positionV>
                <wp:extent cx="5387975" cy="635"/>
                <wp:effectExtent l="0" t="0" r="0" b="0"/>
                <wp:wrapTopAndBottom/>
                <wp:docPr id="716906186" name="Cuadro de texto 1"/>
                <wp:cNvGraphicFramePr/>
                <a:graphic xmlns:a="http://schemas.openxmlformats.org/drawingml/2006/main">
                  <a:graphicData uri="http://schemas.microsoft.com/office/word/2010/wordprocessingShape">
                    <wps:wsp>
                      <wps:cNvSpPr txBox="1"/>
                      <wps:spPr>
                        <a:xfrm>
                          <a:off x="0" y="0"/>
                          <a:ext cx="5387975" cy="635"/>
                        </a:xfrm>
                        <a:prstGeom prst="rect">
                          <a:avLst/>
                        </a:prstGeom>
                        <a:solidFill>
                          <a:prstClr val="white"/>
                        </a:solidFill>
                        <a:ln>
                          <a:noFill/>
                        </a:ln>
                      </wps:spPr>
                      <wps:txbx>
                        <w:txbxContent>
                          <w:p w14:paraId="6CB8673B" w14:textId="1A0BAA83" w:rsidR="00DA0A7F" w:rsidRPr="00A638D6" w:rsidRDefault="00DA0A7F" w:rsidP="00DA0A7F">
                            <w:pPr>
                              <w:pStyle w:val="Descripcin"/>
                              <w:rPr>
                                <w:noProof/>
                                <w:szCs w:val="22"/>
                              </w:rPr>
                            </w:pPr>
                            <w:bookmarkStart w:id="85" w:name="_Toc171402938"/>
                            <w:r>
                              <w:t xml:space="preserve">Ilustración </w:t>
                            </w:r>
                            <w:r>
                              <w:fldChar w:fldCharType="begin"/>
                            </w:r>
                            <w:r>
                              <w:instrText xml:space="preserve"> SEQ Ilustración \* ARABIC </w:instrText>
                            </w:r>
                            <w:r>
                              <w:fldChar w:fldCharType="separate"/>
                            </w:r>
                            <w:r w:rsidR="00D67234">
                              <w:rPr>
                                <w:noProof/>
                              </w:rPr>
                              <w:t>8</w:t>
                            </w:r>
                            <w:r>
                              <w:fldChar w:fldCharType="end"/>
                            </w:r>
                            <w:r>
                              <w:t xml:space="preserve"> [7]: pantalla de Generación de redes aleatoria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834B63" id="_x0000_s1035" type="#_x0000_t202" style="position:absolute;left:0;text-align:left;margin-left:0;margin-top:153.75pt;width:424.2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" stroked="f">
                <v:textbox style="mso-fit-shape-to-text:t" inset="0,0,0,0">
                  <w:txbxContent>
                    <w:p w14:paraId="6CB8673B" w14:textId="1A0BAA83" w:rsidR="00DA0A7F" w:rsidRPr="00A638D6" w:rsidRDefault="00DA0A7F" w:rsidP="00DA0A7F">
                      <w:pPr>
                        <w:pStyle w:val="Descripcin"/>
                        <w:rPr>
                          <w:noProof/>
                          <w:szCs w:val="22"/>
                        </w:rPr>
                      </w:pPr>
                      <w:bookmarkStart w:id="86" w:name="_Toc171402938"/>
                      <w:r>
                        <w:t xml:space="preserve">Ilustración </w:t>
                      </w:r>
                      <w:r>
                        <w:fldChar w:fldCharType="begin"/>
                      </w:r>
                      <w:r>
                        <w:instrText xml:space="preserve"> SEQ Ilustración \* ARABIC </w:instrText>
                      </w:r>
                      <w:r>
                        <w:fldChar w:fldCharType="separate"/>
                      </w:r>
                      <w:r w:rsidR="00D67234">
                        <w:rPr>
                          <w:noProof/>
                        </w:rPr>
                        <w:t>8</w:t>
                      </w:r>
                      <w:r>
                        <w:fldChar w:fldCharType="end"/>
                      </w:r>
                      <w:r>
                        <w:t xml:space="preserve"> [7]: pantalla de Generación de redes aleatorias</w:t>
                      </w:r>
                      <w:bookmarkEnd w:id="86"/>
                    </w:p>
                  </w:txbxContent>
                </v:textbox>
                <w10:wrap type="topAndBottom"/>
              </v:shape>
            </w:pict>
          </mc:Fallback>
        </mc:AlternateContent>
      </w:r>
      <w:r>
        <w:rPr>
          <w:noProof/>
        </w:rPr>
        <w:drawing>
          <wp:anchor distT="0" distB="0" distL="114300" distR="114300" simplePos="0" relativeHeight="251685888" behindDoc="0" locked="0" layoutInCell="1" allowOverlap="1" wp14:anchorId="26FB8777" wp14:editId="2B71F662">
            <wp:simplePos x="0" y="0"/>
            <wp:positionH relativeFrom="column">
              <wp:posOffset>0</wp:posOffset>
            </wp:positionH>
            <wp:positionV relativeFrom="paragraph">
              <wp:posOffset>0</wp:posOffset>
            </wp:positionV>
            <wp:extent cx="5387975" cy="1895475"/>
            <wp:effectExtent l="0" t="0" r="3175" b="9525"/>
            <wp:wrapTopAndBottom/>
            <wp:docPr id="181470078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87975" cy="1895475"/>
                    </a:xfrm>
                    <a:prstGeom prst="rect">
                      <a:avLst/>
                    </a:prstGeom>
                    <a:noFill/>
                    <a:ln>
                      <a:noFill/>
                    </a:ln>
                  </pic:spPr>
                </pic:pic>
              </a:graphicData>
            </a:graphic>
            <wp14:sizeRelH relativeFrom="page">
              <wp14:pctWidth>0</wp14:pctWidth>
            </wp14:sizeRelH>
            <wp14:sizeRelV relativeFrom="page">
              <wp14:pctHeight>0</wp14:pctHeight>
            </wp14:sizeRelV>
          </wp:anchor>
        </w:drawing>
      </w:r>
      <w:r>
        <w:t>En esta pantalla se introducirán valores enteros</w:t>
      </w:r>
      <w:r w:rsidR="001F2712">
        <w:t xml:space="preserve"> positivos</w:t>
      </w:r>
      <w:r>
        <w:t xml:space="preserve"> para elegir el número total de alumnos y el número total de pares de hermanos</w:t>
      </w:r>
      <w:r w:rsidRPr="00DA0A7F">
        <w:t xml:space="preserve"> </w:t>
      </w:r>
      <w:r>
        <w:t>en el colegio. Una vez se pulse a continuar con los campos rellenados adecuadamente se redirigirá a la pantalla de Selección de algoritmo.</w:t>
      </w:r>
    </w:p>
    <w:p w14:paraId="0BBD2C64" w14:textId="77777777" w:rsidR="00DA0A7F" w:rsidRDefault="00DA0A7F" w:rsidP="00723EC5"/>
    <w:p w14:paraId="76DD4D66" w14:textId="77777777" w:rsidR="00DA0A7F" w:rsidRDefault="00DA0A7F" w:rsidP="00723EC5"/>
    <w:p w14:paraId="4FBF5072" w14:textId="77777777" w:rsidR="00DA0A7F" w:rsidRDefault="00DA0A7F" w:rsidP="00723EC5"/>
    <w:p w14:paraId="711259A7" w14:textId="77777777" w:rsidR="00DA0A7F" w:rsidRDefault="00DA0A7F" w:rsidP="00723EC5"/>
    <w:p w14:paraId="57A60442" w14:textId="77777777" w:rsidR="00DA0A7F" w:rsidRDefault="00DA0A7F" w:rsidP="00723EC5"/>
    <w:p w14:paraId="3070D49C" w14:textId="77777777" w:rsidR="00DA0A7F" w:rsidRDefault="00DA0A7F" w:rsidP="00723EC5"/>
    <w:p w14:paraId="5514C665" w14:textId="754F1297" w:rsidR="00DA0A7F" w:rsidRPr="00DA0A7F" w:rsidRDefault="00DA0A7F" w:rsidP="00DA0A7F">
      <w:pPr>
        <w:ind w:firstLine="340"/>
        <w:rPr>
          <w:b/>
          <w:bCs/>
        </w:rPr>
      </w:pPr>
      <w:r w:rsidRPr="00DA0A7F">
        <w:rPr>
          <w:b/>
          <w:bCs/>
        </w:rPr>
        <w:lastRenderedPageBreak/>
        <w:t>Subida de ficheros</w:t>
      </w:r>
    </w:p>
    <w:p w14:paraId="4714FA0A" w14:textId="0B2F0E26" w:rsidR="00DA0A7F" w:rsidRDefault="00DA0A7F" w:rsidP="00DA0A7F">
      <w:pPr>
        <w:ind w:left="680"/>
      </w:pPr>
      <w:r>
        <w:rPr>
          <w:noProof/>
        </w:rPr>
        <mc:AlternateContent>
          <mc:Choice Requires="wps">
            <w:drawing>
              <wp:anchor distT="0" distB="0" distL="114300" distR="114300" simplePos="0" relativeHeight="251691008" behindDoc="0" locked="0" layoutInCell="1" allowOverlap="1" wp14:anchorId="6A67D249" wp14:editId="012C3084">
                <wp:simplePos x="0" y="0"/>
                <wp:positionH relativeFrom="column">
                  <wp:posOffset>0</wp:posOffset>
                </wp:positionH>
                <wp:positionV relativeFrom="paragraph">
                  <wp:posOffset>1313815</wp:posOffset>
                </wp:positionV>
                <wp:extent cx="5394325" cy="635"/>
                <wp:effectExtent l="0" t="0" r="0" b="0"/>
                <wp:wrapTopAndBottom/>
                <wp:docPr id="479696209" name="Cuadro de texto 1"/>
                <wp:cNvGraphicFramePr/>
                <a:graphic xmlns:a="http://schemas.openxmlformats.org/drawingml/2006/main">
                  <a:graphicData uri="http://schemas.microsoft.com/office/word/2010/wordprocessingShape">
                    <wps:wsp>
                      <wps:cNvSpPr txBox="1"/>
                      <wps:spPr>
                        <a:xfrm>
                          <a:off x="0" y="0"/>
                          <a:ext cx="5394325" cy="635"/>
                        </a:xfrm>
                        <a:prstGeom prst="rect">
                          <a:avLst/>
                        </a:prstGeom>
                        <a:solidFill>
                          <a:prstClr val="white"/>
                        </a:solidFill>
                        <a:ln>
                          <a:noFill/>
                        </a:ln>
                      </wps:spPr>
                      <wps:txbx>
                        <w:txbxContent>
                          <w:p w14:paraId="4156310A" w14:textId="7020A937" w:rsidR="00DA0A7F" w:rsidRPr="00700647" w:rsidRDefault="00DA0A7F" w:rsidP="00DA0A7F">
                            <w:pPr>
                              <w:pStyle w:val="Descripcin"/>
                              <w:rPr>
                                <w:noProof/>
                                <w:szCs w:val="22"/>
                              </w:rPr>
                            </w:pPr>
                            <w:bookmarkStart w:id="87" w:name="_Toc171402939"/>
                            <w:r>
                              <w:t xml:space="preserve">Ilustración </w:t>
                            </w:r>
                            <w:r>
                              <w:fldChar w:fldCharType="begin"/>
                            </w:r>
                            <w:r>
                              <w:instrText xml:space="preserve"> SEQ Ilustración \* ARABIC </w:instrText>
                            </w:r>
                            <w:r>
                              <w:fldChar w:fldCharType="separate"/>
                            </w:r>
                            <w:r w:rsidR="00D67234">
                              <w:rPr>
                                <w:noProof/>
                              </w:rPr>
                              <w:t>9</w:t>
                            </w:r>
                            <w:r>
                              <w:fldChar w:fldCharType="end"/>
                            </w:r>
                            <w:r>
                              <w:t xml:space="preserve"> [7]: Subida de ficheros</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67D249" id="_x0000_s1036" type="#_x0000_t202" style="position:absolute;left:0;text-align:left;margin-left:0;margin-top:103.45pt;width:424.7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" stroked="f">
                <v:textbox style="mso-fit-shape-to-text:t" inset="0,0,0,0">
                  <w:txbxContent>
                    <w:p w14:paraId="4156310A" w14:textId="7020A937" w:rsidR="00DA0A7F" w:rsidRPr="00700647" w:rsidRDefault="00DA0A7F" w:rsidP="00DA0A7F">
                      <w:pPr>
                        <w:pStyle w:val="Descripcin"/>
                        <w:rPr>
                          <w:noProof/>
                          <w:szCs w:val="22"/>
                        </w:rPr>
                      </w:pPr>
                      <w:bookmarkStart w:id="88" w:name="_Toc171402939"/>
                      <w:r>
                        <w:t xml:space="preserve">Ilustración </w:t>
                      </w:r>
                      <w:r>
                        <w:fldChar w:fldCharType="begin"/>
                      </w:r>
                      <w:r>
                        <w:instrText xml:space="preserve"> SEQ Ilustración \* ARABIC </w:instrText>
                      </w:r>
                      <w:r>
                        <w:fldChar w:fldCharType="separate"/>
                      </w:r>
                      <w:r w:rsidR="00D67234">
                        <w:rPr>
                          <w:noProof/>
                        </w:rPr>
                        <w:t>9</w:t>
                      </w:r>
                      <w:r>
                        <w:fldChar w:fldCharType="end"/>
                      </w:r>
                      <w:r>
                        <w:t xml:space="preserve"> [7]: Subida de ficheros</w:t>
                      </w:r>
                      <w:bookmarkEnd w:id="88"/>
                    </w:p>
                  </w:txbxContent>
                </v:textbox>
                <w10:wrap type="topAndBottom"/>
              </v:shape>
            </w:pict>
          </mc:Fallback>
        </mc:AlternateContent>
      </w:r>
      <w:r>
        <w:rPr>
          <w:noProof/>
        </w:rPr>
        <w:drawing>
          <wp:anchor distT="0" distB="0" distL="114300" distR="114300" simplePos="0" relativeHeight="251688960" behindDoc="0" locked="0" layoutInCell="1" allowOverlap="1" wp14:anchorId="6EC29E51" wp14:editId="6422E811">
            <wp:simplePos x="0" y="0"/>
            <wp:positionH relativeFrom="column">
              <wp:posOffset>0</wp:posOffset>
            </wp:positionH>
            <wp:positionV relativeFrom="paragraph">
              <wp:posOffset>0</wp:posOffset>
            </wp:positionV>
            <wp:extent cx="5394325" cy="1256665"/>
            <wp:effectExtent l="0" t="0" r="0" b="635"/>
            <wp:wrapTopAndBottom/>
            <wp:docPr id="19464292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325" cy="1256665"/>
                    </a:xfrm>
                    <a:prstGeom prst="rect">
                      <a:avLst/>
                    </a:prstGeom>
                    <a:noFill/>
                    <a:ln>
                      <a:noFill/>
                    </a:ln>
                  </pic:spPr>
                </pic:pic>
              </a:graphicData>
            </a:graphic>
            <wp14:sizeRelH relativeFrom="page">
              <wp14:pctWidth>0</wp14:pctWidth>
            </wp14:sizeRelH>
            <wp14:sizeRelV relativeFrom="page">
              <wp14:pctHeight>0</wp14:pctHeight>
            </wp14:sizeRelV>
          </wp:anchor>
        </w:drawing>
      </w:r>
      <w:r>
        <w:t>En esta pantalla se deberá pulsar el botón “Elegir archivos” para subir 2 archivos: uno con la red de clases en formato GEXF y otro con la tabla de hermanos en formato CSV. Al subir los archivos y pulsar en “Subir” se redirigirá a la pantalla de Selección de algoritmo.</w:t>
      </w:r>
    </w:p>
    <w:p w14:paraId="2556B073" w14:textId="2EFA7DB6" w:rsidR="00DA0A7F" w:rsidRPr="00DA0A7F" w:rsidRDefault="00985F4F" w:rsidP="00723EC5">
      <w:pPr>
        <w:rPr>
          <w:b/>
          <w:bCs/>
        </w:rPr>
      </w:pPr>
      <w:r>
        <w:rPr>
          <w:noProof/>
        </w:rPr>
        <mc:AlternateContent>
          <mc:Choice Requires="wps">
            <w:drawing>
              <wp:anchor distT="0" distB="0" distL="114300" distR="114300" simplePos="0" relativeHeight="251695104" behindDoc="0" locked="0" layoutInCell="1" allowOverlap="1" wp14:anchorId="5AB57865" wp14:editId="10E9C52C">
                <wp:simplePos x="0" y="0"/>
                <wp:positionH relativeFrom="column">
                  <wp:posOffset>0</wp:posOffset>
                </wp:positionH>
                <wp:positionV relativeFrom="paragraph">
                  <wp:posOffset>3465830</wp:posOffset>
                </wp:positionV>
                <wp:extent cx="5634355" cy="635"/>
                <wp:effectExtent l="0" t="0" r="0" b="0"/>
                <wp:wrapTopAndBottom/>
                <wp:docPr id="95399388" name="Cuadro de texto 1"/>
                <wp:cNvGraphicFramePr/>
                <a:graphic xmlns:a="http://schemas.openxmlformats.org/drawingml/2006/main">
                  <a:graphicData uri="http://schemas.microsoft.com/office/word/2010/wordprocessingShape">
                    <wps:wsp>
                      <wps:cNvSpPr txBox="1"/>
                      <wps:spPr>
                        <a:xfrm>
                          <a:off x="0" y="0"/>
                          <a:ext cx="5634355" cy="635"/>
                        </a:xfrm>
                        <a:prstGeom prst="rect">
                          <a:avLst/>
                        </a:prstGeom>
                        <a:solidFill>
                          <a:prstClr val="white"/>
                        </a:solidFill>
                        <a:ln>
                          <a:noFill/>
                        </a:ln>
                      </wps:spPr>
                      <wps:txbx>
                        <w:txbxContent>
                          <w:p w14:paraId="2305A4AB" w14:textId="47933F9F" w:rsidR="00985F4F" w:rsidRPr="00A425AD" w:rsidRDefault="00985F4F" w:rsidP="00985F4F">
                            <w:pPr>
                              <w:pStyle w:val="Descripcin"/>
                              <w:rPr>
                                <w:szCs w:val="22"/>
                              </w:rPr>
                            </w:pPr>
                            <w:bookmarkStart w:id="89" w:name="_Toc171402940"/>
                            <w:r>
                              <w:t xml:space="preserve">Ilustración </w:t>
                            </w:r>
                            <w:r>
                              <w:fldChar w:fldCharType="begin"/>
                            </w:r>
                            <w:r>
                              <w:instrText xml:space="preserve"> SEQ Ilustración \* ARABIC </w:instrText>
                            </w:r>
                            <w:r>
                              <w:fldChar w:fldCharType="separate"/>
                            </w:r>
                            <w:r w:rsidR="00D67234">
                              <w:rPr>
                                <w:noProof/>
                              </w:rPr>
                              <w:t>10</w:t>
                            </w:r>
                            <w:r>
                              <w:fldChar w:fldCharType="end"/>
                            </w:r>
                            <w:r>
                              <w:t>: pantalla de Selección de algoritmo</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B57865" id="_x0000_s1037" type="#_x0000_t202" style="position:absolute;left:0;text-align:left;margin-left:0;margin-top:272.9pt;width:443.6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" stroked="f">
                <v:textbox style="mso-fit-shape-to-text:t" inset="0,0,0,0">
                  <w:txbxContent>
                    <w:p w14:paraId="2305A4AB" w14:textId="47933F9F" w:rsidR="00985F4F" w:rsidRPr="00A425AD" w:rsidRDefault="00985F4F" w:rsidP="00985F4F">
                      <w:pPr>
                        <w:pStyle w:val="Descripcin"/>
                        <w:rPr>
                          <w:szCs w:val="22"/>
                        </w:rPr>
                      </w:pPr>
                      <w:bookmarkStart w:id="90" w:name="_Toc171402940"/>
                      <w:r>
                        <w:t xml:space="preserve">Ilustración </w:t>
                      </w:r>
                      <w:r>
                        <w:fldChar w:fldCharType="begin"/>
                      </w:r>
                      <w:r>
                        <w:instrText xml:space="preserve"> SEQ Ilustración \* ARABIC </w:instrText>
                      </w:r>
                      <w:r>
                        <w:fldChar w:fldCharType="separate"/>
                      </w:r>
                      <w:r w:rsidR="00D67234">
                        <w:rPr>
                          <w:noProof/>
                        </w:rPr>
                        <w:t>10</w:t>
                      </w:r>
                      <w:r>
                        <w:fldChar w:fldCharType="end"/>
                      </w:r>
                      <w:r>
                        <w:t>: pantalla de Selección de algoritmo</w:t>
                      </w:r>
                      <w:bookmarkEnd w:id="90"/>
                    </w:p>
                  </w:txbxContent>
                </v:textbox>
                <w10:wrap type="topAndBottom"/>
              </v:shape>
            </w:pict>
          </mc:Fallback>
        </mc:AlternateContent>
      </w:r>
      <w:r w:rsidRPr="00985F4F">
        <w:rPr>
          <w:noProof/>
        </w:rPr>
        <w:drawing>
          <wp:anchor distT="0" distB="0" distL="114300" distR="114300" simplePos="0" relativeHeight="251693056" behindDoc="0" locked="0" layoutInCell="1" allowOverlap="1" wp14:anchorId="093C9819" wp14:editId="15F56C22">
            <wp:simplePos x="0" y="0"/>
            <wp:positionH relativeFrom="margin">
              <wp:align>left</wp:align>
            </wp:positionH>
            <wp:positionV relativeFrom="paragraph">
              <wp:posOffset>316230</wp:posOffset>
            </wp:positionV>
            <wp:extent cx="5634355" cy="3092450"/>
            <wp:effectExtent l="0" t="0" r="4445" b="0"/>
            <wp:wrapTopAndBottom/>
            <wp:docPr id="1810439582"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439582" name="Imagen 1" descr="Interfaz de usuario gráfica&#10;&#10;Descripción generada automáticamente"/>
                    <pic:cNvPicPr/>
                  </pic:nvPicPr>
                  <pic:blipFill>
                    <a:blip r:embed="rId26"/>
                    <a:stretch>
                      <a:fillRect/>
                    </a:stretch>
                  </pic:blipFill>
                  <pic:spPr>
                    <a:xfrm>
                      <a:off x="0" y="0"/>
                      <a:ext cx="5657014" cy="3104573"/>
                    </a:xfrm>
                    <a:prstGeom prst="rect">
                      <a:avLst/>
                    </a:prstGeom>
                  </pic:spPr>
                </pic:pic>
              </a:graphicData>
            </a:graphic>
            <wp14:sizeRelH relativeFrom="margin">
              <wp14:pctWidth>0</wp14:pctWidth>
            </wp14:sizeRelH>
            <wp14:sizeRelV relativeFrom="margin">
              <wp14:pctHeight>0</wp14:pctHeight>
            </wp14:sizeRelV>
          </wp:anchor>
        </w:drawing>
      </w:r>
      <w:r w:rsidR="00DA0A7F">
        <w:tab/>
      </w:r>
      <w:r w:rsidR="00DA0A7F" w:rsidRPr="00DA0A7F">
        <w:rPr>
          <w:b/>
          <w:bCs/>
        </w:rPr>
        <w:t>Selección de algoritmo</w:t>
      </w:r>
    </w:p>
    <w:p w14:paraId="5A327E97" w14:textId="62368BF0" w:rsidR="00DA0A7F" w:rsidRDefault="00DA0A7F" w:rsidP="00723EC5"/>
    <w:p w14:paraId="0D9AF0DE" w14:textId="51E9CAC6" w:rsidR="00DA0A7F" w:rsidRDefault="00985F4F" w:rsidP="00985F4F">
      <w:pPr>
        <w:ind w:left="680"/>
      </w:pPr>
      <w:r>
        <w:t>En esta pantalla se elegirá el algoritmo para organizar a los estudiantes. Cada opción llevará a la pantalla de la Selección de opciones de parámetros del algoritmo respectivo.</w:t>
      </w:r>
    </w:p>
    <w:p w14:paraId="637B8848" w14:textId="77777777" w:rsidR="00DA0A7F" w:rsidRDefault="00DA0A7F" w:rsidP="00723EC5"/>
    <w:p w14:paraId="3CD3CEE6" w14:textId="77777777" w:rsidR="00985F4F" w:rsidRDefault="00985F4F" w:rsidP="00723EC5"/>
    <w:p w14:paraId="0EA4D576" w14:textId="77777777" w:rsidR="00985F4F" w:rsidRDefault="00985F4F" w:rsidP="00723EC5"/>
    <w:p w14:paraId="7AB8F889" w14:textId="32CC2029" w:rsidR="00DA0A7F" w:rsidRDefault="00985F4F" w:rsidP="00985F4F">
      <w:pPr>
        <w:ind w:firstLine="340"/>
      </w:pPr>
      <w:r w:rsidRPr="00985F4F">
        <w:rPr>
          <w:b/>
          <w:bCs/>
        </w:rPr>
        <w:lastRenderedPageBreak/>
        <w:t>Selección de opciones de parámetros del algoritmo genético</w:t>
      </w:r>
      <w:r>
        <w:rPr>
          <w:noProof/>
        </w:rPr>
        <mc:AlternateContent>
          <mc:Choice Requires="wps">
            <w:drawing>
              <wp:anchor distT="0" distB="0" distL="114300" distR="114300" simplePos="0" relativeHeight="251699200" behindDoc="0" locked="0" layoutInCell="1" allowOverlap="1" wp14:anchorId="5BFA9152" wp14:editId="40D6F322">
                <wp:simplePos x="0" y="0"/>
                <wp:positionH relativeFrom="column">
                  <wp:posOffset>0</wp:posOffset>
                </wp:positionH>
                <wp:positionV relativeFrom="paragraph">
                  <wp:posOffset>2099310</wp:posOffset>
                </wp:positionV>
                <wp:extent cx="5400040" cy="635"/>
                <wp:effectExtent l="0" t="0" r="0" b="0"/>
                <wp:wrapTopAndBottom/>
                <wp:docPr id="1760503458"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4B6B57B" w14:textId="1E6EC285" w:rsidR="00985F4F" w:rsidRPr="005D074D" w:rsidRDefault="00985F4F" w:rsidP="00985F4F">
                            <w:pPr>
                              <w:pStyle w:val="Descripcin"/>
                              <w:rPr>
                                <w:b/>
                                <w:bCs/>
                                <w:szCs w:val="22"/>
                              </w:rPr>
                            </w:pPr>
                            <w:bookmarkStart w:id="91" w:name="_Toc171402941"/>
                            <w:r>
                              <w:t xml:space="preserve">Ilustración </w:t>
                            </w:r>
                            <w:r>
                              <w:fldChar w:fldCharType="begin"/>
                            </w:r>
                            <w:r>
                              <w:instrText xml:space="preserve"> SEQ Ilustración \* ARABIC </w:instrText>
                            </w:r>
                            <w:r>
                              <w:fldChar w:fldCharType="separate"/>
                            </w:r>
                            <w:r w:rsidR="00D67234">
                              <w:rPr>
                                <w:noProof/>
                              </w:rPr>
                              <w:t>11</w:t>
                            </w:r>
                            <w:r>
                              <w:fldChar w:fldCharType="end"/>
                            </w:r>
                            <w:r>
                              <w:t>:pantalla de Selección de opciones del algoritmo genético</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A9152" id="_x0000_s1038" type="#_x0000_t202" style="position:absolute;left:0;text-align:left;margin-left:0;margin-top:165.3pt;width:425.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" stroked="f">
                <v:textbox style="mso-fit-shape-to-text:t" inset="0,0,0,0">
                  <w:txbxContent>
                    <w:p w14:paraId="74B6B57B" w14:textId="1E6EC285" w:rsidR="00985F4F" w:rsidRPr="005D074D" w:rsidRDefault="00985F4F" w:rsidP="00985F4F">
                      <w:pPr>
                        <w:pStyle w:val="Descripcin"/>
                        <w:rPr>
                          <w:b/>
                          <w:bCs/>
                          <w:szCs w:val="22"/>
                        </w:rPr>
                      </w:pPr>
                      <w:bookmarkStart w:id="92" w:name="_Toc171402941"/>
                      <w:r>
                        <w:t xml:space="preserve">Ilustración </w:t>
                      </w:r>
                      <w:r>
                        <w:fldChar w:fldCharType="begin"/>
                      </w:r>
                      <w:r>
                        <w:instrText xml:space="preserve"> SEQ Ilustración \* ARABIC </w:instrText>
                      </w:r>
                      <w:r>
                        <w:fldChar w:fldCharType="separate"/>
                      </w:r>
                      <w:r w:rsidR="00D67234">
                        <w:rPr>
                          <w:noProof/>
                        </w:rPr>
                        <w:t>11</w:t>
                      </w:r>
                      <w:r>
                        <w:fldChar w:fldCharType="end"/>
                      </w:r>
                      <w:r>
                        <w:t>:pantalla de Selección de opciones del algoritmo genético</w:t>
                      </w:r>
                      <w:bookmarkEnd w:id="92"/>
                    </w:p>
                  </w:txbxContent>
                </v:textbox>
                <w10:wrap type="topAndBottom"/>
              </v:shape>
            </w:pict>
          </mc:Fallback>
        </mc:AlternateContent>
      </w:r>
      <w:r w:rsidRPr="00985F4F">
        <w:rPr>
          <w:noProof/>
        </w:rPr>
        <w:drawing>
          <wp:anchor distT="0" distB="0" distL="114300" distR="114300" simplePos="0" relativeHeight="251697152" behindDoc="0" locked="0" layoutInCell="1" allowOverlap="1" wp14:anchorId="24217FB5" wp14:editId="3C3F837C">
            <wp:simplePos x="0" y="0"/>
            <wp:positionH relativeFrom="column">
              <wp:posOffset>0</wp:posOffset>
            </wp:positionH>
            <wp:positionV relativeFrom="paragraph">
              <wp:posOffset>317500</wp:posOffset>
            </wp:positionV>
            <wp:extent cx="5400040" cy="1724660"/>
            <wp:effectExtent l="0" t="0" r="0" b="8890"/>
            <wp:wrapTopAndBottom/>
            <wp:docPr id="159164109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41096" name="Imagen 1" descr="Interfaz de usuario gráfica, Aplicación&#10;&#10;Descripción generada automáticamente"/>
                    <pic:cNvPicPr/>
                  </pic:nvPicPr>
                  <pic:blipFill>
                    <a:blip r:embed="rId27"/>
                    <a:stretch>
                      <a:fillRect/>
                    </a:stretch>
                  </pic:blipFill>
                  <pic:spPr>
                    <a:xfrm>
                      <a:off x="0" y="0"/>
                      <a:ext cx="5400040" cy="1724660"/>
                    </a:xfrm>
                    <a:prstGeom prst="rect">
                      <a:avLst/>
                    </a:prstGeom>
                  </pic:spPr>
                </pic:pic>
              </a:graphicData>
            </a:graphic>
          </wp:anchor>
        </w:drawing>
      </w:r>
    </w:p>
    <w:p w14:paraId="5D4FC030" w14:textId="4753E20A" w:rsidR="00DA0A7F" w:rsidRDefault="00985F4F" w:rsidP="00985F4F">
      <w:pPr>
        <w:ind w:left="680"/>
      </w:pPr>
      <w:r>
        <w:t>En esta pantalla se seleccionará una opción para indicar si se quieren los parámetros por defecto o avanzados. Si se escogen las opciones por defecto, el algoritmo se ejecutará y se redirigirá a la pantalla de Mostrar soluciones; por el contrario, si es escogen las opciones avanzadas se redirigirá a la pantalla de Selección de parámetros del algoritmo genético.</w:t>
      </w:r>
    </w:p>
    <w:p w14:paraId="77AA5715" w14:textId="4B6FEEBD" w:rsidR="00DA0A7F" w:rsidRPr="00985F4F" w:rsidRDefault="001F2712" w:rsidP="00723EC5">
      <w:pPr>
        <w:rPr>
          <w:b/>
          <w:bCs/>
        </w:rPr>
      </w:pPr>
      <w:r>
        <w:rPr>
          <w:noProof/>
        </w:rPr>
        <mc:AlternateContent>
          <mc:Choice Requires="wps">
            <w:drawing>
              <wp:anchor distT="0" distB="0" distL="114300" distR="114300" simplePos="0" relativeHeight="251703296" behindDoc="0" locked="0" layoutInCell="1" allowOverlap="1" wp14:anchorId="2026B695" wp14:editId="6BA1F016">
                <wp:simplePos x="0" y="0"/>
                <wp:positionH relativeFrom="column">
                  <wp:posOffset>0</wp:posOffset>
                </wp:positionH>
                <wp:positionV relativeFrom="paragraph">
                  <wp:posOffset>3432810</wp:posOffset>
                </wp:positionV>
                <wp:extent cx="5400040" cy="635"/>
                <wp:effectExtent l="0" t="0" r="0" b="0"/>
                <wp:wrapTopAndBottom/>
                <wp:docPr id="1066822368"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C99BBD2" w14:textId="0010F87C" w:rsidR="001F2712" w:rsidRPr="00263F21" w:rsidRDefault="001F2712" w:rsidP="001F2712">
                            <w:pPr>
                              <w:pStyle w:val="Descripcin"/>
                              <w:rPr>
                                <w:szCs w:val="22"/>
                              </w:rPr>
                            </w:pPr>
                            <w:bookmarkStart w:id="93" w:name="_Toc171402942"/>
                            <w:r>
                              <w:t xml:space="preserve">Ilustración </w:t>
                            </w:r>
                            <w:r>
                              <w:fldChar w:fldCharType="begin"/>
                            </w:r>
                            <w:r>
                              <w:instrText xml:space="preserve"> SEQ Ilustración \* ARABIC </w:instrText>
                            </w:r>
                            <w:r>
                              <w:fldChar w:fldCharType="separate"/>
                            </w:r>
                            <w:r w:rsidR="00D67234">
                              <w:rPr>
                                <w:noProof/>
                              </w:rPr>
                              <w:t>12</w:t>
                            </w:r>
                            <w:r>
                              <w:fldChar w:fldCharType="end"/>
                            </w:r>
                            <w:r>
                              <w:t>: pantalla de Selección de parámetros del algoritmo genético</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6B695" id="_x0000_s1039" type="#_x0000_t202" style="position:absolute;left:0;text-align:left;margin-left:0;margin-top:270.3pt;width:425.2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" stroked="f">
                <v:textbox style="mso-fit-shape-to-text:t" inset="0,0,0,0">
                  <w:txbxContent>
                    <w:p w14:paraId="5C99BBD2" w14:textId="0010F87C" w:rsidR="001F2712" w:rsidRPr="00263F21" w:rsidRDefault="001F2712" w:rsidP="001F2712">
                      <w:pPr>
                        <w:pStyle w:val="Descripcin"/>
                        <w:rPr>
                          <w:szCs w:val="22"/>
                        </w:rPr>
                      </w:pPr>
                      <w:bookmarkStart w:id="94" w:name="_Toc171402942"/>
                      <w:r>
                        <w:t xml:space="preserve">Ilustración </w:t>
                      </w:r>
                      <w:r>
                        <w:fldChar w:fldCharType="begin"/>
                      </w:r>
                      <w:r>
                        <w:instrText xml:space="preserve"> SEQ Ilustración \* ARABIC </w:instrText>
                      </w:r>
                      <w:r>
                        <w:fldChar w:fldCharType="separate"/>
                      </w:r>
                      <w:r w:rsidR="00D67234">
                        <w:rPr>
                          <w:noProof/>
                        </w:rPr>
                        <w:t>12</w:t>
                      </w:r>
                      <w:r>
                        <w:fldChar w:fldCharType="end"/>
                      </w:r>
                      <w:r>
                        <w:t>: pantalla de Selección de parámetros del algoritmo genético</w:t>
                      </w:r>
                      <w:bookmarkEnd w:id="94"/>
                    </w:p>
                  </w:txbxContent>
                </v:textbox>
                <w10:wrap type="topAndBottom"/>
              </v:shape>
            </w:pict>
          </mc:Fallback>
        </mc:AlternateContent>
      </w:r>
      <w:r w:rsidRPr="001F2712">
        <w:rPr>
          <w:noProof/>
        </w:rPr>
        <w:drawing>
          <wp:anchor distT="0" distB="0" distL="114300" distR="114300" simplePos="0" relativeHeight="251701248" behindDoc="0" locked="0" layoutInCell="1" allowOverlap="1" wp14:anchorId="1CF0B441" wp14:editId="43BEE59A">
            <wp:simplePos x="0" y="0"/>
            <wp:positionH relativeFrom="margin">
              <wp:align>left</wp:align>
            </wp:positionH>
            <wp:positionV relativeFrom="paragraph">
              <wp:posOffset>233680</wp:posOffset>
            </wp:positionV>
            <wp:extent cx="5400040" cy="3141980"/>
            <wp:effectExtent l="0" t="0" r="0" b="1270"/>
            <wp:wrapTopAndBottom/>
            <wp:docPr id="642959573"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59573" name="Imagen 1" descr="Texto&#10;&#10;Descripción generada automáticamente con confianza media"/>
                    <pic:cNvPicPr/>
                  </pic:nvPicPr>
                  <pic:blipFill>
                    <a:blip r:embed="rId28"/>
                    <a:stretch>
                      <a:fillRect/>
                    </a:stretch>
                  </pic:blipFill>
                  <pic:spPr>
                    <a:xfrm>
                      <a:off x="0" y="0"/>
                      <a:ext cx="5400040" cy="3141980"/>
                    </a:xfrm>
                    <a:prstGeom prst="rect">
                      <a:avLst/>
                    </a:prstGeom>
                  </pic:spPr>
                </pic:pic>
              </a:graphicData>
            </a:graphic>
          </wp:anchor>
        </w:drawing>
      </w:r>
      <w:r w:rsidR="00985F4F" w:rsidRPr="00985F4F">
        <w:rPr>
          <w:b/>
          <w:bCs/>
        </w:rPr>
        <w:t>Selección de parámetros del algoritmo genético</w:t>
      </w:r>
    </w:p>
    <w:p w14:paraId="6DFAD53C" w14:textId="09381391" w:rsidR="00DA0A7F" w:rsidRDefault="001F2712" w:rsidP="00B866F4">
      <w:pPr>
        <w:ind w:left="680"/>
      </w:pPr>
      <w:r>
        <w:t xml:space="preserve">En esta pantalla se rellenan los campos necesarios para ejecutar el algoritmo genético como el número de generaciones, el tamaño de la población, las probabilidades de cruce y mutación y el operador de cruce. Las probabilidades deben ser valores entre 0 y 1 y no pueden tener más de tres decimales de precisión. El número de generaciones y el tamaño de la población deben ser enteros positivos. Una vez rellenados los campos </w:t>
      </w:r>
      <w:r>
        <w:lastRenderedPageBreak/>
        <w:t>correctamente, al pulsar en el botón “CONTINUAR” al final de la página, se ejecutará el algoritmo genético y se redirigirá a la pantalla de Mostrar soluciones.</w:t>
      </w:r>
    </w:p>
    <w:p w14:paraId="56FA60ED" w14:textId="734658F7" w:rsidR="00B866F4" w:rsidRPr="00B866F4" w:rsidRDefault="00B866F4" w:rsidP="00B866F4">
      <w:pPr>
        <w:ind w:firstLine="340"/>
        <w:rPr>
          <w:b/>
          <w:bCs/>
        </w:rPr>
      </w:pPr>
      <w:r>
        <w:rPr>
          <w:noProof/>
        </w:rPr>
        <mc:AlternateContent>
          <mc:Choice Requires="wps">
            <w:drawing>
              <wp:anchor distT="0" distB="0" distL="114300" distR="114300" simplePos="0" relativeHeight="251711488" behindDoc="0" locked="0" layoutInCell="1" allowOverlap="1" wp14:anchorId="6CD001ED" wp14:editId="05B44470">
                <wp:simplePos x="0" y="0"/>
                <wp:positionH relativeFrom="column">
                  <wp:posOffset>0</wp:posOffset>
                </wp:positionH>
                <wp:positionV relativeFrom="paragraph">
                  <wp:posOffset>5405755</wp:posOffset>
                </wp:positionV>
                <wp:extent cx="5400040" cy="635"/>
                <wp:effectExtent l="0" t="0" r="0" b="0"/>
                <wp:wrapTopAndBottom/>
                <wp:docPr id="644012489"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9D9CDEA" w14:textId="67A63892" w:rsidR="00B866F4" w:rsidRPr="00B866F4" w:rsidRDefault="00B866F4" w:rsidP="00B866F4">
                            <w:pPr>
                              <w:pStyle w:val="Descripcin"/>
                            </w:pPr>
                            <w:bookmarkStart w:id="95" w:name="_Toc171402943"/>
                            <w:r>
                              <w:t xml:space="preserve">Ilustración </w:t>
                            </w:r>
                            <w:r>
                              <w:fldChar w:fldCharType="begin"/>
                            </w:r>
                            <w:r>
                              <w:instrText xml:space="preserve"> SEQ Ilustración \* ARABIC </w:instrText>
                            </w:r>
                            <w:r>
                              <w:fldChar w:fldCharType="separate"/>
                            </w:r>
                            <w:r w:rsidR="00D67234">
                              <w:rPr>
                                <w:noProof/>
                              </w:rPr>
                              <w:t>13</w:t>
                            </w:r>
                            <w:r>
                              <w:fldChar w:fldCharType="end"/>
                            </w:r>
                            <w:r>
                              <w:t>: Resultados del AG, descargas</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001ED" id="_x0000_s1040" type="#_x0000_t202" style="position:absolute;left:0;text-align:left;margin-left:0;margin-top:425.65pt;width:425.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" stroked="f">
                <v:textbox style="mso-fit-shape-to-text:t" inset="0,0,0,0">
                  <w:txbxContent>
                    <w:p w14:paraId="79D9CDEA" w14:textId="67A63892" w:rsidR="00B866F4" w:rsidRPr="00B866F4" w:rsidRDefault="00B866F4" w:rsidP="00B866F4">
                      <w:pPr>
                        <w:pStyle w:val="Descripcin"/>
                      </w:pPr>
                      <w:bookmarkStart w:id="96" w:name="_Toc171402943"/>
                      <w:r>
                        <w:t xml:space="preserve">Ilustración </w:t>
                      </w:r>
                      <w:r>
                        <w:fldChar w:fldCharType="begin"/>
                      </w:r>
                      <w:r>
                        <w:instrText xml:space="preserve"> SEQ Ilustración \* ARABIC </w:instrText>
                      </w:r>
                      <w:r>
                        <w:fldChar w:fldCharType="separate"/>
                      </w:r>
                      <w:r w:rsidR="00D67234">
                        <w:rPr>
                          <w:noProof/>
                        </w:rPr>
                        <w:t>13</w:t>
                      </w:r>
                      <w:r>
                        <w:fldChar w:fldCharType="end"/>
                      </w:r>
                      <w:r>
                        <w:t>: Resultados del AG, descargas</w:t>
                      </w:r>
                      <w:bookmarkEnd w:id="96"/>
                    </w:p>
                  </w:txbxContent>
                </v:textbox>
                <w10:wrap type="topAndBottom"/>
              </v:shape>
            </w:pict>
          </mc:Fallback>
        </mc:AlternateContent>
      </w:r>
      <w:r w:rsidRPr="00B866F4">
        <w:rPr>
          <w:noProof/>
        </w:rPr>
        <w:drawing>
          <wp:anchor distT="0" distB="0" distL="114300" distR="114300" simplePos="0" relativeHeight="251707392" behindDoc="0" locked="0" layoutInCell="1" allowOverlap="1" wp14:anchorId="1EE09017" wp14:editId="6C0B4B87">
            <wp:simplePos x="0" y="0"/>
            <wp:positionH relativeFrom="margin">
              <wp:align>left</wp:align>
            </wp:positionH>
            <wp:positionV relativeFrom="paragraph">
              <wp:posOffset>2948305</wp:posOffset>
            </wp:positionV>
            <wp:extent cx="5400040" cy="2400300"/>
            <wp:effectExtent l="0" t="0" r="0" b="0"/>
            <wp:wrapTopAndBottom/>
            <wp:docPr id="737312291" name="Imagen 1"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12291" name="Imagen 1" descr="Texto&#10;&#10;Descripción generada automáticamente con confianza baja"/>
                    <pic:cNvPicPr/>
                  </pic:nvPicPr>
                  <pic:blipFill>
                    <a:blip r:embed="rId29"/>
                    <a:stretch>
                      <a:fillRect/>
                    </a:stretch>
                  </pic:blipFill>
                  <pic:spPr>
                    <a:xfrm>
                      <a:off x="0" y="0"/>
                      <a:ext cx="5400040" cy="2400300"/>
                    </a:xfrm>
                    <a:prstGeom prst="rect">
                      <a:avLst/>
                    </a:prstGeom>
                  </pic:spPr>
                </pic:pic>
              </a:graphicData>
            </a:graphic>
          </wp:anchor>
        </w:drawing>
      </w:r>
      <w:r>
        <w:rPr>
          <w:noProof/>
        </w:rPr>
        <mc:AlternateContent>
          <mc:Choice Requires="wps">
            <w:drawing>
              <wp:anchor distT="0" distB="0" distL="114300" distR="114300" simplePos="0" relativeHeight="251709440" behindDoc="0" locked="0" layoutInCell="1" allowOverlap="1" wp14:anchorId="40FE8835" wp14:editId="3DD74D3F">
                <wp:simplePos x="0" y="0"/>
                <wp:positionH relativeFrom="column">
                  <wp:posOffset>0</wp:posOffset>
                </wp:positionH>
                <wp:positionV relativeFrom="paragraph">
                  <wp:posOffset>2484120</wp:posOffset>
                </wp:positionV>
                <wp:extent cx="5400040" cy="635"/>
                <wp:effectExtent l="0" t="0" r="0" b="0"/>
                <wp:wrapTopAndBottom/>
                <wp:docPr id="738319983"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3B7941C" w14:textId="47232C94" w:rsidR="00B866F4" w:rsidRPr="007776E2" w:rsidRDefault="00B866F4" w:rsidP="00B866F4">
                            <w:pPr>
                              <w:pStyle w:val="Descripcin"/>
                              <w:rPr>
                                <w:szCs w:val="22"/>
                              </w:rPr>
                            </w:pPr>
                            <w:bookmarkStart w:id="97" w:name="_Toc171402944"/>
                            <w:r>
                              <w:t xml:space="preserve">Ilustración </w:t>
                            </w:r>
                            <w:r>
                              <w:fldChar w:fldCharType="begin"/>
                            </w:r>
                            <w:r>
                              <w:instrText xml:space="preserve"> SEQ Ilustración \* ARABIC </w:instrText>
                            </w:r>
                            <w:r>
                              <w:fldChar w:fldCharType="separate"/>
                            </w:r>
                            <w:r w:rsidR="00D67234">
                              <w:rPr>
                                <w:noProof/>
                              </w:rPr>
                              <w:t>14</w:t>
                            </w:r>
                            <w:r>
                              <w:fldChar w:fldCharType="end"/>
                            </w:r>
                            <w:r>
                              <w:t>: Resultados del AG, gráfica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E8835" id="_x0000_s1041" type="#_x0000_t202" style="position:absolute;left:0;text-align:left;margin-left:0;margin-top:195.6pt;width:425.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" stroked="f">
                <v:textbox style="mso-fit-shape-to-text:t" inset="0,0,0,0">
                  <w:txbxContent>
                    <w:p w14:paraId="53B7941C" w14:textId="47232C94" w:rsidR="00B866F4" w:rsidRPr="007776E2" w:rsidRDefault="00B866F4" w:rsidP="00B866F4">
                      <w:pPr>
                        <w:pStyle w:val="Descripcin"/>
                        <w:rPr>
                          <w:szCs w:val="22"/>
                        </w:rPr>
                      </w:pPr>
                      <w:bookmarkStart w:id="98" w:name="_Toc171402944"/>
                      <w:r>
                        <w:t xml:space="preserve">Ilustración </w:t>
                      </w:r>
                      <w:r>
                        <w:fldChar w:fldCharType="begin"/>
                      </w:r>
                      <w:r>
                        <w:instrText xml:space="preserve"> SEQ Ilustración \* ARABIC </w:instrText>
                      </w:r>
                      <w:r>
                        <w:fldChar w:fldCharType="separate"/>
                      </w:r>
                      <w:r w:rsidR="00D67234">
                        <w:rPr>
                          <w:noProof/>
                        </w:rPr>
                        <w:t>14</w:t>
                      </w:r>
                      <w:r>
                        <w:fldChar w:fldCharType="end"/>
                      </w:r>
                      <w:r>
                        <w:t>: Resultados del AG, gráficas</w:t>
                      </w:r>
                      <w:bookmarkEnd w:id="98"/>
                    </w:p>
                  </w:txbxContent>
                </v:textbox>
                <w10:wrap type="topAndBottom"/>
              </v:shape>
            </w:pict>
          </mc:Fallback>
        </mc:AlternateContent>
      </w:r>
      <w:r w:rsidRPr="00B866F4">
        <w:rPr>
          <w:noProof/>
        </w:rPr>
        <w:drawing>
          <wp:anchor distT="0" distB="0" distL="114300" distR="114300" simplePos="0" relativeHeight="251705344" behindDoc="0" locked="0" layoutInCell="1" allowOverlap="1" wp14:anchorId="0F9EADD7" wp14:editId="14C53A3B">
            <wp:simplePos x="0" y="0"/>
            <wp:positionH relativeFrom="margin">
              <wp:align>left</wp:align>
            </wp:positionH>
            <wp:positionV relativeFrom="paragraph">
              <wp:posOffset>360680</wp:posOffset>
            </wp:positionV>
            <wp:extent cx="5400040" cy="2066290"/>
            <wp:effectExtent l="0" t="0" r="0" b="0"/>
            <wp:wrapTopAndBottom/>
            <wp:docPr id="179051050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10504" name="Imagen 1" descr="Gráfico, Gráfico de dispersión&#10;&#10;Descripción generada automáticamente"/>
                    <pic:cNvPicPr/>
                  </pic:nvPicPr>
                  <pic:blipFill>
                    <a:blip r:embed="rId30"/>
                    <a:stretch>
                      <a:fillRect/>
                    </a:stretch>
                  </pic:blipFill>
                  <pic:spPr>
                    <a:xfrm>
                      <a:off x="0" y="0"/>
                      <a:ext cx="5400040" cy="2066290"/>
                    </a:xfrm>
                    <a:prstGeom prst="rect">
                      <a:avLst/>
                    </a:prstGeom>
                  </pic:spPr>
                </pic:pic>
              </a:graphicData>
            </a:graphic>
          </wp:anchor>
        </w:drawing>
      </w:r>
      <w:r w:rsidRPr="00B866F4">
        <w:rPr>
          <w:b/>
          <w:bCs/>
        </w:rPr>
        <w:t>Mostrar soluciones</w:t>
      </w:r>
    </w:p>
    <w:p w14:paraId="73F38807" w14:textId="2AA6B7D8" w:rsidR="00723EC5" w:rsidRDefault="00B866F4" w:rsidP="00B866F4">
      <w:pPr>
        <w:ind w:left="680"/>
      </w:pPr>
      <w:r>
        <w:t>En esta pantalla se muestra la evaluación de las soluciones exploradas por el algoritmo genético (en rojo) y qué soluciones han sido las elegidas (en azul). Debajo de la gráfica, se muestra el número total de soluciones diferentes encontradas y un botón para descargar todas las soluciones. Si se quiere descargar sólo una solución en específico, se muestra una lista con las soluciones numeradas, su evaluación y un botón para descargar dicha solución.</w:t>
      </w:r>
    </w:p>
    <w:p w14:paraId="52B5149E" w14:textId="77777777" w:rsidR="00723EC5" w:rsidRDefault="00723EC5" w:rsidP="00723EC5"/>
    <w:p w14:paraId="709172CA" w14:textId="60B6750B" w:rsidR="00122D6D" w:rsidRPr="00723EC5" w:rsidRDefault="00122D6D" w:rsidP="00723EC5">
      <w:pPr>
        <w:ind w:left="340"/>
        <w:jc w:val="left"/>
      </w:pPr>
      <w:r w:rsidRPr="00723EC5">
        <w:br w:type="page"/>
      </w:r>
    </w:p>
    <w:p w14:paraId="46425449" w14:textId="5180BDFB" w:rsidR="00122D6D" w:rsidRPr="004C6CB3" w:rsidRDefault="00122D6D" w:rsidP="00122D6D">
      <w:pPr>
        <w:pStyle w:val="Ttulo1"/>
      </w:pPr>
      <w:bookmarkStart w:id="99" w:name="_Toc171403155"/>
      <w:r w:rsidRPr="004C6CB3">
        <w:lastRenderedPageBreak/>
        <w:t>Apéndice F. Anexo de sostenibilización curricular</w:t>
      </w:r>
      <w:bookmarkEnd w:id="99"/>
    </w:p>
    <w:p w14:paraId="7C18B82F" w14:textId="77777777" w:rsidR="00E60D7A" w:rsidRPr="004C6CB3" w:rsidRDefault="00E60D7A" w:rsidP="00E60D7A"/>
    <w:p w14:paraId="0D63DAEC" w14:textId="77777777" w:rsidR="001A08C4" w:rsidRPr="004C6CB3" w:rsidRDefault="001A08C4" w:rsidP="001A08C4">
      <w:pPr>
        <w:pStyle w:val="Ttulo2"/>
      </w:pPr>
      <w:bookmarkStart w:id="100" w:name="_Toc171403156"/>
      <w:r w:rsidRPr="004C6CB3">
        <w:t>F.1 Introducción</w:t>
      </w:r>
      <w:bookmarkEnd w:id="100"/>
    </w:p>
    <w:p w14:paraId="3688B56E" w14:textId="49FAA637" w:rsidR="00F15592" w:rsidRPr="004C6CB3" w:rsidRDefault="00F15592" w:rsidP="00F15592">
      <w:r w:rsidRPr="004C6CB3">
        <w:tab/>
      </w:r>
      <w:r w:rsidR="00233A87" w:rsidRPr="004C6CB3">
        <w:t xml:space="preserve">La Agenda 2030 de las Naciones Unidas establece 17 Objetivos de Desarrollo Sostenible (ODS) que buscan abordar los principales desafíos globales, incluyendo la salud y la educación. </w:t>
      </w:r>
      <w:r w:rsidR="00233A87" w:rsidRPr="004C6CB3">
        <w:fldChar w:fldCharType="begin"/>
      </w:r>
      <w:r w:rsidR="004312D9">
        <w:instrText xml:space="preserve"> ADDIN ZOTERO_ITEM CSL_CITATION {"citationID":"JA1yBpFY","properties":{"formattedCitation":"[8]","plainCitation":"[8]","noteIndex":0},"citationItems":[{"id":99,"uris":["http://zotero.org/users/local/eC8saxzw/items/KIGDCTA6"],"itemData":{"id":99,"type":"webpage","abstract":"17 objetivos para transformar nuestro mundo\nEn 2015, la ONU aprobó la Agenda 2030 sobre el Desarrollo Sostenible, una oportunidad para que los países y sus sociedades emprendieran un nuevo camino con el que mejorar la vida de todas las personas, sin dejar a nadie atrás. La Agenda cuenta con 17 Objetivos de","container-title":"Desarrollo Sostenible","language":"es","title":"Portada","URL":"https://www.un.org/sustainabledevelopment/es/","author":[{"family":"Gamez","given":"Maria Jose"}],"accessed":{"date-parts":[["2024",7,4]]}}}],"schema":"https://github.com/citation-style-language/schema/raw/master/csl-citation.json"} </w:instrText>
      </w:r>
      <w:r w:rsidR="00233A87" w:rsidRPr="004C6CB3">
        <w:fldChar w:fldCharType="separate"/>
      </w:r>
      <w:r w:rsidR="004312D9" w:rsidRPr="004312D9">
        <w:t>[8]</w:t>
      </w:r>
      <w:r w:rsidR="00233A87" w:rsidRPr="004C6CB3">
        <w:fldChar w:fldCharType="end"/>
      </w:r>
      <w:r w:rsidR="00233A87" w:rsidRPr="004C6CB3">
        <w:t xml:space="preserve"> Este proyecto, centrado en la organización de los alumnos para reducir el riesgo de contagio de enfermedades en entornos escolares, contribuye directamente a los ODS relacionados con la salud y el bienestar (ODS 3) y la educación de calidad (ODS 4).</w:t>
      </w:r>
    </w:p>
    <w:p w14:paraId="0BEC27F4" w14:textId="77777777" w:rsidR="00B917ED" w:rsidRPr="004C6CB3" w:rsidRDefault="00B917ED" w:rsidP="00F15592"/>
    <w:p w14:paraId="4B99EC0D" w14:textId="4B2FBA46" w:rsidR="001A08C4" w:rsidRPr="004C6CB3" w:rsidRDefault="001A08C4" w:rsidP="001A08C4">
      <w:pPr>
        <w:pStyle w:val="Ttulo2"/>
      </w:pPr>
      <w:bookmarkStart w:id="101" w:name="_Toc171403157"/>
      <w:r w:rsidRPr="004C6CB3">
        <w:t xml:space="preserve">F.2 </w:t>
      </w:r>
      <w:r w:rsidR="0003514C" w:rsidRPr="004C6CB3">
        <w:t>Objetivo número 3: Salud y Bienestar</w:t>
      </w:r>
      <w:bookmarkEnd w:id="101"/>
    </w:p>
    <w:p w14:paraId="00B647F2" w14:textId="374A14F5" w:rsidR="00DC3A1D" w:rsidRPr="004C6CB3" w:rsidRDefault="00DC3A1D" w:rsidP="000906D9">
      <w:pPr>
        <w:ind w:firstLine="340"/>
      </w:pPr>
      <w:r w:rsidRPr="004C6CB3">
        <w:t>La organización de los alumnos en el colegio se realiza de manera estratégica para minimizar el riesgo de contagio de enfermedades infecciosas, cumpliendo así con el ODS 3 de la Agenda 2030, que se centra en garantizar una vida sana y promover el bienestar para todos en todas las edades. Este enfoque no solo se limita a una mera disposición física, sino que integra análisis avanzados de datos para una gestión proactiva y eficaz del riesgo.</w:t>
      </w:r>
    </w:p>
    <w:p w14:paraId="5BB940C2" w14:textId="634E811F" w:rsidR="00DC3A1D" w:rsidRPr="004C6CB3" w:rsidRDefault="00DC3A1D" w:rsidP="000906D9">
      <w:pPr>
        <w:ind w:firstLine="340"/>
      </w:pPr>
      <w:r w:rsidRPr="004C6CB3">
        <w:t>En caso de un brote de enfermedad, las soluciones propuestas por la aplicación permiten identificar rápidamente las clases que están interconectadas y que, por lo tanto, pueden representar un riesgo de transmisión. Esto facilita la implementación de medidas de control específicas, tales como el confinamiento de ciertas clases o grupos de alumnos, evitando la necesidad de cerrar todo el colegio y permitiendo que el mayor número posible de estudiantes continúe su educación en un entorno seguro. Este enfoque selectivo y dirigido contribuye a la prevención de la propagación de enfermedades, minimizando el impacto en la comunidad educativa y en la salud pública en general.</w:t>
      </w:r>
    </w:p>
    <w:p w14:paraId="063AED1B" w14:textId="4CFE2E56" w:rsidR="00BE610D" w:rsidRPr="004C6CB3" w:rsidRDefault="00BE610D" w:rsidP="000906D9">
      <w:pPr>
        <w:ind w:firstLine="340"/>
      </w:pPr>
      <w:r w:rsidRPr="004C6CB3">
        <w:t>Además, la aplicación proporciona una evaluación detallada del riesgo de contagio para cada conjunto de clases, facilitando la toma de decisiones informadas sobre la asignación de docentes, especialmente aquellos considerados pacientes de riesgo. Al asignar estos docentes a grupos con menor riesgo de contagio, se protege su salud y se asegura su participación continua en la educación, promoviendo así un entorno educativo seguro y saludable para todos.</w:t>
      </w:r>
    </w:p>
    <w:p w14:paraId="2049790E" w14:textId="56CA8F88" w:rsidR="00BE610D" w:rsidRPr="004C6CB3" w:rsidRDefault="00BE610D" w:rsidP="00B917ED">
      <w:pPr>
        <w:ind w:firstLine="340"/>
      </w:pPr>
      <w:r w:rsidRPr="004C6CB3">
        <w:t>L</w:t>
      </w:r>
      <w:r w:rsidR="00B917ED" w:rsidRPr="004C6CB3">
        <w:t>os datos</w:t>
      </w:r>
      <w:r w:rsidRPr="004C6CB3">
        <w:t xml:space="preserve"> permite</w:t>
      </w:r>
      <w:r w:rsidR="00B917ED" w:rsidRPr="004C6CB3">
        <w:t>n también a la administración educativa</w:t>
      </w:r>
      <w:r w:rsidRPr="004C6CB3">
        <w:t xml:space="preserve"> la coordinación efectiva con las autoridades de salud pública al proporcionar datos precisos y actualizados sobre la situación sanitaria del colegio. Esto facilita una respuesta más rápida y eficaz ante emergencias, ayudando a contener la propagación de enfermedades y a mantener un entorno seguro para todos los miembros de la comunidad escolar.</w:t>
      </w:r>
    </w:p>
    <w:p w14:paraId="43913598" w14:textId="77777777" w:rsidR="00B917ED" w:rsidRPr="004C6CB3" w:rsidRDefault="00B917ED" w:rsidP="00BE610D">
      <w:pPr>
        <w:rPr>
          <w:b/>
        </w:rPr>
      </w:pPr>
    </w:p>
    <w:p w14:paraId="683F4858" w14:textId="37D5CDEB" w:rsidR="0003514C" w:rsidRPr="004C6CB3" w:rsidRDefault="0003514C" w:rsidP="0003514C">
      <w:pPr>
        <w:pStyle w:val="Ttulo2"/>
      </w:pPr>
      <w:bookmarkStart w:id="102" w:name="_Toc171403158"/>
      <w:r w:rsidRPr="004C6CB3">
        <w:t>F.2 Objetivo número 4: Educación de calidad</w:t>
      </w:r>
      <w:bookmarkEnd w:id="102"/>
    </w:p>
    <w:p w14:paraId="30D49589" w14:textId="4EDC46BC" w:rsidR="00BE610D" w:rsidRPr="004C6CB3" w:rsidRDefault="00BE610D" w:rsidP="00BE610D">
      <w:pPr>
        <w:ind w:firstLine="340"/>
      </w:pPr>
      <w:r w:rsidRPr="004C6CB3">
        <w:t>Este proyecto también contribuye significativamente al ODS 4, que busca garantizar una educación inclusiva, equitativa y de calidad. Al gestionar de manera efectiva las conexiones entre clases, la aplicación minimiza las interrupciones en la educación causadas por enfermedades, asegurando que los estudiantes puedan continuar su aprendizaje sin pausas significativas. Esto es especialmente importante en contextos de emergencia sanitaria, como lo fue la pandemia de COVID-19, que ha tenido un impacto profundo en la educación a nivel global.</w:t>
      </w:r>
    </w:p>
    <w:p w14:paraId="2CC3A28A" w14:textId="66797DA9" w:rsidR="0003514C" w:rsidRPr="004C6CB3" w:rsidRDefault="00BE610D" w:rsidP="00BE610D">
      <w:pPr>
        <w:ind w:firstLine="340"/>
      </w:pPr>
      <w:r w:rsidRPr="004C6CB3">
        <w:t>La pandemia de COVID-19 ha destacado la importancia de la educación presencial, que ofrece un entorno de aprendizaje más enriquecedor que la educación a distancia. Las clases presenciales facilitan la interacción social y el aprendizaje práctico, aspectos fundamentales para el desarrollo académico y personal de los estudiantes. Al permitir que las clases presenciales se lleven a cabo de manera segura, la aplicación contribuye a una educación de calidad, asegurando que los estudiantes puedan beneficiarse de una experiencia educativa completa y enriquecedora.</w:t>
      </w:r>
    </w:p>
    <w:p w14:paraId="5C7A675C" w14:textId="0F373F57" w:rsidR="00DC3A1D" w:rsidRPr="004C6CB3" w:rsidRDefault="00DC3A1D" w:rsidP="000906D9">
      <w:pPr>
        <w:ind w:firstLine="340"/>
      </w:pPr>
      <w:r w:rsidRPr="004C6CB3">
        <w:t xml:space="preserve">Al considerar la salud y el bienestar de todos los profesores, incluidos aquellos que son pacientes de riesgo, la aplicación garantiza que todos los docentes puedan seguir participando activamente en la educación. Esto fomenta un entorno educativo inclusivo, donde se valora y protege la diversidad de experiencias y enfoques pedagógicos, </w:t>
      </w:r>
      <w:r w:rsidR="00D71473" w:rsidRPr="004C6CB3">
        <w:t>ya que cada docente, dependiendo de su edad y experiencia, aporta una perspectiva única y valiosa al proceso educativo.</w:t>
      </w:r>
    </w:p>
    <w:p w14:paraId="717C3D23" w14:textId="5B1E99B1" w:rsidR="00F87829" w:rsidRPr="004C6CB3" w:rsidRDefault="00D71473" w:rsidP="00D71473">
      <w:pPr>
        <w:ind w:firstLine="340"/>
      </w:pPr>
      <w:r w:rsidRPr="004C6CB3">
        <w:t>Además, la aplicación puede servir como un recurso educativo en sí mismo, enseñando a los estudiantes sobre la importancia de la salud pública y la gestión del riesgo, proporcionando conocimientos valiosos que pueden aplicar a lo largo de sus vidas. Al involucrar a los estudiantes en la comprensión de cómo la aplicación organiza las clases para minimizar el riesgo de contagio, se les introduce a conceptos clave en epidemiología y salud pública.</w:t>
      </w:r>
      <w:r w:rsidR="00F87829" w:rsidRPr="004C6CB3">
        <w:br w:type="page"/>
      </w:r>
    </w:p>
    <w:p w14:paraId="3E2F9328" w14:textId="7AB88D71" w:rsidR="00F87829" w:rsidRPr="004C6CB3" w:rsidRDefault="00F87829" w:rsidP="00F87829">
      <w:pPr>
        <w:pStyle w:val="Ttulo1"/>
      </w:pPr>
      <w:bookmarkStart w:id="103" w:name="_Toc171403159"/>
      <w:r w:rsidRPr="004C6CB3">
        <w:lastRenderedPageBreak/>
        <w:t>Bibliografía</w:t>
      </w:r>
      <w:bookmarkEnd w:id="103"/>
    </w:p>
    <w:p w14:paraId="600BA617" w14:textId="77777777" w:rsidR="00E60D7A" w:rsidRPr="004C6CB3" w:rsidRDefault="00E60D7A" w:rsidP="00E60D7A"/>
    <w:p w14:paraId="581F5B10" w14:textId="77777777" w:rsidR="00482570" w:rsidRPr="00482570" w:rsidRDefault="00F87829" w:rsidP="00482570">
      <w:pPr>
        <w:pStyle w:val="Bibliografa"/>
      </w:pPr>
      <w:r w:rsidRPr="004C6CB3">
        <w:fldChar w:fldCharType="begin"/>
      </w:r>
      <w:r w:rsidR="00482570">
        <w:instrText xml:space="preserve"> ADDIN ZOTERO_BIBL {"uncited":[],"omitted":[],"custom":[]} CSL_BIBLIOGRAPHY </w:instrText>
      </w:r>
      <w:r w:rsidRPr="004C6CB3">
        <w:fldChar w:fldCharType="separate"/>
      </w:r>
      <w:r w:rsidR="00482570" w:rsidRPr="00482570">
        <w:t>[1]</w:t>
      </w:r>
      <w:r w:rsidR="00482570" w:rsidRPr="00482570">
        <w:tab/>
        <w:t>BBVA, «BBVA ESPAÑA». Accedido: 8 de julio de 2024. [En línea]. Disponible en: https://www.bbva.es/personas/productos/cuentas/calculadora-sueldo-neto.html</w:t>
      </w:r>
    </w:p>
    <w:p w14:paraId="45F558B1" w14:textId="77777777" w:rsidR="00482570" w:rsidRPr="00482570" w:rsidRDefault="00482570" w:rsidP="00482570">
      <w:pPr>
        <w:pStyle w:val="Bibliografa"/>
      </w:pPr>
      <w:r w:rsidRPr="00482570">
        <w:t>[2]</w:t>
      </w:r>
      <w:r w:rsidRPr="00482570">
        <w:tab/>
        <w:t>«Fondo de Garantía Salarial - Atención a la Ciudadanía - FAQ’s». Accedido: 8 de julio de 2024. [En línea]. Disponible en: https://www.mites.gob.es/fogasa/faqs.html</w:t>
      </w:r>
    </w:p>
    <w:p w14:paraId="70585D02" w14:textId="77777777" w:rsidR="00482570" w:rsidRPr="00482570" w:rsidRDefault="00482570" w:rsidP="00482570">
      <w:pPr>
        <w:pStyle w:val="Bibliografa"/>
      </w:pPr>
      <w:r w:rsidRPr="00482570">
        <w:t>[3]</w:t>
      </w:r>
      <w:r w:rsidRPr="00482570">
        <w:tab/>
        <w:t>«Salario para Desarrollador Full Stack en España - Salario Medio», Talent.com. Accedido: 8 de julio de 2024. [En línea]. Disponible en: https://es.talent.com/salary</w:t>
      </w:r>
    </w:p>
    <w:p w14:paraId="08F50659" w14:textId="77777777" w:rsidR="00482570" w:rsidRPr="00482570" w:rsidRDefault="00482570" w:rsidP="00482570">
      <w:pPr>
        <w:pStyle w:val="Bibliografa"/>
      </w:pPr>
      <w:r w:rsidRPr="00482570">
        <w:t>[4]</w:t>
      </w:r>
      <w:r w:rsidRPr="00482570">
        <w:tab/>
        <w:t>Movistar, «Fibra óptica en casa sin permanencia. Movistar Internet en casa». Accedido: 8 de julio de 2024. [En línea]. Disponible en: https://www.movistar.es/internet/</w:t>
      </w:r>
    </w:p>
    <w:p w14:paraId="3B01381C" w14:textId="77777777" w:rsidR="00482570" w:rsidRPr="00482570" w:rsidRDefault="00482570" w:rsidP="00482570">
      <w:pPr>
        <w:pStyle w:val="Bibliografa"/>
      </w:pPr>
      <w:r w:rsidRPr="00482570">
        <w:t>[5]</w:t>
      </w:r>
      <w:r w:rsidRPr="00482570">
        <w:tab/>
        <w:t>J.Pomeyrol, «¿Mal rendimiento con WSL? Instala Linux, pero no desactives el antivirus - MuyLinux». Accedido: 8 de julio de 2024. [En línea]. Disponible en: https://www.muylinux.com/2019/02/14/mal-rendimiento-con-wsl/</w:t>
      </w:r>
    </w:p>
    <w:p w14:paraId="38D2515B" w14:textId="77777777" w:rsidR="00482570" w:rsidRPr="00482570" w:rsidRDefault="00482570" w:rsidP="00482570">
      <w:pPr>
        <w:pStyle w:val="Bibliografa"/>
      </w:pPr>
      <w:r w:rsidRPr="00482570">
        <w:t>[6]</w:t>
      </w:r>
      <w:r w:rsidRPr="00482570">
        <w:tab/>
        <w:t>«Downloads – Oracle VM VirtualBox». Accedido: 8 de julio de 2024. [En línea]. Disponible en: https://www.virtualbox.org/wiki/Downloads</w:t>
      </w:r>
    </w:p>
    <w:p w14:paraId="7787D8F6" w14:textId="77777777" w:rsidR="00482570" w:rsidRPr="00482570" w:rsidRDefault="00482570" w:rsidP="00482570">
      <w:pPr>
        <w:pStyle w:val="Bibliografa"/>
      </w:pPr>
      <w:r w:rsidRPr="00482570">
        <w:t>[7]</w:t>
      </w:r>
      <w:r w:rsidRPr="00482570">
        <w:tab/>
        <w:t>«Mariaojruiz/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319B4B75" w14:textId="77777777" w:rsidR="00482570" w:rsidRPr="00482570" w:rsidRDefault="00482570" w:rsidP="00482570">
      <w:pPr>
        <w:pStyle w:val="Bibliografa"/>
      </w:pPr>
      <w:r w:rsidRPr="00482570">
        <w:t>[8]</w:t>
      </w:r>
      <w:r w:rsidRPr="00482570">
        <w:tab/>
        <w:t>M. J. Gamez, «Portada», Desarrollo Sostenible. Accedido: 4 de julio de 2024. [En línea]. Disponible en: https://www.un.org/sustainabledevelopment/es/</w:t>
      </w:r>
    </w:p>
    <w:p w14:paraId="32455065" w14:textId="01C3AF45" w:rsidR="00F87829" w:rsidRPr="004C6CB3" w:rsidRDefault="00F87829" w:rsidP="00F87829">
      <w:r w:rsidRPr="004C6CB3">
        <w:fldChar w:fldCharType="end"/>
      </w:r>
    </w:p>
    <w:p w14:paraId="5C3A2879" w14:textId="77777777" w:rsidR="00122D6D" w:rsidRPr="004C6CB3" w:rsidRDefault="00122D6D" w:rsidP="00122D6D"/>
    <w:p w14:paraId="228E5A59" w14:textId="58BBFF24" w:rsidR="00122D6D" w:rsidRPr="004C6CB3" w:rsidRDefault="00122D6D" w:rsidP="00122D6D"/>
    <w:p w14:paraId="6929F546" w14:textId="77777777" w:rsidR="00B85D18" w:rsidRPr="004C6CB3" w:rsidRDefault="00B85D18" w:rsidP="00507B13"/>
    <w:p w14:paraId="43649D2C" w14:textId="407041A8" w:rsidR="00B85D18" w:rsidRPr="002A6FBB" w:rsidRDefault="005A3616" w:rsidP="00507B13">
      <w:r w:rsidRPr="004C6CB3">
        <w:tab/>
      </w:r>
    </w:p>
    <w:sectPr w:rsidR="00B85D18" w:rsidRPr="002A6FBB" w:rsidSect="00422111">
      <w:pgSz w:w="11906" w:h="16838"/>
      <w:pgMar w:top="1418" w:right="1701" w:bottom="1418" w:left="1701" w:header="709" w:footer="709" w:gutter="0"/>
      <w:pgNumType w:start="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01DFE3" w14:textId="77777777" w:rsidR="00EA300E" w:rsidRPr="004C6CB3" w:rsidRDefault="00EA300E" w:rsidP="00F02103">
      <w:pPr>
        <w:spacing w:after="0" w:line="240" w:lineRule="auto"/>
      </w:pPr>
      <w:r w:rsidRPr="004C6CB3">
        <w:separator/>
      </w:r>
    </w:p>
  </w:endnote>
  <w:endnote w:type="continuationSeparator" w:id="0">
    <w:p w14:paraId="613503CF" w14:textId="77777777" w:rsidR="00EA300E" w:rsidRPr="004C6CB3" w:rsidRDefault="00EA300E" w:rsidP="00F02103">
      <w:pPr>
        <w:spacing w:after="0" w:line="240" w:lineRule="auto"/>
      </w:pPr>
      <w:r w:rsidRPr="004C6CB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Segoe UI Emoji">
    <w:panose1 w:val="020B0502040204020203"/>
    <w:charset w:val="00"/>
    <w:family w:val="swiss"/>
    <w:pitch w:val="variable"/>
    <w:sig w:usb0="00000003" w:usb1="02000000" w:usb2="00000000" w:usb3="00000000" w:csb0="00000001"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Pr="004C6CB3" w:rsidRDefault="00F02103">
        <w:pPr>
          <w:pStyle w:val="Piedepgina"/>
          <w:jc w:val="center"/>
        </w:pPr>
        <w:r w:rsidRPr="004C6CB3">
          <w:fldChar w:fldCharType="begin"/>
        </w:r>
        <w:r w:rsidRPr="004C6CB3">
          <w:instrText>PAGE   \* MERGEFORMAT</w:instrText>
        </w:r>
        <w:r w:rsidRPr="004C6CB3">
          <w:fldChar w:fldCharType="separate"/>
        </w:r>
        <w:r w:rsidRPr="004C6CB3">
          <w:t>2</w:t>
        </w:r>
        <w:r w:rsidRPr="004C6CB3">
          <w:fldChar w:fldCharType="end"/>
        </w:r>
      </w:p>
    </w:sdtContent>
  </w:sdt>
  <w:p w14:paraId="1EA7D48E" w14:textId="77777777" w:rsidR="00F02103" w:rsidRPr="004C6CB3" w:rsidRDefault="00F0210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7094274"/>
      <w:docPartObj>
        <w:docPartGallery w:val="Page Numbers (Bottom of Page)"/>
        <w:docPartUnique/>
      </w:docPartObj>
    </w:sdtPr>
    <w:sdtContent>
      <w:p w14:paraId="42518D83" w14:textId="49CDD84C" w:rsidR="00422111" w:rsidRPr="004C6CB3" w:rsidRDefault="00422111">
        <w:pPr>
          <w:pStyle w:val="Piedepgina"/>
          <w:jc w:val="center"/>
        </w:pPr>
        <w:r w:rsidRPr="004C6CB3">
          <w:fldChar w:fldCharType="begin"/>
        </w:r>
        <w:r w:rsidRPr="004C6CB3">
          <w:instrText>PAGE   \* MERGEFORMAT</w:instrText>
        </w:r>
        <w:r w:rsidRPr="004C6CB3">
          <w:fldChar w:fldCharType="separate"/>
        </w:r>
        <w:r w:rsidRPr="004C6CB3">
          <w:t>2</w:t>
        </w:r>
        <w:r w:rsidRPr="004C6CB3">
          <w:fldChar w:fldCharType="end"/>
        </w:r>
      </w:p>
    </w:sdtContent>
  </w:sdt>
  <w:p w14:paraId="5D02E06C" w14:textId="77777777" w:rsidR="00422111" w:rsidRPr="004C6CB3" w:rsidRDefault="0042211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08B900" w14:textId="77777777" w:rsidR="00EA300E" w:rsidRPr="004C6CB3" w:rsidRDefault="00EA300E" w:rsidP="00F02103">
      <w:pPr>
        <w:spacing w:after="0" w:line="240" w:lineRule="auto"/>
      </w:pPr>
      <w:r w:rsidRPr="004C6CB3">
        <w:separator/>
      </w:r>
    </w:p>
  </w:footnote>
  <w:footnote w:type="continuationSeparator" w:id="0">
    <w:p w14:paraId="3B421FD6" w14:textId="77777777" w:rsidR="00EA300E" w:rsidRPr="004C6CB3" w:rsidRDefault="00EA300E" w:rsidP="00F02103">
      <w:pPr>
        <w:spacing w:after="0" w:line="240" w:lineRule="auto"/>
      </w:pPr>
      <w:r w:rsidRPr="004C6CB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Pr="004C6CB3" w:rsidRDefault="00F02103" w:rsidP="00F02103">
    <w:pPr>
      <w:pStyle w:val="Encabezado"/>
    </w:pPr>
  </w:p>
  <w:p w14:paraId="4299EA7F" w14:textId="77777777" w:rsidR="00F02103" w:rsidRPr="004C6CB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A45F68"/>
    <w:multiLevelType w:val="multilevel"/>
    <w:tmpl w:val="A5344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DFB1309"/>
    <w:multiLevelType w:val="hybridMultilevel"/>
    <w:tmpl w:val="E698FE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1FE5008"/>
    <w:multiLevelType w:val="hybridMultilevel"/>
    <w:tmpl w:val="362698C0"/>
    <w:lvl w:ilvl="0" w:tplc="0C0A0001">
      <w:start w:val="1"/>
      <w:numFmt w:val="bullet"/>
      <w:lvlText w:val=""/>
      <w:lvlJc w:val="left"/>
      <w:pPr>
        <w:ind w:left="1740" w:hanging="360"/>
      </w:pPr>
      <w:rPr>
        <w:rFonts w:ascii="Symbol" w:hAnsi="Symbol" w:hint="default"/>
      </w:rPr>
    </w:lvl>
    <w:lvl w:ilvl="1" w:tplc="0C0A0003" w:tentative="1">
      <w:start w:val="1"/>
      <w:numFmt w:val="bullet"/>
      <w:lvlText w:val="o"/>
      <w:lvlJc w:val="left"/>
      <w:pPr>
        <w:ind w:left="2460" w:hanging="360"/>
      </w:pPr>
      <w:rPr>
        <w:rFonts w:ascii="Courier New" w:hAnsi="Courier New" w:cs="Courier New" w:hint="default"/>
      </w:rPr>
    </w:lvl>
    <w:lvl w:ilvl="2" w:tplc="0C0A0005" w:tentative="1">
      <w:start w:val="1"/>
      <w:numFmt w:val="bullet"/>
      <w:lvlText w:val=""/>
      <w:lvlJc w:val="left"/>
      <w:pPr>
        <w:ind w:left="3180" w:hanging="360"/>
      </w:pPr>
      <w:rPr>
        <w:rFonts w:ascii="Wingdings" w:hAnsi="Wingdings" w:hint="default"/>
      </w:rPr>
    </w:lvl>
    <w:lvl w:ilvl="3" w:tplc="0C0A0001" w:tentative="1">
      <w:start w:val="1"/>
      <w:numFmt w:val="bullet"/>
      <w:lvlText w:val=""/>
      <w:lvlJc w:val="left"/>
      <w:pPr>
        <w:ind w:left="3900" w:hanging="360"/>
      </w:pPr>
      <w:rPr>
        <w:rFonts w:ascii="Symbol" w:hAnsi="Symbol" w:hint="default"/>
      </w:rPr>
    </w:lvl>
    <w:lvl w:ilvl="4" w:tplc="0C0A0003" w:tentative="1">
      <w:start w:val="1"/>
      <w:numFmt w:val="bullet"/>
      <w:lvlText w:val="o"/>
      <w:lvlJc w:val="left"/>
      <w:pPr>
        <w:ind w:left="4620" w:hanging="360"/>
      </w:pPr>
      <w:rPr>
        <w:rFonts w:ascii="Courier New" w:hAnsi="Courier New" w:cs="Courier New" w:hint="default"/>
      </w:rPr>
    </w:lvl>
    <w:lvl w:ilvl="5" w:tplc="0C0A0005" w:tentative="1">
      <w:start w:val="1"/>
      <w:numFmt w:val="bullet"/>
      <w:lvlText w:val=""/>
      <w:lvlJc w:val="left"/>
      <w:pPr>
        <w:ind w:left="5340" w:hanging="360"/>
      </w:pPr>
      <w:rPr>
        <w:rFonts w:ascii="Wingdings" w:hAnsi="Wingdings" w:hint="default"/>
      </w:rPr>
    </w:lvl>
    <w:lvl w:ilvl="6" w:tplc="0C0A0001" w:tentative="1">
      <w:start w:val="1"/>
      <w:numFmt w:val="bullet"/>
      <w:lvlText w:val=""/>
      <w:lvlJc w:val="left"/>
      <w:pPr>
        <w:ind w:left="6060" w:hanging="360"/>
      </w:pPr>
      <w:rPr>
        <w:rFonts w:ascii="Symbol" w:hAnsi="Symbol" w:hint="default"/>
      </w:rPr>
    </w:lvl>
    <w:lvl w:ilvl="7" w:tplc="0C0A0003" w:tentative="1">
      <w:start w:val="1"/>
      <w:numFmt w:val="bullet"/>
      <w:lvlText w:val="o"/>
      <w:lvlJc w:val="left"/>
      <w:pPr>
        <w:ind w:left="6780" w:hanging="360"/>
      </w:pPr>
      <w:rPr>
        <w:rFonts w:ascii="Courier New" w:hAnsi="Courier New" w:cs="Courier New" w:hint="default"/>
      </w:rPr>
    </w:lvl>
    <w:lvl w:ilvl="8" w:tplc="0C0A0005" w:tentative="1">
      <w:start w:val="1"/>
      <w:numFmt w:val="bullet"/>
      <w:lvlText w:val=""/>
      <w:lvlJc w:val="left"/>
      <w:pPr>
        <w:ind w:left="7500" w:hanging="360"/>
      </w:pPr>
      <w:rPr>
        <w:rFonts w:ascii="Wingdings" w:hAnsi="Wingdings" w:hint="default"/>
      </w:rPr>
    </w:lvl>
  </w:abstractNum>
  <w:abstractNum w:abstractNumId="4" w15:restartNumberingAfterBreak="0">
    <w:nsid w:val="41FB6A12"/>
    <w:multiLevelType w:val="hybridMultilevel"/>
    <w:tmpl w:val="F42837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21C7753"/>
    <w:multiLevelType w:val="multilevel"/>
    <w:tmpl w:val="DF0A0C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6557450"/>
    <w:multiLevelType w:val="hybridMultilevel"/>
    <w:tmpl w:val="289A281A"/>
    <w:lvl w:ilvl="0" w:tplc="9DB01378">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7"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67E6D96"/>
    <w:multiLevelType w:val="multilevel"/>
    <w:tmpl w:val="D20E1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181D24"/>
    <w:multiLevelType w:val="multilevel"/>
    <w:tmpl w:val="673E5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8494A2F"/>
    <w:multiLevelType w:val="hybridMultilevel"/>
    <w:tmpl w:val="7884DD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59352301">
    <w:abstractNumId w:val="1"/>
  </w:num>
  <w:num w:numId="2" w16cid:durableId="1528103927">
    <w:abstractNumId w:val="7"/>
  </w:num>
  <w:num w:numId="3" w16cid:durableId="1763450979">
    <w:abstractNumId w:val="8"/>
  </w:num>
  <w:num w:numId="4" w16cid:durableId="69232617">
    <w:abstractNumId w:val="5"/>
  </w:num>
  <w:num w:numId="5" w16cid:durableId="206723466">
    <w:abstractNumId w:val="6"/>
  </w:num>
  <w:num w:numId="6" w16cid:durableId="163398796">
    <w:abstractNumId w:val="10"/>
  </w:num>
  <w:num w:numId="7" w16cid:durableId="427122037">
    <w:abstractNumId w:val="2"/>
  </w:num>
  <w:num w:numId="8" w16cid:durableId="78795543">
    <w:abstractNumId w:val="0"/>
  </w:num>
  <w:num w:numId="9" w16cid:durableId="1340087003">
    <w:abstractNumId w:val="9"/>
  </w:num>
  <w:num w:numId="10" w16cid:durableId="404642696">
    <w:abstractNumId w:val="4"/>
  </w:num>
  <w:num w:numId="11" w16cid:durableId="11755368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3655"/>
    <w:rsid w:val="00004B66"/>
    <w:rsid w:val="00011133"/>
    <w:rsid w:val="00015BDC"/>
    <w:rsid w:val="000219D1"/>
    <w:rsid w:val="0003514C"/>
    <w:rsid w:val="00050313"/>
    <w:rsid w:val="0005125F"/>
    <w:rsid w:val="00057733"/>
    <w:rsid w:val="00072A87"/>
    <w:rsid w:val="00076503"/>
    <w:rsid w:val="00080DA0"/>
    <w:rsid w:val="00081CA6"/>
    <w:rsid w:val="00086DF8"/>
    <w:rsid w:val="000906D9"/>
    <w:rsid w:val="000A09F9"/>
    <w:rsid w:val="000B2C05"/>
    <w:rsid w:val="000C1DB8"/>
    <w:rsid w:val="000C3A2A"/>
    <w:rsid w:val="000D022C"/>
    <w:rsid w:val="000D710B"/>
    <w:rsid w:val="000F620B"/>
    <w:rsid w:val="00101B46"/>
    <w:rsid w:val="00101D76"/>
    <w:rsid w:val="00121B4D"/>
    <w:rsid w:val="00122D6D"/>
    <w:rsid w:val="001259BF"/>
    <w:rsid w:val="001379C6"/>
    <w:rsid w:val="0015246D"/>
    <w:rsid w:val="00154C3C"/>
    <w:rsid w:val="001604A9"/>
    <w:rsid w:val="0016159F"/>
    <w:rsid w:val="00176AAD"/>
    <w:rsid w:val="0018385A"/>
    <w:rsid w:val="001A08C4"/>
    <w:rsid w:val="001A3A33"/>
    <w:rsid w:val="001A44F0"/>
    <w:rsid w:val="001B31A5"/>
    <w:rsid w:val="001C08FE"/>
    <w:rsid w:val="001C59C1"/>
    <w:rsid w:val="001D2124"/>
    <w:rsid w:val="001E53B8"/>
    <w:rsid w:val="001F2712"/>
    <w:rsid w:val="001F685F"/>
    <w:rsid w:val="002019A9"/>
    <w:rsid w:val="0020209F"/>
    <w:rsid w:val="00205435"/>
    <w:rsid w:val="00220373"/>
    <w:rsid w:val="00225898"/>
    <w:rsid w:val="00232FB4"/>
    <w:rsid w:val="00233A87"/>
    <w:rsid w:val="002371CB"/>
    <w:rsid w:val="00250DDE"/>
    <w:rsid w:val="00261276"/>
    <w:rsid w:val="00270D69"/>
    <w:rsid w:val="00280415"/>
    <w:rsid w:val="0029024E"/>
    <w:rsid w:val="00297232"/>
    <w:rsid w:val="002A10BF"/>
    <w:rsid w:val="002A4B6E"/>
    <w:rsid w:val="002A5ABC"/>
    <w:rsid w:val="002A6CEB"/>
    <w:rsid w:val="002A6FBB"/>
    <w:rsid w:val="002A7EC4"/>
    <w:rsid w:val="002B27BE"/>
    <w:rsid w:val="002D2464"/>
    <w:rsid w:val="002D676E"/>
    <w:rsid w:val="002E12FD"/>
    <w:rsid w:val="002E19BF"/>
    <w:rsid w:val="00301CB7"/>
    <w:rsid w:val="00321BED"/>
    <w:rsid w:val="0032337D"/>
    <w:rsid w:val="0033623D"/>
    <w:rsid w:val="00374300"/>
    <w:rsid w:val="00375C23"/>
    <w:rsid w:val="003778C6"/>
    <w:rsid w:val="00391A18"/>
    <w:rsid w:val="00392D7A"/>
    <w:rsid w:val="003C11AA"/>
    <w:rsid w:val="003E510E"/>
    <w:rsid w:val="003F34E2"/>
    <w:rsid w:val="00401C23"/>
    <w:rsid w:val="004152E8"/>
    <w:rsid w:val="00422111"/>
    <w:rsid w:val="00427F06"/>
    <w:rsid w:val="004312D9"/>
    <w:rsid w:val="0043261E"/>
    <w:rsid w:val="00435916"/>
    <w:rsid w:val="004460C5"/>
    <w:rsid w:val="004510D7"/>
    <w:rsid w:val="0045366E"/>
    <w:rsid w:val="004618EE"/>
    <w:rsid w:val="004623CF"/>
    <w:rsid w:val="00462BF9"/>
    <w:rsid w:val="00465B35"/>
    <w:rsid w:val="0047081B"/>
    <w:rsid w:val="004771CE"/>
    <w:rsid w:val="004816EC"/>
    <w:rsid w:val="00482570"/>
    <w:rsid w:val="00483153"/>
    <w:rsid w:val="00485C41"/>
    <w:rsid w:val="00485DA9"/>
    <w:rsid w:val="00495BC5"/>
    <w:rsid w:val="004A1857"/>
    <w:rsid w:val="004A6836"/>
    <w:rsid w:val="004A6E37"/>
    <w:rsid w:val="004B4CF0"/>
    <w:rsid w:val="004B5EF1"/>
    <w:rsid w:val="004B694D"/>
    <w:rsid w:val="004B70D6"/>
    <w:rsid w:val="004C2B74"/>
    <w:rsid w:val="004C39EE"/>
    <w:rsid w:val="004C6CB3"/>
    <w:rsid w:val="004F3524"/>
    <w:rsid w:val="0050050B"/>
    <w:rsid w:val="00505A82"/>
    <w:rsid w:val="00507B13"/>
    <w:rsid w:val="00516863"/>
    <w:rsid w:val="00522134"/>
    <w:rsid w:val="005272E3"/>
    <w:rsid w:val="005365FF"/>
    <w:rsid w:val="00537AB3"/>
    <w:rsid w:val="00543A1F"/>
    <w:rsid w:val="005459D2"/>
    <w:rsid w:val="00545B62"/>
    <w:rsid w:val="0056330F"/>
    <w:rsid w:val="00564880"/>
    <w:rsid w:val="00565434"/>
    <w:rsid w:val="00565D5D"/>
    <w:rsid w:val="00575BA6"/>
    <w:rsid w:val="005860A5"/>
    <w:rsid w:val="005A3616"/>
    <w:rsid w:val="005B6D90"/>
    <w:rsid w:val="005C15C5"/>
    <w:rsid w:val="005C2F08"/>
    <w:rsid w:val="005E61A9"/>
    <w:rsid w:val="005F0C19"/>
    <w:rsid w:val="005F175D"/>
    <w:rsid w:val="005F3BD6"/>
    <w:rsid w:val="005F4545"/>
    <w:rsid w:val="0062558E"/>
    <w:rsid w:val="006463C8"/>
    <w:rsid w:val="00670621"/>
    <w:rsid w:val="00680783"/>
    <w:rsid w:val="00682157"/>
    <w:rsid w:val="0068536A"/>
    <w:rsid w:val="006A5814"/>
    <w:rsid w:val="006A5E0E"/>
    <w:rsid w:val="006B1345"/>
    <w:rsid w:val="006B1E37"/>
    <w:rsid w:val="006B37D1"/>
    <w:rsid w:val="006D58E9"/>
    <w:rsid w:val="006E3BD6"/>
    <w:rsid w:val="00700E41"/>
    <w:rsid w:val="007048AB"/>
    <w:rsid w:val="00723EC5"/>
    <w:rsid w:val="00725834"/>
    <w:rsid w:val="00726A65"/>
    <w:rsid w:val="00731181"/>
    <w:rsid w:val="007341EF"/>
    <w:rsid w:val="007606EE"/>
    <w:rsid w:val="00760B4D"/>
    <w:rsid w:val="00775000"/>
    <w:rsid w:val="00780A53"/>
    <w:rsid w:val="00785844"/>
    <w:rsid w:val="00785850"/>
    <w:rsid w:val="00787E5C"/>
    <w:rsid w:val="00793CC2"/>
    <w:rsid w:val="00796160"/>
    <w:rsid w:val="007A4E93"/>
    <w:rsid w:val="007A7F4E"/>
    <w:rsid w:val="007B565B"/>
    <w:rsid w:val="007C10DD"/>
    <w:rsid w:val="007C1CF7"/>
    <w:rsid w:val="007C1F56"/>
    <w:rsid w:val="007C2461"/>
    <w:rsid w:val="007D260F"/>
    <w:rsid w:val="007D544C"/>
    <w:rsid w:val="007F696D"/>
    <w:rsid w:val="007F78B9"/>
    <w:rsid w:val="008005DF"/>
    <w:rsid w:val="00814030"/>
    <w:rsid w:val="0082079F"/>
    <w:rsid w:val="0082225E"/>
    <w:rsid w:val="0085210A"/>
    <w:rsid w:val="008526FE"/>
    <w:rsid w:val="00852EB5"/>
    <w:rsid w:val="00854D07"/>
    <w:rsid w:val="008550E2"/>
    <w:rsid w:val="008569FD"/>
    <w:rsid w:val="00861B8E"/>
    <w:rsid w:val="0087208D"/>
    <w:rsid w:val="008728CC"/>
    <w:rsid w:val="00873745"/>
    <w:rsid w:val="008765D6"/>
    <w:rsid w:val="008806C8"/>
    <w:rsid w:val="00881015"/>
    <w:rsid w:val="008830B4"/>
    <w:rsid w:val="0089338D"/>
    <w:rsid w:val="0089773F"/>
    <w:rsid w:val="008A03E5"/>
    <w:rsid w:val="008A6EA0"/>
    <w:rsid w:val="008B5C82"/>
    <w:rsid w:val="008C6FB3"/>
    <w:rsid w:val="008E314F"/>
    <w:rsid w:val="00900F8A"/>
    <w:rsid w:val="00904058"/>
    <w:rsid w:val="00906185"/>
    <w:rsid w:val="00916ACB"/>
    <w:rsid w:val="00940446"/>
    <w:rsid w:val="00943FFD"/>
    <w:rsid w:val="0096745F"/>
    <w:rsid w:val="0097192C"/>
    <w:rsid w:val="009743A7"/>
    <w:rsid w:val="00977BFD"/>
    <w:rsid w:val="00985C0E"/>
    <w:rsid w:val="00985F4F"/>
    <w:rsid w:val="0099732B"/>
    <w:rsid w:val="009A0C2B"/>
    <w:rsid w:val="009C327D"/>
    <w:rsid w:val="009C4FA5"/>
    <w:rsid w:val="009D0B74"/>
    <w:rsid w:val="009D0C50"/>
    <w:rsid w:val="009E6B71"/>
    <w:rsid w:val="009F6197"/>
    <w:rsid w:val="00A014C7"/>
    <w:rsid w:val="00A04305"/>
    <w:rsid w:val="00A04A1F"/>
    <w:rsid w:val="00A10D1B"/>
    <w:rsid w:val="00A422BA"/>
    <w:rsid w:val="00A54D45"/>
    <w:rsid w:val="00A7335F"/>
    <w:rsid w:val="00A73856"/>
    <w:rsid w:val="00A87D01"/>
    <w:rsid w:val="00AB24A8"/>
    <w:rsid w:val="00AB2919"/>
    <w:rsid w:val="00AE358B"/>
    <w:rsid w:val="00AE4A38"/>
    <w:rsid w:val="00AE7127"/>
    <w:rsid w:val="00B05375"/>
    <w:rsid w:val="00B1602F"/>
    <w:rsid w:val="00B17528"/>
    <w:rsid w:val="00B41448"/>
    <w:rsid w:val="00B47D35"/>
    <w:rsid w:val="00B517EA"/>
    <w:rsid w:val="00B54C6F"/>
    <w:rsid w:val="00B63B49"/>
    <w:rsid w:val="00B63BB6"/>
    <w:rsid w:val="00B70BBF"/>
    <w:rsid w:val="00B73904"/>
    <w:rsid w:val="00B83280"/>
    <w:rsid w:val="00B85D18"/>
    <w:rsid w:val="00B866F4"/>
    <w:rsid w:val="00B917ED"/>
    <w:rsid w:val="00BA5BF3"/>
    <w:rsid w:val="00BA5E50"/>
    <w:rsid w:val="00BB01EC"/>
    <w:rsid w:val="00BB74AB"/>
    <w:rsid w:val="00BB7E52"/>
    <w:rsid w:val="00BC51D0"/>
    <w:rsid w:val="00BD14BF"/>
    <w:rsid w:val="00BD25D9"/>
    <w:rsid w:val="00BE610D"/>
    <w:rsid w:val="00BF02AE"/>
    <w:rsid w:val="00BF493E"/>
    <w:rsid w:val="00BF5171"/>
    <w:rsid w:val="00C06DD1"/>
    <w:rsid w:val="00C111E7"/>
    <w:rsid w:val="00C17583"/>
    <w:rsid w:val="00C20461"/>
    <w:rsid w:val="00C22BA1"/>
    <w:rsid w:val="00C230A7"/>
    <w:rsid w:val="00C24348"/>
    <w:rsid w:val="00C265A5"/>
    <w:rsid w:val="00C27E9C"/>
    <w:rsid w:val="00C34632"/>
    <w:rsid w:val="00C37299"/>
    <w:rsid w:val="00C45795"/>
    <w:rsid w:val="00C51AB8"/>
    <w:rsid w:val="00C52952"/>
    <w:rsid w:val="00C67F1A"/>
    <w:rsid w:val="00C71062"/>
    <w:rsid w:val="00C76D42"/>
    <w:rsid w:val="00C82CF8"/>
    <w:rsid w:val="00C850F1"/>
    <w:rsid w:val="00C85BA2"/>
    <w:rsid w:val="00C955EA"/>
    <w:rsid w:val="00C9686D"/>
    <w:rsid w:val="00CB229F"/>
    <w:rsid w:val="00CC3E8F"/>
    <w:rsid w:val="00CD379B"/>
    <w:rsid w:val="00CE30E4"/>
    <w:rsid w:val="00CE4B74"/>
    <w:rsid w:val="00CF45A1"/>
    <w:rsid w:val="00CF683C"/>
    <w:rsid w:val="00D02798"/>
    <w:rsid w:val="00D26B84"/>
    <w:rsid w:val="00D4027A"/>
    <w:rsid w:val="00D4299F"/>
    <w:rsid w:val="00D50003"/>
    <w:rsid w:val="00D51664"/>
    <w:rsid w:val="00D64F00"/>
    <w:rsid w:val="00D65386"/>
    <w:rsid w:val="00D67234"/>
    <w:rsid w:val="00D71473"/>
    <w:rsid w:val="00D748E2"/>
    <w:rsid w:val="00D82263"/>
    <w:rsid w:val="00D9392A"/>
    <w:rsid w:val="00DA0A7F"/>
    <w:rsid w:val="00DC2802"/>
    <w:rsid w:val="00DC3A1D"/>
    <w:rsid w:val="00DC6DFF"/>
    <w:rsid w:val="00DD5B48"/>
    <w:rsid w:val="00E05326"/>
    <w:rsid w:val="00E07BCC"/>
    <w:rsid w:val="00E15761"/>
    <w:rsid w:val="00E1775A"/>
    <w:rsid w:val="00E21B3E"/>
    <w:rsid w:val="00E24D67"/>
    <w:rsid w:val="00E3613D"/>
    <w:rsid w:val="00E3663F"/>
    <w:rsid w:val="00E60D7A"/>
    <w:rsid w:val="00E6661F"/>
    <w:rsid w:val="00E93BBB"/>
    <w:rsid w:val="00E95FC5"/>
    <w:rsid w:val="00E964A6"/>
    <w:rsid w:val="00EA300E"/>
    <w:rsid w:val="00EB5654"/>
    <w:rsid w:val="00EB746B"/>
    <w:rsid w:val="00EC04D6"/>
    <w:rsid w:val="00EC63FB"/>
    <w:rsid w:val="00ED04D2"/>
    <w:rsid w:val="00ED159C"/>
    <w:rsid w:val="00EE4C53"/>
    <w:rsid w:val="00EE525A"/>
    <w:rsid w:val="00F02103"/>
    <w:rsid w:val="00F0368C"/>
    <w:rsid w:val="00F0543F"/>
    <w:rsid w:val="00F100F3"/>
    <w:rsid w:val="00F15592"/>
    <w:rsid w:val="00F24807"/>
    <w:rsid w:val="00F32920"/>
    <w:rsid w:val="00F46D94"/>
    <w:rsid w:val="00F47496"/>
    <w:rsid w:val="00F52F89"/>
    <w:rsid w:val="00F87829"/>
    <w:rsid w:val="00F92626"/>
    <w:rsid w:val="00F95A86"/>
    <w:rsid w:val="00FB78C0"/>
    <w:rsid w:val="00FC523C"/>
    <w:rsid w:val="00FD2021"/>
    <w:rsid w:val="00FD5939"/>
    <w:rsid w:val="00FE152D"/>
    <w:rsid w:val="00FE7021"/>
    <w:rsid w:val="00FF00C4"/>
    <w:rsid w:val="00FF49A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0E4"/>
    <w:pPr>
      <w:spacing w:before="120"/>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250DDE"/>
    <w:pPr>
      <w:keepNext/>
      <w:keepLines/>
      <w:spacing w:before="2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250DDE"/>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 w:type="paragraph" w:customStyle="1" w:styleId="UBUCuerpoTrabajo">
    <w:name w:val="UBUCuerpoTrabajo"/>
    <w:basedOn w:val="Normal"/>
    <w:link w:val="UBUCuerpoTrabajoCar"/>
    <w:qFormat/>
    <w:rsid w:val="00C955EA"/>
    <w:pPr>
      <w:ind w:firstLine="709"/>
    </w:pPr>
    <w:rPr>
      <w:rFonts w:ascii="Liberation Serif" w:hAnsi="Liberation Serif"/>
      <w:sz w:val="22"/>
    </w:rPr>
  </w:style>
  <w:style w:type="character" w:customStyle="1" w:styleId="UBUCuerpoTrabajoCar">
    <w:name w:val="UBUCuerpoTrabajo Car"/>
    <w:basedOn w:val="Fuentedeprrafopredeter"/>
    <w:link w:val="UBUCuerpoTrabajo"/>
    <w:rsid w:val="00C955EA"/>
    <w:rPr>
      <w:rFonts w:ascii="Liberation Serif" w:hAnsi="Liberation Serif"/>
    </w:rPr>
  </w:style>
  <w:style w:type="table" w:styleId="Tablaconcuadrcula4-nfasis3">
    <w:name w:val="Grid Table 4 Accent 3"/>
    <w:basedOn w:val="Tablanormal"/>
    <w:uiPriority w:val="49"/>
    <w:rsid w:val="00C955EA"/>
    <w:pPr>
      <w:spacing w:after="0" w:line="240" w:lineRule="auto"/>
    </w:pPr>
    <w:rPr>
      <w:rFonts w:eastAsiaTheme="minorEastAsia"/>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B5C8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422111"/>
    <w:pPr>
      <w:spacing w:after="0"/>
    </w:pPr>
  </w:style>
  <w:style w:type="character" w:styleId="CdigoHTML">
    <w:name w:val="HTML Code"/>
    <w:basedOn w:val="Fuentedeprrafopredeter"/>
    <w:uiPriority w:val="99"/>
    <w:semiHidden/>
    <w:unhideWhenUsed/>
    <w:rsid w:val="00C17583"/>
    <w:rPr>
      <w:rFonts w:ascii="Courier New" w:eastAsia="Times New Roman" w:hAnsi="Courier New" w:cs="Courier New"/>
      <w:sz w:val="20"/>
      <w:szCs w:val="20"/>
    </w:rPr>
  </w:style>
  <w:style w:type="table" w:styleId="Tablaconcuadrcula">
    <w:name w:val="Table Grid"/>
    <w:basedOn w:val="Tablanormal"/>
    <w:uiPriority w:val="39"/>
    <w:rsid w:val="00CB22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
    <w:name w:val="Grid Table 5 Dark"/>
    <w:basedOn w:val="Tablanormal"/>
    <w:uiPriority w:val="50"/>
    <w:rsid w:val="00CB22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decuadrcula4">
    <w:name w:val="Grid Table 4"/>
    <w:basedOn w:val="Tablanormal"/>
    <w:uiPriority w:val="49"/>
    <w:rsid w:val="00CB229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CB229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985C0E"/>
    <w:rPr>
      <w:color w:val="605E5C"/>
      <w:shd w:val="clear" w:color="auto" w:fill="E1DFDD"/>
    </w:rPr>
  </w:style>
  <w:style w:type="character" w:styleId="Hipervnculovisitado">
    <w:name w:val="FollowedHyperlink"/>
    <w:basedOn w:val="Fuentedeprrafopredeter"/>
    <w:uiPriority w:val="99"/>
    <w:semiHidden/>
    <w:unhideWhenUsed/>
    <w:rsid w:val="00985C0E"/>
    <w:rPr>
      <w:color w:val="954F72" w:themeColor="followedHyperlink"/>
      <w:u w:val="single"/>
    </w:rPr>
  </w:style>
  <w:style w:type="paragraph" w:styleId="NormalWeb">
    <w:name w:val="Normal (Web)"/>
    <w:basedOn w:val="Normal"/>
    <w:uiPriority w:val="99"/>
    <w:semiHidden/>
    <w:unhideWhenUsed/>
    <w:rsid w:val="00814030"/>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customStyle="1" w:styleId="hljs-keyword">
    <w:name w:val="hljs-keyword"/>
    <w:basedOn w:val="Fuentedeprrafopredeter"/>
    <w:rsid w:val="004C6CB3"/>
  </w:style>
  <w:style w:type="character" w:customStyle="1" w:styleId="hljs-builtin">
    <w:name w:val="hljs-built_in"/>
    <w:basedOn w:val="Fuentedeprrafopredeter"/>
    <w:rsid w:val="00C9686D"/>
  </w:style>
  <w:style w:type="character" w:customStyle="1" w:styleId="hljs-string">
    <w:name w:val="hljs-string"/>
    <w:basedOn w:val="Fuentedeprrafopredeter"/>
    <w:rsid w:val="00F52F89"/>
  </w:style>
  <w:style w:type="paragraph" w:customStyle="1" w:styleId="Cdigo">
    <w:name w:val="Código"/>
    <w:basedOn w:val="Normal"/>
    <w:link w:val="CdigoCar"/>
    <w:qFormat/>
    <w:rsid w:val="00F52F89"/>
    <w:rPr>
      <w:rFonts w:ascii="Courier New" w:hAnsi="Courier New" w:cs="Courier New"/>
      <w:sz w:val="20"/>
    </w:rPr>
  </w:style>
  <w:style w:type="character" w:customStyle="1" w:styleId="CdigoCar">
    <w:name w:val="Código Car"/>
    <w:basedOn w:val="Fuentedeprrafopredeter"/>
    <w:link w:val="Cdigo"/>
    <w:rsid w:val="00F52F89"/>
    <w:rPr>
      <w:rFonts w:ascii="Courier New" w:hAnsi="Courier New" w:cs="Courier New"/>
      <w:sz w:val="20"/>
    </w:rPr>
  </w:style>
  <w:style w:type="character" w:customStyle="1" w:styleId="hljs-subst">
    <w:name w:val="hljs-subst"/>
    <w:basedOn w:val="Fuentedeprrafopredeter"/>
    <w:rsid w:val="007C10DD"/>
  </w:style>
  <w:style w:type="character" w:styleId="Textoennegrita">
    <w:name w:val="Strong"/>
    <w:basedOn w:val="Fuentedeprrafopredeter"/>
    <w:uiPriority w:val="22"/>
    <w:qFormat/>
    <w:rsid w:val="007C10DD"/>
    <w:rPr>
      <w:b/>
      <w:bCs/>
    </w:rPr>
  </w:style>
  <w:style w:type="character" w:customStyle="1" w:styleId="hljs-comment">
    <w:name w:val="hljs-comment"/>
    <w:basedOn w:val="Fuentedeprrafopredeter"/>
    <w:rsid w:val="006E3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54438">
      <w:bodyDiv w:val="1"/>
      <w:marLeft w:val="0"/>
      <w:marRight w:val="0"/>
      <w:marTop w:val="0"/>
      <w:marBottom w:val="0"/>
      <w:divBdr>
        <w:top w:val="none" w:sz="0" w:space="0" w:color="auto"/>
        <w:left w:val="none" w:sz="0" w:space="0" w:color="auto"/>
        <w:bottom w:val="none" w:sz="0" w:space="0" w:color="auto"/>
        <w:right w:val="none" w:sz="0" w:space="0" w:color="auto"/>
      </w:divBdr>
    </w:div>
    <w:div w:id="135077513">
      <w:bodyDiv w:val="1"/>
      <w:marLeft w:val="0"/>
      <w:marRight w:val="0"/>
      <w:marTop w:val="0"/>
      <w:marBottom w:val="0"/>
      <w:divBdr>
        <w:top w:val="none" w:sz="0" w:space="0" w:color="auto"/>
        <w:left w:val="none" w:sz="0" w:space="0" w:color="auto"/>
        <w:bottom w:val="none" w:sz="0" w:space="0" w:color="auto"/>
        <w:right w:val="none" w:sz="0" w:space="0" w:color="auto"/>
      </w:divBdr>
    </w:div>
    <w:div w:id="352808442">
      <w:bodyDiv w:val="1"/>
      <w:marLeft w:val="0"/>
      <w:marRight w:val="0"/>
      <w:marTop w:val="0"/>
      <w:marBottom w:val="0"/>
      <w:divBdr>
        <w:top w:val="none" w:sz="0" w:space="0" w:color="auto"/>
        <w:left w:val="none" w:sz="0" w:space="0" w:color="auto"/>
        <w:bottom w:val="none" w:sz="0" w:space="0" w:color="auto"/>
        <w:right w:val="none" w:sz="0" w:space="0" w:color="auto"/>
      </w:divBdr>
    </w:div>
    <w:div w:id="398097473">
      <w:bodyDiv w:val="1"/>
      <w:marLeft w:val="0"/>
      <w:marRight w:val="0"/>
      <w:marTop w:val="0"/>
      <w:marBottom w:val="0"/>
      <w:divBdr>
        <w:top w:val="none" w:sz="0" w:space="0" w:color="auto"/>
        <w:left w:val="none" w:sz="0" w:space="0" w:color="auto"/>
        <w:bottom w:val="none" w:sz="0" w:space="0" w:color="auto"/>
        <w:right w:val="none" w:sz="0" w:space="0" w:color="auto"/>
      </w:divBdr>
      <w:divsChild>
        <w:div w:id="442463197">
          <w:marLeft w:val="0"/>
          <w:marRight w:val="0"/>
          <w:marTop w:val="0"/>
          <w:marBottom w:val="0"/>
          <w:divBdr>
            <w:top w:val="none" w:sz="0" w:space="0" w:color="auto"/>
            <w:left w:val="none" w:sz="0" w:space="0" w:color="auto"/>
            <w:bottom w:val="none" w:sz="0" w:space="0" w:color="auto"/>
            <w:right w:val="none" w:sz="0" w:space="0" w:color="auto"/>
          </w:divBdr>
          <w:divsChild>
            <w:div w:id="584262482">
              <w:marLeft w:val="0"/>
              <w:marRight w:val="0"/>
              <w:marTop w:val="0"/>
              <w:marBottom w:val="0"/>
              <w:divBdr>
                <w:top w:val="none" w:sz="0" w:space="0" w:color="auto"/>
                <w:left w:val="none" w:sz="0" w:space="0" w:color="auto"/>
                <w:bottom w:val="none" w:sz="0" w:space="0" w:color="auto"/>
                <w:right w:val="none" w:sz="0" w:space="0" w:color="auto"/>
              </w:divBdr>
              <w:divsChild>
                <w:div w:id="135295352">
                  <w:marLeft w:val="0"/>
                  <w:marRight w:val="0"/>
                  <w:marTop w:val="0"/>
                  <w:marBottom w:val="0"/>
                  <w:divBdr>
                    <w:top w:val="none" w:sz="0" w:space="0" w:color="auto"/>
                    <w:left w:val="none" w:sz="0" w:space="0" w:color="auto"/>
                    <w:bottom w:val="none" w:sz="0" w:space="0" w:color="auto"/>
                    <w:right w:val="none" w:sz="0" w:space="0" w:color="auto"/>
                  </w:divBdr>
                </w:div>
              </w:divsChild>
            </w:div>
            <w:div w:id="22225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611052">
      <w:bodyDiv w:val="1"/>
      <w:marLeft w:val="0"/>
      <w:marRight w:val="0"/>
      <w:marTop w:val="0"/>
      <w:marBottom w:val="0"/>
      <w:divBdr>
        <w:top w:val="none" w:sz="0" w:space="0" w:color="auto"/>
        <w:left w:val="none" w:sz="0" w:space="0" w:color="auto"/>
        <w:bottom w:val="none" w:sz="0" w:space="0" w:color="auto"/>
        <w:right w:val="none" w:sz="0" w:space="0" w:color="auto"/>
      </w:divBdr>
      <w:divsChild>
        <w:div w:id="538201604">
          <w:marLeft w:val="0"/>
          <w:marRight w:val="0"/>
          <w:marTop w:val="0"/>
          <w:marBottom w:val="0"/>
          <w:divBdr>
            <w:top w:val="none" w:sz="0" w:space="0" w:color="auto"/>
            <w:left w:val="none" w:sz="0" w:space="0" w:color="auto"/>
            <w:bottom w:val="none" w:sz="0" w:space="0" w:color="auto"/>
            <w:right w:val="none" w:sz="0" w:space="0" w:color="auto"/>
          </w:divBdr>
          <w:divsChild>
            <w:div w:id="1061905768">
              <w:marLeft w:val="0"/>
              <w:marRight w:val="0"/>
              <w:marTop w:val="0"/>
              <w:marBottom w:val="0"/>
              <w:divBdr>
                <w:top w:val="none" w:sz="0" w:space="0" w:color="auto"/>
                <w:left w:val="none" w:sz="0" w:space="0" w:color="auto"/>
                <w:bottom w:val="none" w:sz="0" w:space="0" w:color="auto"/>
                <w:right w:val="none" w:sz="0" w:space="0" w:color="auto"/>
              </w:divBdr>
            </w:div>
            <w:div w:id="1677806470">
              <w:marLeft w:val="0"/>
              <w:marRight w:val="0"/>
              <w:marTop w:val="0"/>
              <w:marBottom w:val="0"/>
              <w:divBdr>
                <w:top w:val="none" w:sz="0" w:space="0" w:color="auto"/>
                <w:left w:val="none" w:sz="0" w:space="0" w:color="auto"/>
                <w:bottom w:val="none" w:sz="0" w:space="0" w:color="auto"/>
                <w:right w:val="none" w:sz="0" w:space="0" w:color="auto"/>
              </w:divBdr>
            </w:div>
            <w:div w:id="17129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413561">
      <w:bodyDiv w:val="1"/>
      <w:marLeft w:val="0"/>
      <w:marRight w:val="0"/>
      <w:marTop w:val="0"/>
      <w:marBottom w:val="0"/>
      <w:divBdr>
        <w:top w:val="none" w:sz="0" w:space="0" w:color="auto"/>
        <w:left w:val="none" w:sz="0" w:space="0" w:color="auto"/>
        <w:bottom w:val="none" w:sz="0" w:space="0" w:color="auto"/>
        <w:right w:val="none" w:sz="0" w:space="0" w:color="auto"/>
      </w:divBdr>
    </w:div>
    <w:div w:id="688214511">
      <w:bodyDiv w:val="1"/>
      <w:marLeft w:val="0"/>
      <w:marRight w:val="0"/>
      <w:marTop w:val="0"/>
      <w:marBottom w:val="0"/>
      <w:divBdr>
        <w:top w:val="none" w:sz="0" w:space="0" w:color="auto"/>
        <w:left w:val="none" w:sz="0" w:space="0" w:color="auto"/>
        <w:bottom w:val="none" w:sz="0" w:space="0" w:color="auto"/>
        <w:right w:val="none" w:sz="0" w:space="0" w:color="auto"/>
      </w:divBdr>
    </w:div>
    <w:div w:id="729424564">
      <w:bodyDiv w:val="1"/>
      <w:marLeft w:val="0"/>
      <w:marRight w:val="0"/>
      <w:marTop w:val="0"/>
      <w:marBottom w:val="0"/>
      <w:divBdr>
        <w:top w:val="none" w:sz="0" w:space="0" w:color="auto"/>
        <w:left w:val="none" w:sz="0" w:space="0" w:color="auto"/>
        <w:bottom w:val="none" w:sz="0" w:space="0" w:color="auto"/>
        <w:right w:val="none" w:sz="0" w:space="0" w:color="auto"/>
      </w:divBdr>
    </w:div>
    <w:div w:id="766074219">
      <w:bodyDiv w:val="1"/>
      <w:marLeft w:val="0"/>
      <w:marRight w:val="0"/>
      <w:marTop w:val="0"/>
      <w:marBottom w:val="0"/>
      <w:divBdr>
        <w:top w:val="none" w:sz="0" w:space="0" w:color="auto"/>
        <w:left w:val="none" w:sz="0" w:space="0" w:color="auto"/>
        <w:bottom w:val="none" w:sz="0" w:space="0" w:color="auto"/>
        <w:right w:val="none" w:sz="0" w:space="0" w:color="auto"/>
      </w:divBdr>
    </w:div>
    <w:div w:id="836463259">
      <w:bodyDiv w:val="1"/>
      <w:marLeft w:val="0"/>
      <w:marRight w:val="0"/>
      <w:marTop w:val="0"/>
      <w:marBottom w:val="0"/>
      <w:divBdr>
        <w:top w:val="none" w:sz="0" w:space="0" w:color="auto"/>
        <w:left w:val="none" w:sz="0" w:space="0" w:color="auto"/>
        <w:bottom w:val="none" w:sz="0" w:space="0" w:color="auto"/>
        <w:right w:val="none" w:sz="0" w:space="0" w:color="auto"/>
      </w:divBdr>
    </w:div>
    <w:div w:id="1102143162">
      <w:bodyDiv w:val="1"/>
      <w:marLeft w:val="0"/>
      <w:marRight w:val="0"/>
      <w:marTop w:val="0"/>
      <w:marBottom w:val="0"/>
      <w:divBdr>
        <w:top w:val="none" w:sz="0" w:space="0" w:color="auto"/>
        <w:left w:val="none" w:sz="0" w:space="0" w:color="auto"/>
        <w:bottom w:val="none" w:sz="0" w:space="0" w:color="auto"/>
        <w:right w:val="none" w:sz="0" w:space="0" w:color="auto"/>
      </w:divBdr>
    </w:div>
    <w:div w:id="1103300922">
      <w:bodyDiv w:val="1"/>
      <w:marLeft w:val="0"/>
      <w:marRight w:val="0"/>
      <w:marTop w:val="0"/>
      <w:marBottom w:val="0"/>
      <w:divBdr>
        <w:top w:val="none" w:sz="0" w:space="0" w:color="auto"/>
        <w:left w:val="none" w:sz="0" w:space="0" w:color="auto"/>
        <w:bottom w:val="none" w:sz="0" w:space="0" w:color="auto"/>
        <w:right w:val="none" w:sz="0" w:space="0" w:color="auto"/>
      </w:divBdr>
    </w:div>
    <w:div w:id="1120029804">
      <w:bodyDiv w:val="1"/>
      <w:marLeft w:val="0"/>
      <w:marRight w:val="0"/>
      <w:marTop w:val="0"/>
      <w:marBottom w:val="0"/>
      <w:divBdr>
        <w:top w:val="none" w:sz="0" w:space="0" w:color="auto"/>
        <w:left w:val="none" w:sz="0" w:space="0" w:color="auto"/>
        <w:bottom w:val="none" w:sz="0" w:space="0" w:color="auto"/>
        <w:right w:val="none" w:sz="0" w:space="0" w:color="auto"/>
      </w:divBdr>
    </w:div>
    <w:div w:id="1272468641">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52797903">
      <w:bodyDiv w:val="1"/>
      <w:marLeft w:val="0"/>
      <w:marRight w:val="0"/>
      <w:marTop w:val="0"/>
      <w:marBottom w:val="0"/>
      <w:divBdr>
        <w:top w:val="none" w:sz="0" w:space="0" w:color="auto"/>
        <w:left w:val="none" w:sz="0" w:space="0" w:color="auto"/>
        <w:bottom w:val="none" w:sz="0" w:space="0" w:color="auto"/>
        <w:right w:val="none" w:sz="0" w:space="0" w:color="auto"/>
      </w:divBdr>
    </w:div>
    <w:div w:id="1363819664">
      <w:bodyDiv w:val="1"/>
      <w:marLeft w:val="0"/>
      <w:marRight w:val="0"/>
      <w:marTop w:val="0"/>
      <w:marBottom w:val="0"/>
      <w:divBdr>
        <w:top w:val="none" w:sz="0" w:space="0" w:color="auto"/>
        <w:left w:val="none" w:sz="0" w:space="0" w:color="auto"/>
        <w:bottom w:val="none" w:sz="0" w:space="0" w:color="auto"/>
        <w:right w:val="none" w:sz="0" w:space="0" w:color="auto"/>
      </w:divBdr>
    </w:div>
    <w:div w:id="1474910620">
      <w:bodyDiv w:val="1"/>
      <w:marLeft w:val="0"/>
      <w:marRight w:val="0"/>
      <w:marTop w:val="0"/>
      <w:marBottom w:val="0"/>
      <w:divBdr>
        <w:top w:val="none" w:sz="0" w:space="0" w:color="auto"/>
        <w:left w:val="none" w:sz="0" w:space="0" w:color="auto"/>
        <w:bottom w:val="none" w:sz="0" w:space="0" w:color="auto"/>
        <w:right w:val="none" w:sz="0" w:space="0" w:color="auto"/>
      </w:divBdr>
    </w:div>
    <w:div w:id="1616788965">
      <w:bodyDiv w:val="1"/>
      <w:marLeft w:val="0"/>
      <w:marRight w:val="0"/>
      <w:marTop w:val="0"/>
      <w:marBottom w:val="0"/>
      <w:divBdr>
        <w:top w:val="none" w:sz="0" w:space="0" w:color="auto"/>
        <w:left w:val="none" w:sz="0" w:space="0" w:color="auto"/>
        <w:bottom w:val="none" w:sz="0" w:space="0" w:color="auto"/>
        <w:right w:val="none" w:sz="0" w:space="0" w:color="auto"/>
      </w:divBdr>
      <w:divsChild>
        <w:div w:id="249435313">
          <w:marLeft w:val="0"/>
          <w:marRight w:val="0"/>
          <w:marTop w:val="0"/>
          <w:marBottom w:val="0"/>
          <w:divBdr>
            <w:top w:val="none" w:sz="0" w:space="0" w:color="auto"/>
            <w:left w:val="none" w:sz="0" w:space="0" w:color="auto"/>
            <w:bottom w:val="none" w:sz="0" w:space="0" w:color="auto"/>
            <w:right w:val="none" w:sz="0" w:space="0" w:color="auto"/>
          </w:divBdr>
          <w:divsChild>
            <w:div w:id="9862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973338">
      <w:bodyDiv w:val="1"/>
      <w:marLeft w:val="0"/>
      <w:marRight w:val="0"/>
      <w:marTop w:val="0"/>
      <w:marBottom w:val="0"/>
      <w:divBdr>
        <w:top w:val="none" w:sz="0" w:space="0" w:color="auto"/>
        <w:left w:val="none" w:sz="0" w:space="0" w:color="auto"/>
        <w:bottom w:val="none" w:sz="0" w:space="0" w:color="auto"/>
        <w:right w:val="none" w:sz="0" w:space="0" w:color="auto"/>
      </w:divBdr>
    </w:div>
    <w:div w:id="1629049018">
      <w:bodyDiv w:val="1"/>
      <w:marLeft w:val="0"/>
      <w:marRight w:val="0"/>
      <w:marTop w:val="0"/>
      <w:marBottom w:val="0"/>
      <w:divBdr>
        <w:top w:val="none" w:sz="0" w:space="0" w:color="auto"/>
        <w:left w:val="none" w:sz="0" w:space="0" w:color="auto"/>
        <w:bottom w:val="none" w:sz="0" w:space="0" w:color="auto"/>
        <w:right w:val="none" w:sz="0" w:space="0" w:color="auto"/>
      </w:divBdr>
    </w:div>
    <w:div w:id="1682270517">
      <w:bodyDiv w:val="1"/>
      <w:marLeft w:val="0"/>
      <w:marRight w:val="0"/>
      <w:marTop w:val="0"/>
      <w:marBottom w:val="0"/>
      <w:divBdr>
        <w:top w:val="none" w:sz="0" w:space="0" w:color="auto"/>
        <w:left w:val="none" w:sz="0" w:space="0" w:color="auto"/>
        <w:bottom w:val="none" w:sz="0" w:space="0" w:color="auto"/>
        <w:right w:val="none" w:sz="0" w:space="0" w:color="auto"/>
      </w:divBdr>
    </w:div>
    <w:div w:id="1690373706">
      <w:bodyDiv w:val="1"/>
      <w:marLeft w:val="0"/>
      <w:marRight w:val="0"/>
      <w:marTop w:val="0"/>
      <w:marBottom w:val="0"/>
      <w:divBdr>
        <w:top w:val="none" w:sz="0" w:space="0" w:color="auto"/>
        <w:left w:val="none" w:sz="0" w:space="0" w:color="auto"/>
        <w:bottom w:val="none" w:sz="0" w:space="0" w:color="auto"/>
        <w:right w:val="none" w:sz="0" w:space="0" w:color="auto"/>
      </w:divBdr>
      <w:divsChild>
        <w:div w:id="1217005654">
          <w:marLeft w:val="0"/>
          <w:marRight w:val="0"/>
          <w:marTop w:val="0"/>
          <w:marBottom w:val="0"/>
          <w:divBdr>
            <w:top w:val="none" w:sz="0" w:space="0" w:color="auto"/>
            <w:left w:val="none" w:sz="0" w:space="0" w:color="auto"/>
            <w:bottom w:val="none" w:sz="0" w:space="0" w:color="auto"/>
            <w:right w:val="none" w:sz="0" w:space="0" w:color="auto"/>
          </w:divBdr>
          <w:divsChild>
            <w:div w:id="209854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225243">
      <w:bodyDiv w:val="1"/>
      <w:marLeft w:val="0"/>
      <w:marRight w:val="0"/>
      <w:marTop w:val="0"/>
      <w:marBottom w:val="0"/>
      <w:divBdr>
        <w:top w:val="none" w:sz="0" w:space="0" w:color="auto"/>
        <w:left w:val="none" w:sz="0" w:space="0" w:color="auto"/>
        <w:bottom w:val="none" w:sz="0" w:space="0" w:color="auto"/>
        <w:right w:val="none" w:sz="0" w:space="0" w:color="auto"/>
      </w:divBdr>
    </w:div>
    <w:div w:id="1713263072">
      <w:bodyDiv w:val="1"/>
      <w:marLeft w:val="0"/>
      <w:marRight w:val="0"/>
      <w:marTop w:val="0"/>
      <w:marBottom w:val="0"/>
      <w:divBdr>
        <w:top w:val="none" w:sz="0" w:space="0" w:color="auto"/>
        <w:left w:val="none" w:sz="0" w:space="0" w:color="auto"/>
        <w:bottom w:val="none" w:sz="0" w:space="0" w:color="auto"/>
        <w:right w:val="none" w:sz="0" w:space="0" w:color="auto"/>
      </w:divBdr>
    </w:div>
    <w:div w:id="1748109174">
      <w:bodyDiv w:val="1"/>
      <w:marLeft w:val="0"/>
      <w:marRight w:val="0"/>
      <w:marTop w:val="0"/>
      <w:marBottom w:val="0"/>
      <w:divBdr>
        <w:top w:val="none" w:sz="0" w:space="0" w:color="auto"/>
        <w:left w:val="none" w:sz="0" w:space="0" w:color="auto"/>
        <w:bottom w:val="none" w:sz="0" w:space="0" w:color="auto"/>
        <w:right w:val="none" w:sz="0" w:space="0" w:color="auto"/>
      </w:divBdr>
      <w:divsChild>
        <w:div w:id="207840886">
          <w:marLeft w:val="0"/>
          <w:marRight w:val="0"/>
          <w:marTop w:val="0"/>
          <w:marBottom w:val="0"/>
          <w:divBdr>
            <w:top w:val="none" w:sz="0" w:space="0" w:color="auto"/>
            <w:left w:val="none" w:sz="0" w:space="0" w:color="auto"/>
            <w:bottom w:val="none" w:sz="0" w:space="0" w:color="auto"/>
            <w:right w:val="none" w:sz="0" w:space="0" w:color="auto"/>
          </w:divBdr>
          <w:divsChild>
            <w:div w:id="1493644918">
              <w:marLeft w:val="0"/>
              <w:marRight w:val="0"/>
              <w:marTop w:val="0"/>
              <w:marBottom w:val="0"/>
              <w:divBdr>
                <w:top w:val="none" w:sz="0" w:space="0" w:color="auto"/>
                <w:left w:val="none" w:sz="0" w:space="0" w:color="auto"/>
                <w:bottom w:val="none" w:sz="0" w:space="0" w:color="auto"/>
                <w:right w:val="none" w:sz="0" w:space="0" w:color="auto"/>
              </w:divBdr>
              <w:divsChild>
                <w:div w:id="247079957">
                  <w:marLeft w:val="0"/>
                  <w:marRight w:val="0"/>
                  <w:marTop w:val="0"/>
                  <w:marBottom w:val="0"/>
                  <w:divBdr>
                    <w:top w:val="none" w:sz="0" w:space="0" w:color="auto"/>
                    <w:left w:val="none" w:sz="0" w:space="0" w:color="auto"/>
                    <w:bottom w:val="none" w:sz="0" w:space="0" w:color="auto"/>
                    <w:right w:val="none" w:sz="0" w:space="0" w:color="auto"/>
                  </w:divBdr>
                </w:div>
              </w:divsChild>
            </w:div>
            <w:div w:id="148701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4600">
      <w:bodyDiv w:val="1"/>
      <w:marLeft w:val="0"/>
      <w:marRight w:val="0"/>
      <w:marTop w:val="0"/>
      <w:marBottom w:val="0"/>
      <w:divBdr>
        <w:top w:val="none" w:sz="0" w:space="0" w:color="auto"/>
        <w:left w:val="none" w:sz="0" w:space="0" w:color="auto"/>
        <w:bottom w:val="none" w:sz="0" w:space="0" w:color="auto"/>
        <w:right w:val="none" w:sz="0" w:space="0" w:color="auto"/>
      </w:divBdr>
    </w:div>
    <w:div w:id="1895197524">
      <w:bodyDiv w:val="1"/>
      <w:marLeft w:val="0"/>
      <w:marRight w:val="0"/>
      <w:marTop w:val="0"/>
      <w:marBottom w:val="0"/>
      <w:divBdr>
        <w:top w:val="none" w:sz="0" w:space="0" w:color="auto"/>
        <w:left w:val="none" w:sz="0" w:space="0" w:color="auto"/>
        <w:bottom w:val="none" w:sz="0" w:space="0" w:color="auto"/>
        <w:right w:val="none" w:sz="0" w:space="0" w:color="auto"/>
      </w:divBdr>
    </w:div>
    <w:div w:id="1917200338">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1958556964">
      <w:bodyDiv w:val="1"/>
      <w:marLeft w:val="0"/>
      <w:marRight w:val="0"/>
      <w:marTop w:val="0"/>
      <w:marBottom w:val="0"/>
      <w:divBdr>
        <w:top w:val="none" w:sz="0" w:space="0" w:color="auto"/>
        <w:left w:val="none" w:sz="0" w:space="0" w:color="auto"/>
        <w:bottom w:val="none" w:sz="0" w:space="0" w:color="auto"/>
        <w:right w:val="none" w:sz="0" w:space="0" w:color="auto"/>
      </w:divBdr>
    </w:div>
    <w:div w:id="19637994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sire-ddeac2c1782a.herokuapp.com/"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ev.mysql.com/downloads/installer/"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www.python.org/downloads/release/python-31012/"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scm.com/download/win"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07</TotalTime>
  <Pages>46</Pages>
  <Words>11443</Words>
  <Characters>62939</Characters>
  <Application>Microsoft Office Word</Application>
  <DocSecurity>0</DocSecurity>
  <Lines>524</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68</cp:revision>
  <cp:lastPrinted>2024-07-09T05:39:00Z</cp:lastPrinted>
  <dcterms:created xsi:type="dcterms:W3CDTF">2024-04-28T17:59:00Z</dcterms:created>
  <dcterms:modified xsi:type="dcterms:W3CDTF">2024-07-09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zd4KL0T"/&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